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9C9335E"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r>
        <w:rPr>
          <w:rFonts w:ascii="Cambria" w:eastAsia="MS Gothic" w:hAnsi="Cambria"/>
          <w:color w:val="17365D"/>
          <w:spacing w:val="5"/>
          <w:kern w:val="28"/>
          <w:sz w:val="52"/>
          <w:szCs w:val="52"/>
        </w:rPr>
        <w:t xml:space="preserve"> Version 1.</w:t>
      </w:r>
      <w:r w:rsidR="00451410">
        <w:rPr>
          <w:rFonts w:ascii="Cambria" w:eastAsia="MS Gothic" w:hAnsi="Cambria"/>
          <w:color w:val="17365D"/>
          <w:spacing w:val="5"/>
          <w:kern w:val="28"/>
          <w:sz w:val="52"/>
          <w:szCs w:val="52"/>
        </w:rPr>
        <w:t>2</w:t>
      </w:r>
      <w:r>
        <w:rPr>
          <w:rFonts w:ascii="Cambria" w:eastAsia="MS Gothic" w:hAnsi="Cambria"/>
          <w:color w:val="17365D"/>
          <w:spacing w:val="5"/>
          <w:kern w:val="28"/>
          <w:sz w:val="52"/>
          <w:szCs w:val="52"/>
        </w:rPr>
        <w:t xml:space="preserve"> Report</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Post-Doctoral </w:t>
      </w:r>
      <w:r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2CDCF06A"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1D57984F" w14:textId="4DD85780"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0E9A1D38" w14:textId="03C3C72D" w:rsidR="00147C1C"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19780936" w:history="1">
            <w:r w:rsidR="00147C1C" w:rsidRPr="00BD58AE">
              <w:rPr>
                <w:rStyle w:val="Hyperlink"/>
                <w:noProof/>
              </w:rPr>
              <w:t>1</w:t>
            </w:r>
            <w:r w:rsidR="00147C1C">
              <w:rPr>
                <w:rFonts w:cstheme="minorBidi"/>
                <w:noProof/>
                <w:sz w:val="24"/>
                <w:lang w:val="en-CA" w:bidi="ar-SA"/>
              </w:rPr>
              <w:tab/>
            </w:r>
            <w:r w:rsidR="00147C1C" w:rsidRPr="00BD58AE">
              <w:rPr>
                <w:rStyle w:val="Hyperlink"/>
                <w:noProof/>
              </w:rPr>
              <w:t>Purpose</w:t>
            </w:r>
            <w:r w:rsidR="00147C1C">
              <w:rPr>
                <w:noProof/>
                <w:webHidden/>
              </w:rPr>
              <w:tab/>
            </w:r>
            <w:r w:rsidR="00147C1C">
              <w:rPr>
                <w:noProof/>
                <w:webHidden/>
              </w:rPr>
              <w:fldChar w:fldCharType="begin"/>
            </w:r>
            <w:r w:rsidR="00147C1C">
              <w:rPr>
                <w:noProof/>
                <w:webHidden/>
              </w:rPr>
              <w:instrText xml:space="preserve"> PAGEREF _Toc19780936 \h </w:instrText>
            </w:r>
            <w:r w:rsidR="00147C1C">
              <w:rPr>
                <w:noProof/>
                <w:webHidden/>
              </w:rPr>
            </w:r>
            <w:r w:rsidR="00147C1C">
              <w:rPr>
                <w:noProof/>
                <w:webHidden/>
              </w:rPr>
              <w:fldChar w:fldCharType="separate"/>
            </w:r>
            <w:r w:rsidR="00147C1C">
              <w:rPr>
                <w:noProof/>
                <w:webHidden/>
              </w:rPr>
              <w:t>4</w:t>
            </w:r>
            <w:r w:rsidR="00147C1C">
              <w:rPr>
                <w:noProof/>
                <w:webHidden/>
              </w:rPr>
              <w:fldChar w:fldCharType="end"/>
            </w:r>
          </w:hyperlink>
        </w:p>
        <w:p w14:paraId="495F97AE" w14:textId="1855EE09" w:rsidR="00147C1C" w:rsidRDefault="00D4672F">
          <w:pPr>
            <w:pStyle w:val="TOC1"/>
            <w:tabs>
              <w:tab w:val="left" w:pos="400"/>
              <w:tab w:val="right" w:leader="dot" w:pos="9350"/>
            </w:tabs>
            <w:rPr>
              <w:rFonts w:cstheme="minorBidi"/>
              <w:noProof/>
              <w:sz w:val="24"/>
              <w:lang w:val="en-CA" w:bidi="ar-SA"/>
            </w:rPr>
          </w:pPr>
          <w:hyperlink w:anchor="_Toc19780937" w:history="1">
            <w:r w:rsidR="00147C1C" w:rsidRPr="00BD58AE">
              <w:rPr>
                <w:rStyle w:val="Hyperlink"/>
                <w:noProof/>
              </w:rPr>
              <w:t>2</w:t>
            </w:r>
            <w:r w:rsidR="00147C1C">
              <w:rPr>
                <w:rFonts w:cstheme="minorBidi"/>
                <w:noProof/>
                <w:sz w:val="24"/>
                <w:lang w:val="en-CA" w:bidi="ar-SA"/>
              </w:rPr>
              <w:tab/>
            </w:r>
            <w:r w:rsidR="00147C1C" w:rsidRPr="00BD58AE">
              <w:rPr>
                <w:rStyle w:val="Hyperlink"/>
                <w:noProof/>
              </w:rPr>
              <w:t>Scope</w:t>
            </w:r>
            <w:r w:rsidR="00147C1C">
              <w:rPr>
                <w:noProof/>
                <w:webHidden/>
              </w:rPr>
              <w:tab/>
            </w:r>
            <w:r w:rsidR="00147C1C">
              <w:rPr>
                <w:noProof/>
                <w:webHidden/>
              </w:rPr>
              <w:fldChar w:fldCharType="begin"/>
            </w:r>
            <w:r w:rsidR="00147C1C">
              <w:rPr>
                <w:noProof/>
                <w:webHidden/>
              </w:rPr>
              <w:instrText xml:space="preserve"> PAGEREF _Toc19780937 \h </w:instrText>
            </w:r>
            <w:r w:rsidR="00147C1C">
              <w:rPr>
                <w:noProof/>
                <w:webHidden/>
              </w:rPr>
            </w:r>
            <w:r w:rsidR="00147C1C">
              <w:rPr>
                <w:noProof/>
                <w:webHidden/>
              </w:rPr>
              <w:fldChar w:fldCharType="separate"/>
            </w:r>
            <w:r w:rsidR="00147C1C">
              <w:rPr>
                <w:noProof/>
                <w:webHidden/>
              </w:rPr>
              <w:t>4</w:t>
            </w:r>
            <w:r w:rsidR="00147C1C">
              <w:rPr>
                <w:noProof/>
                <w:webHidden/>
              </w:rPr>
              <w:fldChar w:fldCharType="end"/>
            </w:r>
          </w:hyperlink>
        </w:p>
        <w:p w14:paraId="734AB9BC" w14:textId="2857AE08" w:rsidR="00147C1C" w:rsidRDefault="00D4672F">
          <w:pPr>
            <w:pStyle w:val="TOC1"/>
            <w:tabs>
              <w:tab w:val="left" w:pos="400"/>
              <w:tab w:val="right" w:leader="dot" w:pos="9350"/>
            </w:tabs>
            <w:rPr>
              <w:rFonts w:cstheme="minorBidi"/>
              <w:noProof/>
              <w:sz w:val="24"/>
              <w:lang w:val="en-CA" w:bidi="ar-SA"/>
            </w:rPr>
          </w:pPr>
          <w:hyperlink w:anchor="_Toc19780938" w:history="1">
            <w:r w:rsidR="00147C1C" w:rsidRPr="00BD58AE">
              <w:rPr>
                <w:rStyle w:val="Hyperlink"/>
                <w:noProof/>
              </w:rPr>
              <w:t>3</w:t>
            </w:r>
            <w:r w:rsidR="00147C1C">
              <w:rPr>
                <w:rFonts w:cstheme="minorBidi"/>
                <w:noProof/>
                <w:sz w:val="24"/>
                <w:lang w:val="en-CA" w:bidi="ar-SA"/>
              </w:rPr>
              <w:tab/>
            </w:r>
            <w:r w:rsidR="00147C1C" w:rsidRPr="00BD58AE">
              <w:rPr>
                <w:rStyle w:val="Hyperlink"/>
                <w:noProof/>
              </w:rPr>
              <w:t>Role of the Ontology</w:t>
            </w:r>
            <w:r w:rsidR="00147C1C">
              <w:rPr>
                <w:noProof/>
                <w:webHidden/>
              </w:rPr>
              <w:tab/>
            </w:r>
            <w:r w:rsidR="00147C1C">
              <w:rPr>
                <w:noProof/>
                <w:webHidden/>
              </w:rPr>
              <w:fldChar w:fldCharType="begin"/>
            </w:r>
            <w:r w:rsidR="00147C1C">
              <w:rPr>
                <w:noProof/>
                <w:webHidden/>
              </w:rPr>
              <w:instrText xml:space="preserve"> PAGEREF _Toc19780938 \h </w:instrText>
            </w:r>
            <w:r w:rsidR="00147C1C">
              <w:rPr>
                <w:noProof/>
                <w:webHidden/>
              </w:rPr>
            </w:r>
            <w:r w:rsidR="00147C1C">
              <w:rPr>
                <w:noProof/>
                <w:webHidden/>
              </w:rPr>
              <w:fldChar w:fldCharType="separate"/>
            </w:r>
            <w:r w:rsidR="00147C1C">
              <w:rPr>
                <w:noProof/>
                <w:webHidden/>
              </w:rPr>
              <w:t>4</w:t>
            </w:r>
            <w:r w:rsidR="00147C1C">
              <w:rPr>
                <w:noProof/>
                <w:webHidden/>
              </w:rPr>
              <w:fldChar w:fldCharType="end"/>
            </w:r>
          </w:hyperlink>
        </w:p>
        <w:p w14:paraId="14C46519" w14:textId="4FA35C59" w:rsidR="00147C1C" w:rsidRDefault="00D4672F">
          <w:pPr>
            <w:pStyle w:val="TOC1"/>
            <w:tabs>
              <w:tab w:val="left" w:pos="400"/>
              <w:tab w:val="right" w:leader="dot" w:pos="9350"/>
            </w:tabs>
            <w:rPr>
              <w:rFonts w:cstheme="minorBidi"/>
              <w:noProof/>
              <w:sz w:val="24"/>
              <w:lang w:val="en-CA" w:bidi="ar-SA"/>
            </w:rPr>
          </w:pPr>
          <w:hyperlink w:anchor="_Toc19780939" w:history="1">
            <w:r w:rsidR="00147C1C" w:rsidRPr="00BD58AE">
              <w:rPr>
                <w:rStyle w:val="Hyperlink"/>
                <w:noProof/>
              </w:rPr>
              <w:t>4</w:t>
            </w:r>
            <w:r w:rsidR="00147C1C">
              <w:rPr>
                <w:rFonts w:cstheme="minorBidi"/>
                <w:noProof/>
                <w:sz w:val="24"/>
                <w:lang w:val="en-CA" w:bidi="ar-SA"/>
              </w:rPr>
              <w:tab/>
            </w:r>
            <w:r w:rsidR="00147C1C" w:rsidRPr="00BD58AE">
              <w:rPr>
                <w:rStyle w:val="Hyperlink"/>
                <w:noProof/>
              </w:rPr>
              <w:t>Development Process</w:t>
            </w:r>
            <w:r w:rsidR="00147C1C">
              <w:rPr>
                <w:noProof/>
                <w:webHidden/>
              </w:rPr>
              <w:tab/>
            </w:r>
            <w:r w:rsidR="00147C1C">
              <w:rPr>
                <w:noProof/>
                <w:webHidden/>
              </w:rPr>
              <w:fldChar w:fldCharType="begin"/>
            </w:r>
            <w:r w:rsidR="00147C1C">
              <w:rPr>
                <w:noProof/>
                <w:webHidden/>
              </w:rPr>
              <w:instrText xml:space="preserve"> PAGEREF _Toc19780939 \h </w:instrText>
            </w:r>
            <w:r w:rsidR="00147C1C">
              <w:rPr>
                <w:noProof/>
                <w:webHidden/>
              </w:rPr>
            </w:r>
            <w:r w:rsidR="00147C1C">
              <w:rPr>
                <w:noProof/>
                <w:webHidden/>
              </w:rPr>
              <w:fldChar w:fldCharType="separate"/>
            </w:r>
            <w:r w:rsidR="00147C1C">
              <w:rPr>
                <w:noProof/>
                <w:webHidden/>
              </w:rPr>
              <w:t>5</w:t>
            </w:r>
            <w:r w:rsidR="00147C1C">
              <w:rPr>
                <w:noProof/>
                <w:webHidden/>
              </w:rPr>
              <w:fldChar w:fldCharType="end"/>
            </w:r>
          </w:hyperlink>
        </w:p>
        <w:p w14:paraId="4D67370A" w14:textId="693892D2" w:rsidR="00147C1C" w:rsidRDefault="00D4672F">
          <w:pPr>
            <w:pStyle w:val="TOC1"/>
            <w:tabs>
              <w:tab w:val="left" w:pos="400"/>
              <w:tab w:val="right" w:leader="dot" w:pos="9350"/>
            </w:tabs>
            <w:rPr>
              <w:rFonts w:cstheme="minorBidi"/>
              <w:noProof/>
              <w:sz w:val="24"/>
              <w:lang w:val="en-CA" w:bidi="ar-SA"/>
            </w:rPr>
          </w:pPr>
          <w:hyperlink w:anchor="_Toc19780940" w:history="1">
            <w:r w:rsidR="00147C1C" w:rsidRPr="00BD58AE">
              <w:rPr>
                <w:rStyle w:val="Hyperlink"/>
                <w:noProof/>
              </w:rPr>
              <w:t>5</w:t>
            </w:r>
            <w:r w:rsidR="00147C1C">
              <w:rPr>
                <w:rFonts w:cstheme="minorBidi"/>
                <w:noProof/>
                <w:sz w:val="24"/>
                <w:lang w:val="en-CA" w:bidi="ar-SA"/>
              </w:rPr>
              <w:tab/>
            </w:r>
            <w:r w:rsidR="00147C1C" w:rsidRPr="00BD58AE">
              <w:rPr>
                <w:rStyle w:val="Hyperlink"/>
                <w:noProof/>
              </w:rPr>
              <w:t>Urban System Characteristics and Behaviour</w:t>
            </w:r>
            <w:r w:rsidR="00147C1C">
              <w:rPr>
                <w:noProof/>
                <w:webHidden/>
              </w:rPr>
              <w:tab/>
            </w:r>
            <w:r w:rsidR="00147C1C">
              <w:rPr>
                <w:noProof/>
                <w:webHidden/>
              </w:rPr>
              <w:fldChar w:fldCharType="begin"/>
            </w:r>
            <w:r w:rsidR="00147C1C">
              <w:rPr>
                <w:noProof/>
                <w:webHidden/>
              </w:rPr>
              <w:instrText xml:space="preserve"> PAGEREF _Toc19780940 \h </w:instrText>
            </w:r>
            <w:r w:rsidR="00147C1C">
              <w:rPr>
                <w:noProof/>
                <w:webHidden/>
              </w:rPr>
            </w:r>
            <w:r w:rsidR="00147C1C">
              <w:rPr>
                <w:noProof/>
                <w:webHidden/>
              </w:rPr>
              <w:fldChar w:fldCharType="separate"/>
            </w:r>
            <w:r w:rsidR="00147C1C">
              <w:rPr>
                <w:noProof/>
                <w:webHidden/>
              </w:rPr>
              <w:t>7</w:t>
            </w:r>
            <w:r w:rsidR="00147C1C">
              <w:rPr>
                <w:noProof/>
                <w:webHidden/>
              </w:rPr>
              <w:fldChar w:fldCharType="end"/>
            </w:r>
          </w:hyperlink>
        </w:p>
        <w:p w14:paraId="0BB75500" w14:textId="7D9153FA" w:rsidR="00147C1C" w:rsidRDefault="00D4672F">
          <w:pPr>
            <w:pStyle w:val="TOC2"/>
            <w:tabs>
              <w:tab w:val="left" w:pos="720"/>
              <w:tab w:val="right" w:leader="dot" w:pos="9350"/>
            </w:tabs>
            <w:rPr>
              <w:rFonts w:cstheme="minorBidi"/>
              <w:noProof/>
              <w:sz w:val="24"/>
              <w:lang w:val="en-CA" w:bidi="ar-SA"/>
            </w:rPr>
          </w:pPr>
          <w:hyperlink w:anchor="_Toc19780941" w:history="1">
            <w:r w:rsidR="00147C1C" w:rsidRPr="00BD58AE">
              <w:rPr>
                <w:rStyle w:val="Hyperlink"/>
                <w:rFonts w:ascii="Times New Roman" w:hAnsi="Times New Roman"/>
                <w:noProof/>
                <w:snapToGrid w:val="0"/>
                <w:w w:val="0"/>
              </w:rPr>
              <w:t>5.1</w:t>
            </w:r>
            <w:r w:rsidR="00147C1C">
              <w:rPr>
                <w:rFonts w:cstheme="minorBidi"/>
                <w:noProof/>
                <w:sz w:val="24"/>
                <w:lang w:val="en-CA" w:bidi="ar-SA"/>
              </w:rPr>
              <w:tab/>
            </w:r>
            <w:r w:rsidR="00147C1C" w:rsidRPr="00BD58AE">
              <w:rPr>
                <w:rStyle w:val="Hyperlink"/>
                <w:noProof/>
              </w:rPr>
              <w:t>Foundational Ontologies</w:t>
            </w:r>
            <w:r w:rsidR="00147C1C">
              <w:rPr>
                <w:noProof/>
                <w:webHidden/>
              </w:rPr>
              <w:tab/>
            </w:r>
            <w:r w:rsidR="00147C1C">
              <w:rPr>
                <w:noProof/>
                <w:webHidden/>
              </w:rPr>
              <w:fldChar w:fldCharType="begin"/>
            </w:r>
            <w:r w:rsidR="00147C1C">
              <w:rPr>
                <w:noProof/>
                <w:webHidden/>
              </w:rPr>
              <w:instrText xml:space="preserve"> PAGEREF _Toc19780941 \h </w:instrText>
            </w:r>
            <w:r w:rsidR="00147C1C">
              <w:rPr>
                <w:noProof/>
                <w:webHidden/>
              </w:rPr>
            </w:r>
            <w:r w:rsidR="00147C1C">
              <w:rPr>
                <w:noProof/>
                <w:webHidden/>
              </w:rPr>
              <w:fldChar w:fldCharType="separate"/>
            </w:r>
            <w:r w:rsidR="00147C1C">
              <w:rPr>
                <w:noProof/>
                <w:webHidden/>
              </w:rPr>
              <w:t>7</w:t>
            </w:r>
            <w:r w:rsidR="00147C1C">
              <w:rPr>
                <w:noProof/>
                <w:webHidden/>
              </w:rPr>
              <w:fldChar w:fldCharType="end"/>
            </w:r>
          </w:hyperlink>
        </w:p>
        <w:p w14:paraId="134496BA" w14:textId="5282E7F9" w:rsidR="00147C1C" w:rsidRDefault="00D4672F">
          <w:pPr>
            <w:pStyle w:val="TOC3"/>
            <w:tabs>
              <w:tab w:val="left" w:pos="1200"/>
              <w:tab w:val="right" w:leader="dot" w:pos="9350"/>
            </w:tabs>
            <w:rPr>
              <w:rFonts w:cstheme="minorBidi"/>
              <w:noProof/>
              <w:sz w:val="24"/>
              <w:lang w:val="en-CA" w:bidi="ar-SA"/>
            </w:rPr>
          </w:pPr>
          <w:hyperlink w:anchor="_Toc19780942" w:history="1">
            <w:r w:rsidR="00147C1C" w:rsidRPr="00BD58AE">
              <w:rPr>
                <w:rStyle w:val="Hyperlink"/>
                <w:noProof/>
              </w:rPr>
              <w:t>5.1.1</w:t>
            </w:r>
            <w:r w:rsidR="00147C1C">
              <w:rPr>
                <w:rFonts w:cstheme="minorBidi"/>
                <w:noProof/>
                <w:sz w:val="24"/>
                <w:lang w:val="en-CA" w:bidi="ar-SA"/>
              </w:rPr>
              <w:tab/>
            </w:r>
            <w:r w:rsidR="00147C1C" w:rsidRPr="00BD58AE">
              <w:rPr>
                <w:rStyle w:val="Hyperlink"/>
                <w:noProof/>
              </w:rPr>
              <w:t>Spatial Location Ontology</w:t>
            </w:r>
            <w:r w:rsidR="00147C1C">
              <w:rPr>
                <w:noProof/>
                <w:webHidden/>
              </w:rPr>
              <w:tab/>
            </w:r>
            <w:r w:rsidR="00147C1C">
              <w:rPr>
                <w:noProof/>
                <w:webHidden/>
              </w:rPr>
              <w:fldChar w:fldCharType="begin"/>
            </w:r>
            <w:r w:rsidR="00147C1C">
              <w:rPr>
                <w:noProof/>
                <w:webHidden/>
              </w:rPr>
              <w:instrText xml:space="preserve"> PAGEREF _Toc19780942 \h </w:instrText>
            </w:r>
            <w:r w:rsidR="00147C1C">
              <w:rPr>
                <w:noProof/>
                <w:webHidden/>
              </w:rPr>
            </w:r>
            <w:r w:rsidR="00147C1C">
              <w:rPr>
                <w:noProof/>
                <w:webHidden/>
              </w:rPr>
              <w:fldChar w:fldCharType="separate"/>
            </w:r>
            <w:r w:rsidR="00147C1C">
              <w:rPr>
                <w:noProof/>
                <w:webHidden/>
              </w:rPr>
              <w:t>7</w:t>
            </w:r>
            <w:r w:rsidR="00147C1C">
              <w:rPr>
                <w:noProof/>
                <w:webHidden/>
              </w:rPr>
              <w:fldChar w:fldCharType="end"/>
            </w:r>
          </w:hyperlink>
        </w:p>
        <w:p w14:paraId="49571A1D" w14:textId="3B465818" w:rsidR="00147C1C" w:rsidRDefault="00D4672F">
          <w:pPr>
            <w:pStyle w:val="TOC3"/>
            <w:tabs>
              <w:tab w:val="left" w:pos="1200"/>
              <w:tab w:val="right" w:leader="dot" w:pos="9350"/>
            </w:tabs>
            <w:rPr>
              <w:rFonts w:cstheme="minorBidi"/>
              <w:noProof/>
              <w:sz w:val="24"/>
              <w:lang w:val="en-CA" w:bidi="ar-SA"/>
            </w:rPr>
          </w:pPr>
          <w:hyperlink w:anchor="_Toc19780943" w:history="1">
            <w:r w:rsidR="00147C1C" w:rsidRPr="00BD58AE">
              <w:rPr>
                <w:rStyle w:val="Hyperlink"/>
                <w:noProof/>
              </w:rPr>
              <w:t>5.1.2</w:t>
            </w:r>
            <w:r w:rsidR="00147C1C">
              <w:rPr>
                <w:rFonts w:cstheme="minorBidi"/>
                <w:noProof/>
                <w:sz w:val="24"/>
                <w:lang w:val="en-CA" w:bidi="ar-SA"/>
              </w:rPr>
              <w:tab/>
            </w:r>
            <w:r w:rsidR="00147C1C" w:rsidRPr="00BD58AE">
              <w:rPr>
                <w:rStyle w:val="Hyperlink"/>
                <w:noProof/>
              </w:rPr>
              <w:t>Time Ontology</w:t>
            </w:r>
            <w:r w:rsidR="00147C1C">
              <w:rPr>
                <w:noProof/>
                <w:webHidden/>
              </w:rPr>
              <w:tab/>
            </w:r>
            <w:r w:rsidR="00147C1C">
              <w:rPr>
                <w:noProof/>
                <w:webHidden/>
              </w:rPr>
              <w:fldChar w:fldCharType="begin"/>
            </w:r>
            <w:r w:rsidR="00147C1C">
              <w:rPr>
                <w:noProof/>
                <w:webHidden/>
              </w:rPr>
              <w:instrText xml:space="preserve"> PAGEREF _Toc19780943 \h </w:instrText>
            </w:r>
            <w:r w:rsidR="00147C1C">
              <w:rPr>
                <w:noProof/>
                <w:webHidden/>
              </w:rPr>
            </w:r>
            <w:r w:rsidR="00147C1C">
              <w:rPr>
                <w:noProof/>
                <w:webHidden/>
              </w:rPr>
              <w:fldChar w:fldCharType="separate"/>
            </w:r>
            <w:r w:rsidR="00147C1C">
              <w:rPr>
                <w:noProof/>
                <w:webHidden/>
              </w:rPr>
              <w:t>10</w:t>
            </w:r>
            <w:r w:rsidR="00147C1C">
              <w:rPr>
                <w:noProof/>
                <w:webHidden/>
              </w:rPr>
              <w:fldChar w:fldCharType="end"/>
            </w:r>
          </w:hyperlink>
        </w:p>
        <w:p w14:paraId="2D919B62" w14:textId="2CD8E577" w:rsidR="00147C1C" w:rsidRDefault="00D4672F">
          <w:pPr>
            <w:pStyle w:val="TOC3"/>
            <w:tabs>
              <w:tab w:val="left" w:pos="1200"/>
              <w:tab w:val="right" w:leader="dot" w:pos="9350"/>
            </w:tabs>
            <w:rPr>
              <w:rFonts w:cstheme="minorBidi"/>
              <w:noProof/>
              <w:sz w:val="24"/>
              <w:lang w:val="en-CA" w:bidi="ar-SA"/>
            </w:rPr>
          </w:pPr>
          <w:hyperlink w:anchor="_Toc19780944" w:history="1">
            <w:r w:rsidR="00147C1C" w:rsidRPr="00BD58AE">
              <w:rPr>
                <w:rStyle w:val="Hyperlink"/>
                <w:noProof/>
              </w:rPr>
              <w:t>5.1.3</w:t>
            </w:r>
            <w:r w:rsidR="00147C1C">
              <w:rPr>
                <w:rFonts w:cstheme="minorBidi"/>
                <w:noProof/>
                <w:sz w:val="24"/>
                <w:lang w:val="en-CA" w:bidi="ar-SA"/>
              </w:rPr>
              <w:tab/>
            </w:r>
            <w:r w:rsidR="00147C1C" w:rsidRPr="00BD58AE">
              <w:rPr>
                <w:rStyle w:val="Hyperlink"/>
                <w:noProof/>
              </w:rPr>
              <w:t>Change Ontology</w:t>
            </w:r>
            <w:r w:rsidR="00147C1C">
              <w:rPr>
                <w:noProof/>
                <w:webHidden/>
              </w:rPr>
              <w:tab/>
            </w:r>
            <w:r w:rsidR="00147C1C">
              <w:rPr>
                <w:noProof/>
                <w:webHidden/>
              </w:rPr>
              <w:fldChar w:fldCharType="begin"/>
            </w:r>
            <w:r w:rsidR="00147C1C">
              <w:rPr>
                <w:noProof/>
                <w:webHidden/>
              </w:rPr>
              <w:instrText xml:space="preserve"> PAGEREF _Toc19780944 \h </w:instrText>
            </w:r>
            <w:r w:rsidR="00147C1C">
              <w:rPr>
                <w:noProof/>
                <w:webHidden/>
              </w:rPr>
            </w:r>
            <w:r w:rsidR="00147C1C">
              <w:rPr>
                <w:noProof/>
                <w:webHidden/>
              </w:rPr>
              <w:fldChar w:fldCharType="separate"/>
            </w:r>
            <w:r w:rsidR="00147C1C">
              <w:rPr>
                <w:noProof/>
                <w:webHidden/>
              </w:rPr>
              <w:t>11</w:t>
            </w:r>
            <w:r w:rsidR="00147C1C">
              <w:rPr>
                <w:noProof/>
                <w:webHidden/>
              </w:rPr>
              <w:fldChar w:fldCharType="end"/>
            </w:r>
          </w:hyperlink>
        </w:p>
        <w:p w14:paraId="4602D811" w14:textId="557A7508" w:rsidR="00147C1C" w:rsidRDefault="00D4672F">
          <w:pPr>
            <w:pStyle w:val="TOC3"/>
            <w:tabs>
              <w:tab w:val="left" w:pos="1200"/>
              <w:tab w:val="right" w:leader="dot" w:pos="9350"/>
            </w:tabs>
            <w:rPr>
              <w:rFonts w:cstheme="minorBidi"/>
              <w:noProof/>
              <w:sz w:val="24"/>
              <w:lang w:val="en-CA" w:bidi="ar-SA"/>
            </w:rPr>
          </w:pPr>
          <w:hyperlink w:anchor="_Toc19780945" w:history="1">
            <w:r w:rsidR="00147C1C" w:rsidRPr="00BD58AE">
              <w:rPr>
                <w:rStyle w:val="Hyperlink"/>
                <w:noProof/>
              </w:rPr>
              <w:t>5.1.4</w:t>
            </w:r>
            <w:r w:rsidR="00147C1C">
              <w:rPr>
                <w:rFonts w:cstheme="minorBidi"/>
                <w:noProof/>
                <w:sz w:val="24"/>
                <w:lang w:val="en-CA" w:bidi="ar-SA"/>
              </w:rPr>
              <w:tab/>
            </w:r>
            <w:r w:rsidR="00147C1C" w:rsidRPr="00BD58AE">
              <w:rPr>
                <w:rStyle w:val="Hyperlink"/>
                <w:noProof/>
              </w:rPr>
              <w:t>Activity Ontology</w:t>
            </w:r>
            <w:r w:rsidR="00147C1C">
              <w:rPr>
                <w:noProof/>
                <w:webHidden/>
              </w:rPr>
              <w:tab/>
            </w:r>
            <w:r w:rsidR="00147C1C">
              <w:rPr>
                <w:noProof/>
                <w:webHidden/>
              </w:rPr>
              <w:fldChar w:fldCharType="begin"/>
            </w:r>
            <w:r w:rsidR="00147C1C">
              <w:rPr>
                <w:noProof/>
                <w:webHidden/>
              </w:rPr>
              <w:instrText xml:space="preserve"> PAGEREF _Toc19780945 \h </w:instrText>
            </w:r>
            <w:r w:rsidR="00147C1C">
              <w:rPr>
                <w:noProof/>
                <w:webHidden/>
              </w:rPr>
            </w:r>
            <w:r w:rsidR="00147C1C">
              <w:rPr>
                <w:noProof/>
                <w:webHidden/>
              </w:rPr>
              <w:fldChar w:fldCharType="separate"/>
            </w:r>
            <w:r w:rsidR="00147C1C">
              <w:rPr>
                <w:noProof/>
                <w:webHidden/>
              </w:rPr>
              <w:t>12</w:t>
            </w:r>
            <w:r w:rsidR="00147C1C">
              <w:rPr>
                <w:noProof/>
                <w:webHidden/>
              </w:rPr>
              <w:fldChar w:fldCharType="end"/>
            </w:r>
          </w:hyperlink>
        </w:p>
        <w:p w14:paraId="7627D95E" w14:textId="4D67D4AA" w:rsidR="00147C1C" w:rsidRDefault="00D4672F">
          <w:pPr>
            <w:pStyle w:val="TOC3"/>
            <w:tabs>
              <w:tab w:val="left" w:pos="1200"/>
              <w:tab w:val="right" w:leader="dot" w:pos="9350"/>
            </w:tabs>
            <w:rPr>
              <w:rFonts w:cstheme="minorBidi"/>
              <w:noProof/>
              <w:sz w:val="24"/>
              <w:lang w:val="en-CA" w:bidi="ar-SA"/>
            </w:rPr>
          </w:pPr>
          <w:hyperlink w:anchor="_Toc19780946" w:history="1">
            <w:r w:rsidR="00147C1C" w:rsidRPr="00BD58AE">
              <w:rPr>
                <w:rStyle w:val="Hyperlink"/>
                <w:noProof/>
              </w:rPr>
              <w:t>5.1.5</w:t>
            </w:r>
            <w:r w:rsidR="00147C1C">
              <w:rPr>
                <w:rFonts w:cstheme="minorBidi"/>
                <w:noProof/>
                <w:sz w:val="24"/>
                <w:lang w:val="en-CA" w:bidi="ar-SA"/>
              </w:rPr>
              <w:tab/>
            </w:r>
            <w:r w:rsidR="00147C1C" w:rsidRPr="00BD58AE">
              <w:rPr>
                <w:rStyle w:val="Hyperlink"/>
                <w:noProof/>
              </w:rPr>
              <w:t>Resource Ontology</w:t>
            </w:r>
            <w:r w:rsidR="00147C1C">
              <w:rPr>
                <w:noProof/>
                <w:webHidden/>
              </w:rPr>
              <w:tab/>
            </w:r>
            <w:r w:rsidR="00147C1C">
              <w:rPr>
                <w:noProof/>
                <w:webHidden/>
              </w:rPr>
              <w:fldChar w:fldCharType="begin"/>
            </w:r>
            <w:r w:rsidR="00147C1C">
              <w:rPr>
                <w:noProof/>
                <w:webHidden/>
              </w:rPr>
              <w:instrText xml:space="preserve"> PAGEREF _Toc19780946 \h </w:instrText>
            </w:r>
            <w:r w:rsidR="00147C1C">
              <w:rPr>
                <w:noProof/>
                <w:webHidden/>
              </w:rPr>
            </w:r>
            <w:r w:rsidR="00147C1C">
              <w:rPr>
                <w:noProof/>
                <w:webHidden/>
              </w:rPr>
              <w:fldChar w:fldCharType="separate"/>
            </w:r>
            <w:r w:rsidR="00147C1C">
              <w:rPr>
                <w:noProof/>
                <w:webHidden/>
              </w:rPr>
              <w:t>16</w:t>
            </w:r>
            <w:r w:rsidR="00147C1C">
              <w:rPr>
                <w:noProof/>
                <w:webHidden/>
              </w:rPr>
              <w:fldChar w:fldCharType="end"/>
            </w:r>
          </w:hyperlink>
        </w:p>
        <w:p w14:paraId="71CAD924" w14:textId="1E3A7A0A" w:rsidR="00147C1C" w:rsidRDefault="00D4672F">
          <w:pPr>
            <w:pStyle w:val="TOC3"/>
            <w:tabs>
              <w:tab w:val="left" w:pos="1200"/>
              <w:tab w:val="right" w:leader="dot" w:pos="9350"/>
            </w:tabs>
            <w:rPr>
              <w:rFonts w:cstheme="minorBidi"/>
              <w:noProof/>
              <w:sz w:val="24"/>
              <w:lang w:val="en-CA" w:bidi="ar-SA"/>
            </w:rPr>
          </w:pPr>
          <w:hyperlink w:anchor="_Toc19780947" w:history="1">
            <w:r w:rsidR="00147C1C" w:rsidRPr="00BD58AE">
              <w:rPr>
                <w:rStyle w:val="Hyperlink"/>
                <w:noProof/>
              </w:rPr>
              <w:t>5.1.6</w:t>
            </w:r>
            <w:r w:rsidR="00147C1C">
              <w:rPr>
                <w:rFonts w:cstheme="minorBidi"/>
                <w:noProof/>
                <w:sz w:val="24"/>
                <w:lang w:val="en-CA" w:bidi="ar-SA"/>
              </w:rPr>
              <w:tab/>
            </w:r>
            <w:r w:rsidR="00147C1C" w:rsidRPr="00BD58AE">
              <w:rPr>
                <w:rStyle w:val="Hyperlink"/>
                <w:noProof/>
              </w:rPr>
              <w:t>Mereology Ontology</w:t>
            </w:r>
            <w:r w:rsidR="00147C1C">
              <w:rPr>
                <w:noProof/>
                <w:webHidden/>
              </w:rPr>
              <w:tab/>
            </w:r>
            <w:r w:rsidR="00147C1C">
              <w:rPr>
                <w:noProof/>
                <w:webHidden/>
              </w:rPr>
              <w:fldChar w:fldCharType="begin"/>
            </w:r>
            <w:r w:rsidR="00147C1C">
              <w:rPr>
                <w:noProof/>
                <w:webHidden/>
              </w:rPr>
              <w:instrText xml:space="preserve"> PAGEREF _Toc19780947 \h </w:instrText>
            </w:r>
            <w:r w:rsidR="00147C1C">
              <w:rPr>
                <w:noProof/>
                <w:webHidden/>
              </w:rPr>
            </w:r>
            <w:r w:rsidR="00147C1C">
              <w:rPr>
                <w:noProof/>
                <w:webHidden/>
              </w:rPr>
              <w:fldChar w:fldCharType="separate"/>
            </w:r>
            <w:r w:rsidR="00147C1C">
              <w:rPr>
                <w:noProof/>
                <w:webHidden/>
              </w:rPr>
              <w:t>17</w:t>
            </w:r>
            <w:r w:rsidR="00147C1C">
              <w:rPr>
                <w:noProof/>
                <w:webHidden/>
              </w:rPr>
              <w:fldChar w:fldCharType="end"/>
            </w:r>
          </w:hyperlink>
        </w:p>
        <w:p w14:paraId="0DF92CCC" w14:textId="5D719635" w:rsidR="00147C1C" w:rsidRDefault="00D4672F">
          <w:pPr>
            <w:pStyle w:val="TOC3"/>
            <w:tabs>
              <w:tab w:val="left" w:pos="1200"/>
              <w:tab w:val="right" w:leader="dot" w:pos="9350"/>
            </w:tabs>
            <w:rPr>
              <w:rFonts w:cstheme="minorBidi"/>
              <w:noProof/>
              <w:sz w:val="24"/>
              <w:lang w:val="en-CA" w:bidi="ar-SA"/>
            </w:rPr>
          </w:pPr>
          <w:hyperlink w:anchor="_Toc19780948" w:history="1">
            <w:r w:rsidR="00147C1C" w:rsidRPr="00BD58AE">
              <w:rPr>
                <w:rStyle w:val="Hyperlink"/>
                <w:noProof/>
              </w:rPr>
              <w:t>5.1.7</w:t>
            </w:r>
            <w:r w:rsidR="00147C1C">
              <w:rPr>
                <w:rFonts w:cstheme="minorBidi"/>
                <w:noProof/>
                <w:sz w:val="24"/>
                <w:lang w:val="en-CA" w:bidi="ar-SA"/>
              </w:rPr>
              <w:tab/>
            </w:r>
            <w:r w:rsidR="00147C1C" w:rsidRPr="00BD58AE">
              <w:rPr>
                <w:rStyle w:val="Hyperlink"/>
                <w:noProof/>
              </w:rPr>
              <w:t>Ontology of Units of Measure</w:t>
            </w:r>
            <w:r w:rsidR="00147C1C">
              <w:rPr>
                <w:noProof/>
                <w:webHidden/>
              </w:rPr>
              <w:tab/>
            </w:r>
            <w:r w:rsidR="00147C1C">
              <w:rPr>
                <w:noProof/>
                <w:webHidden/>
              </w:rPr>
              <w:fldChar w:fldCharType="begin"/>
            </w:r>
            <w:r w:rsidR="00147C1C">
              <w:rPr>
                <w:noProof/>
                <w:webHidden/>
              </w:rPr>
              <w:instrText xml:space="preserve"> PAGEREF _Toc19780948 \h </w:instrText>
            </w:r>
            <w:r w:rsidR="00147C1C">
              <w:rPr>
                <w:noProof/>
                <w:webHidden/>
              </w:rPr>
            </w:r>
            <w:r w:rsidR="00147C1C">
              <w:rPr>
                <w:noProof/>
                <w:webHidden/>
              </w:rPr>
              <w:fldChar w:fldCharType="separate"/>
            </w:r>
            <w:r w:rsidR="00147C1C">
              <w:rPr>
                <w:noProof/>
                <w:webHidden/>
              </w:rPr>
              <w:t>19</w:t>
            </w:r>
            <w:r w:rsidR="00147C1C">
              <w:rPr>
                <w:noProof/>
                <w:webHidden/>
              </w:rPr>
              <w:fldChar w:fldCharType="end"/>
            </w:r>
          </w:hyperlink>
        </w:p>
        <w:p w14:paraId="2B38452F" w14:textId="7DE05A7F" w:rsidR="00147C1C" w:rsidRDefault="00D4672F">
          <w:pPr>
            <w:pStyle w:val="TOC3"/>
            <w:tabs>
              <w:tab w:val="left" w:pos="1200"/>
              <w:tab w:val="right" w:leader="dot" w:pos="9350"/>
            </w:tabs>
            <w:rPr>
              <w:rFonts w:cstheme="minorBidi"/>
              <w:noProof/>
              <w:sz w:val="24"/>
              <w:lang w:val="en-CA" w:bidi="ar-SA"/>
            </w:rPr>
          </w:pPr>
          <w:hyperlink w:anchor="_Toc19780949" w:history="1">
            <w:r w:rsidR="00147C1C" w:rsidRPr="00BD58AE">
              <w:rPr>
                <w:rStyle w:val="Hyperlink"/>
                <w:noProof/>
              </w:rPr>
              <w:t>5.1.8</w:t>
            </w:r>
            <w:r w:rsidR="00147C1C">
              <w:rPr>
                <w:rFonts w:cstheme="minorBidi"/>
                <w:noProof/>
                <w:sz w:val="24"/>
                <w:lang w:val="en-CA" w:bidi="ar-SA"/>
              </w:rPr>
              <w:tab/>
            </w:r>
            <w:r w:rsidR="00147C1C" w:rsidRPr="00BD58AE">
              <w:rPr>
                <w:rStyle w:val="Hyperlink"/>
                <w:noProof/>
              </w:rPr>
              <w:t>Recurring Event ontology</w:t>
            </w:r>
            <w:r w:rsidR="00147C1C">
              <w:rPr>
                <w:noProof/>
                <w:webHidden/>
              </w:rPr>
              <w:tab/>
            </w:r>
            <w:r w:rsidR="00147C1C">
              <w:rPr>
                <w:noProof/>
                <w:webHidden/>
              </w:rPr>
              <w:fldChar w:fldCharType="begin"/>
            </w:r>
            <w:r w:rsidR="00147C1C">
              <w:rPr>
                <w:noProof/>
                <w:webHidden/>
              </w:rPr>
              <w:instrText xml:space="preserve"> PAGEREF _Toc19780949 \h </w:instrText>
            </w:r>
            <w:r w:rsidR="00147C1C">
              <w:rPr>
                <w:noProof/>
                <w:webHidden/>
              </w:rPr>
            </w:r>
            <w:r w:rsidR="00147C1C">
              <w:rPr>
                <w:noProof/>
                <w:webHidden/>
              </w:rPr>
              <w:fldChar w:fldCharType="separate"/>
            </w:r>
            <w:r w:rsidR="00147C1C">
              <w:rPr>
                <w:noProof/>
                <w:webHidden/>
              </w:rPr>
              <w:t>24</w:t>
            </w:r>
            <w:r w:rsidR="00147C1C">
              <w:rPr>
                <w:noProof/>
                <w:webHidden/>
              </w:rPr>
              <w:fldChar w:fldCharType="end"/>
            </w:r>
          </w:hyperlink>
        </w:p>
        <w:p w14:paraId="28C2E2F5" w14:textId="7422282E" w:rsidR="00147C1C" w:rsidRDefault="00D4672F">
          <w:pPr>
            <w:pStyle w:val="TOC3"/>
            <w:tabs>
              <w:tab w:val="left" w:pos="1200"/>
              <w:tab w:val="right" w:leader="dot" w:pos="9350"/>
            </w:tabs>
            <w:rPr>
              <w:rFonts w:cstheme="minorBidi"/>
              <w:noProof/>
              <w:sz w:val="24"/>
              <w:lang w:val="en-CA" w:bidi="ar-SA"/>
            </w:rPr>
          </w:pPr>
          <w:hyperlink w:anchor="_Toc19780950" w:history="1">
            <w:r w:rsidR="00147C1C" w:rsidRPr="00BD58AE">
              <w:rPr>
                <w:rStyle w:val="Hyperlink"/>
                <w:noProof/>
              </w:rPr>
              <w:t>5.1.9</w:t>
            </w:r>
            <w:r w:rsidR="00147C1C">
              <w:rPr>
                <w:rFonts w:cstheme="minorBidi"/>
                <w:noProof/>
                <w:sz w:val="24"/>
                <w:lang w:val="en-CA" w:bidi="ar-SA"/>
              </w:rPr>
              <w:tab/>
            </w:r>
            <w:r w:rsidR="00147C1C" w:rsidRPr="00BD58AE">
              <w:rPr>
                <w:rStyle w:val="Hyperlink"/>
                <w:noProof/>
              </w:rPr>
              <w:t>Observations Ontology</w:t>
            </w:r>
            <w:r w:rsidR="00147C1C">
              <w:rPr>
                <w:noProof/>
                <w:webHidden/>
              </w:rPr>
              <w:tab/>
            </w:r>
            <w:r w:rsidR="00147C1C">
              <w:rPr>
                <w:noProof/>
                <w:webHidden/>
              </w:rPr>
              <w:fldChar w:fldCharType="begin"/>
            </w:r>
            <w:r w:rsidR="00147C1C">
              <w:rPr>
                <w:noProof/>
                <w:webHidden/>
              </w:rPr>
              <w:instrText xml:space="preserve"> PAGEREF _Toc19780950 \h </w:instrText>
            </w:r>
            <w:r w:rsidR="00147C1C">
              <w:rPr>
                <w:noProof/>
                <w:webHidden/>
              </w:rPr>
            </w:r>
            <w:r w:rsidR="00147C1C">
              <w:rPr>
                <w:noProof/>
                <w:webHidden/>
              </w:rPr>
              <w:fldChar w:fldCharType="separate"/>
            </w:r>
            <w:r w:rsidR="00147C1C">
              <w:rPr>
                <w:noProof/>
                <w:webHidden/>
              </w:rPr>
              <w:t>27</w:t>
            </w:r>
            <w:r w:rsidR="00147C1C">
              <w:rPr>
                <w:noProof/>
                <w:webHidden/>
              </w:rPr>
              <w:fldChar w:fldCharType="end"/>
            </w:r>
          </w:hyperlink>
        </w:p>
        <w:p w14:paraId="5789A466" w14:textId="65CF7E18" w:rsidR="00147C1C" w:rsidRDefault="00D4672F">
          <w:pPr>
            <w:pStyle w:val="TOC2"/>
            <w:tabs>
              <w:tab w:val="left" w:pos="720"/>
              <w:tab w:val="right" w:leader="dot" w:pos="9350"/>
            </w:tabs>
            <w:rPr>
              <w:rFonts w:cstheme="minorBidi"/>
              <w:noProof/>
              <w:sz w:val="24"/>
              <w:lang w:val="en-CA" w:bidi="ar-SA"/>
            </w:rPr>
          </w:pPr>
          <w:hyperlink w:anchor="_Toc19780951" w:history="1">
            <w:r w:rsidR="00147C1C" w:rsidRPr="00BD58AE">
              <w:rPr>
                <w:rStyle w:val="Hyperlink"/>
                <w:rFonts w:ascii="Times New Roman" w:hAnsi="Times New Roman"/>
                <w:noProof/>
                <w:snapToGrid w:val="0"/>
                <w:w w:val="0"/>
              </w:rPr>
              <w:t>5.2</w:t>
            </w:r>
            <w:r w:rsidR="00147C1C">
              <w:rPr>
                <w:rFonts w:cstheme="minorBidi"/>
                <w:noProof/>
                <w:sz w:val="24"/>
                <w:lang w:val="en-CA" w:bidi="ar-SA"/>
              </w:rPr>
              <w:tab/>
            </w:r>
            <w:r w:rsidR="00147C1C" w:rsidRPr="00BD58AE">
              <w:rPr>
                <w:rStyle w:val="Hyperlink"/>
                <w:noProof/>
              </w:rPr>
              <w:t>Contact Ontology</w:t>
            </w:r>
            <w:r w:rsidR="00147C1C">
              <w:rPr>
                <w:noProof/>
                <w:webHidden/>
              </w:rPr>
              <w:tab/>
            </w:r>
            <w:r w:rsidR="00147C1C">
              <w:rPr>
                <w:noProof/>
                <w:webHidden/>
              </w:rPr>
              <w:fldChar w:fldCharType="begin"/>
            </w:r>
            <w:r w:rsidR="00147C1C">
              <w:rPr>
                <w:noProof/>
                <w:webHidden/>
              </w:rPr>
              <w:instrText xml:space="preserve"> PAGEREF _Toc19780951 \h </w:instrText>
            </w:r>
            <w:r w:rsidR="00147C1C">
              <w:rPr>
                <w:noProof/>
                <w:webHidden/>
              </w:rPr>
            </w:r>
            <w:r w:rsidR="00147C1C">
              <w:rPr>
                <w:noProof/>
                <w:webHidden/>
              </w:rPr>
              <w:fldChar w:fldCharType="separate"/>
            </w:r>
            <w:r w:rsidR="00147C1C">
              <w:rPr>
                <w:noProof/>
                <w:webHidden/>
              </w:rPr>
              <w:t>29</w:t>
            </w:r>
            <w:r w:rsidR="00147C1C">
              <w:rPr>
                <w:noProof/>
                <w:webHidden/>
              </w:rPr>
              <w:fldChar w:fldCharType="end"/>
            </w:r>
          </w:hyperlink>
        </w:p>
        <w:p w14:paraId="5674BD43" w14:textId="13ACE585" w:rsidR="00147C1C" w:rsidRDefault="00D4672F">
          <w:pPr>
            <w:pStyle w:val="TOC2"/>
            <w:tabs>
              <w:tab w:val="left" w:pos="720"/>
              <w:tab w:val="right" w:leader="dot" w:pos="9350"/>
            </w:tabs>
            <w:rPr>
              <w:rFonts w:cstheme="minorBidi"/>
              <w:noProof/>
              <w:sz w:val="24"/>
              <w:lang w:val="en-CA" w:bidi="ar-SA"/>
            </w:rPr>
          </w:pPr>
          <w:hyperlink w:anchor="_Toc19780952" w:history="1">
            <w:r w:rsidR="00147C1C" w:rsidRPr="00BD58AE">
              <w:rPr>
                <w:rStyle w:val="Hyperlink"/>
                <w:rFonts w:ascii="Times New Roman" w:hAnsi="Times New Roman"/>
                <w:noProof/>
                <w:snapToGrid w:val="0"/>
                <w:w w:val="0"/>
              </w:rPr>
              <w:t>5.3</w:t>
            </w:r>
            <w:r w:rsidR="00147C1C">
              <w:rPr>
                <w:rFonts w:cstheme="minorBidi"/>
                <w:noProof/>
                <w:sz w:val="24"/>
                <w:lang w:val="en-CA" w:bidi="ar-SA"/>
              </w:rPr>
              <w:tab/>
            </w:r>
            <w:r w:rsidR="00147C1C" w:rsidRPr="00BD58AE">
              <w:rPr>
                <w:rStyle w:val="Hyperlink"/>
                <w:noProof/>
              </w:rPr>
              <w:t>Person Ontology</w:t>
            </w:r>
            <w:r w:rsidR="00147C1C">
              <w:rPr>
                <w:noProof/>
                <w:webHidden/>
              </w:rPr>
              <w:tab/>
            </w:r>
            <w:r w:rsidR="00147C1C">
              <w:rPr>
                <w:noProof/>
                <w:webHidden/>
              </w:rPr>
              <w:fldChar w:fldCharType="begin"/>
            </w:r>
            <w:r w:rsidR="00147C1C">
              <w:rPr>
                <w:noProof/>
                <w:webHidden/>
              </w:rPr>
              <w:instrText xml:space="preserve"> PAGEREF _Toc19780952 \h </w:instrText>
            </w:r>
            <w:r w:rsidR="00147C1C">
              <w:rPr>
                <w:noProof/>
                <w:webHidden/>
              </w:rPr>
            </w:r>
            <w:r w:rsidR="00147C1C">
              <w:rPr>
                <w:noProof/>
                <w:webHidden/>
              </w:rPr>
              <w:fldChar w:fldCharType="separate"/>
            </w:r>
            <w:r w:rsidR="00147C1C">
              <w:rPr>
                <w:noProof/>
                <w:webHidden/>
              </w:rPr>
              <w:t>30</w:t>
            </w:r>
            <w:r w:rsidR="00147C1C">
              <w:rPr>
                <w:noProof/>
                <w:webHidden/>
              </w:rPr>
              <w:fldChar w:fldCharType="end"/>
            </w:r>
          </w:hyperlink>
        </w:p>
        <w:p w14:paraId="578D95DF" w14:textId="6369F474" w:rsidR="00147C1C" w:rsidRDefault="00D4672F">
          <w:pPr>
            <w:pStyle w:val="TOC2"/>
            <w:tabs>
              <w:tab w:val="left" w:pos="720"/>
              <w:tab w:val="right" w:leader="dot" w:pos="9350"/>
            </w:tabs>
            <w:rPr>
              <w:rFonts w:cstheme="minorBidi"/>
              <w:noProof/>
              <w:sz w:val="24"/>
              <w:lang w:val="en-CA" w:bidi="ar-SA"/>
            </w:rPr>
          </w:pPr>
          <w:hyperlink w:anchor="_Toc19780953" w:history="1">
            <w:r w:rsidR="00147C1C" w:rsidRPr="00BD58AE">
              <w:rPr>
                <w:rStyle w:val="Hyperlink"/>
                <w:rFonts w:ascii="Times New Roman" w:hAnsi="Times New Roman"/>
                <w:noProof/>
                <w:snapToGrid w:val="0"/>
                <w:w w:val="0"/>
              </w:rPr>
              <w:t>5.4</w:t>
            </w:r>
            <w:r w:rsidR="00147C1C">
              <w:rPr>
                <w:rFonts w:cstheme="minorBidi"/>
                <w:noProof/>
                <w:sz w:val="24"/>
                <w:lang w:val="en-CA" w:bidi="ar-SA"/>
              </w:rPr>
              <w:tab/>
            </w:r>
            <w:r w:rsidR="00147C1C" w:rsidRPr="00BD58AE">
              <w:rPr>
                <w:rStyle w:val="Hyperlink"/>
                <w:noProof/>
              </w:rPr>
              <w:t>Household Ontology</w:t>
            </w:r>
            <w:r w:rsidR="00147C1C">
              <w:rPr>
                <w:noProof/>
                <w:webHidden/>
              </w:rPr>
              <w:tab/>
            </w:r>
            <w:r w:rsidR="00147C1C">
              <w:rPr>
                <w:noProof/>
                <w:webHidden/>
              </w:rPr>
              <w:fldChar w:fldCharType="begin"/>
            </w:r>
            <w:r w:rsidR="00147C1C">
              <w:rPr>
                <w:noProof/>
                <w:webHidden/>
              </w:rPr>
              <w:instrText xml:space="preserve"> PAGEREF _Toc19780953 \h </w:instrText>
            </w:r>
            <w:r w:rsidR="00147C1C">
              <w:rPr>
                <w:noProof/>
                <w:webHidden/>
              </w:rPr>
            </w:r>
            <w:r w:rsidR="00147C1C">
              <w:rPr>
                <w:noProof/>
                <w:webHidden/>
              </w:rPr>
              <w:fldChar w:fldCharType="separate"/>
            </w:r>
            <w:r w:rsidR="00147C1C">
              <w:rPr>
                <w:noProof/>
                <w:webHidden/>
              </w:rPr>
              <w:t>31</w:t>
            </w:r>
            <w:r w:rsidR="00147C1C">
              <w:rPr>
                <w:noProof/>
                <w:webHidden/>
              </w:rPr>
              <w:fldChar w:fldCharType="end"/>
            </w:r>
          </w:hyperlink>
        </w:p>
        <w:p w14:paraId="6DBB6061" w14:textId="09E741FA" w:rsidR="00147C1C" w:rsidRDefault="00D4672F">
          <w:pPr>
            <w:pStyle w:val="TOC2"/>
            <w:tabs>
              <w:tab w:val="left" w:pos="720"/>
              <w:tab w:val="right" w:leader="dot" w:pos="9350"/>
            </w:tabs>
            <w:rPr>
              <w:rFonts w:cstheme="minorBidi"/>
              <w:noProof/>
              <w:sz w:val="24"/>
              <w:lang w:val="en-CA" w:bidi="ar-SA"/>
            </w:rPr>
          </w:pPr>
          <w:hyperlink w:anchor="_Toc19780954" w:history="1">
            <w:r w:rsidR="00147C1C" w:rsidRPr="00BD58AE">
              <w:rPr>
                <w:rStyle w:val="Hyperlink"/>
                <w:rFonts w:ascii="Times New Roman" w:hAnsi="Times New Roman"/>
                <w:noProof/>
                <w:snapToGrid w:val="0"/>
                <w:w w:val="0"/>
              </w:rPr>
              <w:t>5.5</w:t>
            </w:r>
            <w:r w:rsidR="00147C1C">
              <w:rPr>
                <w:rFonts w:cstheme="minorBidi"/>
                <w:noProof/>
                <w:sz w:val="24"/>
                <w:lang w:val="en-CA" w:bidi="ar-SA"/>
              </w:rPr>
              <w:tab/>
            </w:r>
            <w:r w:rsidR="00147C1C" w:rsidRPr="00BD58AE">
              <w:rPr>
                <w:rStyle w:val="Hyperlink"/>
                <w:noProof/>
              </w:rPr>
              <w:t>Organization Ontology</w:t>
            </w:r>
            <w:r w:rsidR="00147C1C">
              <w:rPr>
                <w:noProof/>
                <w:webHidden/>
              </w:rPr>
              <w:tab/>
            </w:r>
            <w:r w:rsidR="00147C1C">
              <w:rPr>
                <w:noProof/>
                <w:webHidden/>
              </w:rPr>
              <w:fldChar w:fldCharType="begin"/>
            </w:r>
            <w:r w:rsidR="00147C1C">
              <w:rPr>
                <w:noProof/>
                <w:webHidden/>
              </w:rPr>
              <w:instrText xml:space="preserve"> PAGEREF _Toc19780954 \h </w:instrText>
            </w:r>
            <w:r w:rsidR="00147C1C">
              <w:rPr>
                <w:noProof/>
                <w:webHidden/>
              </w:rPr>
            </w:r>
            <w:r w:rsidR="00147C1C">
              <w:rPr>
                <w:noProof/>
                <w:webHidden/>
              </w:rPr>
              <w:fldChar w:fldCharType="separate"/>
            </w:r>
            <w:r w:rsidR="00147C1C">
              <w:rPr>
                <w:noProof/>
                <w:webHidden/>
              </w:rPr>
              <w:t>34</w:t>
            </w:r>
            <w:r w:rsidR="00147C1C">
              <w:rPr>
                <w:noProof/>
                <w:webHidden/>
              </w:rPr>
              <w:fldChar w:fldCharType="end"/>
            </w:r>
          </w:hyperlink>
        </w:p>
        <w:p w14:paraId="486D574F" w14:textId="64033DC3" w:rsidR="00147C1C" w:rsidRDefault="00D4672F">
          <w:pPr>
            <w:pStyle w:val="TOC2"/>
            <w:tabs>
              <w:tab w:val="left" w:pos="720"/>
              <w:tab w:val="right" w:leader="dot" w:pos="9350"/>
            </w:tabs>
            <w:rPr>
              <w:rFonts w:cstheme="minorBidi"/>
              <w:noProof/>
              <w:sz w:val="24"/>
              <w:lang w:val="en-CA" w:bidi="ar-SA"/>
            </w:rPr>
          </w:pPr>
          <w:hyperlink w:anchor="_Toc19780955" w:history="1">
            <w:r w:rsidR="00147C1C" w:rsidRPr="00BD58AE">
              <w:rPr>
                <w:rStyle w:val="Hyperlink"/>
                <w:rFonts w:ascii="Times New Roman" w:hAnsi="Times New Roman"/>
                <w:noProof/>
                <w:snapToGrid w:val="0"/>
                <w:w w:val="0"/>
              </w:rPr>
              <w:t>5.6</w:t>
            </w:r>
            <w:r w:rsidR="00147C1C">
              <w:rPr>
                <w:rFonts w:cstheme="minorBidi"/>
                <w:noProof/>
                <w:sz w:val="24"/>
                <w:lang w:val="en-CA" w:bidi="ar-SA"/>
              </w:rPr>
              <w:tab/>
            </w:r>
            <w:r w:rsidR="00147C1C" w:rsidRPr="00BD58AE">
              <w:rPr>
                <w:rStyle w:val="Hyperlink"/>
                <w:noProof/>
              </w:rPr>
              <w:t>Building Ontology</w:t>
            </w:r>
            <w:r w:rsidR="00147C1C">
              <w:rPr>
                <w:noProof/>
                <w:webHidden/>
              </w:rPr>
              <w:tab/>
            </w:r>
            <w:r w:rsidR="00147C1C">
              <w:rPr>
                <w:noProof/>
                <w:webHidden/>
              </w:rPr>
              <w:fldChar w:fldCharType="begin"/>
            </w:r>
            <w:r w:rsidR="00147C1C">
              <w:rPr>
                <w:noProof/>
                <w:webHidden/>
              </w:rPr>
              <w:instrText xml:space="preserve"> PAGEREF _Toc19780955 \h </w:instrText>
            </w:r>
            <w:r w:rsidR="00147C1C">
              <w:rPr>
                <w:noProof/>
                <w:webHidden/>
              </w:rPr>
            </w:r>
            <w:r w:rsidR="00147C1C">
              <w:rPr>
                <w:noProof/>
                <w:webHidden/>
              </w:rPr>
              <w:fldChar w:fldCharType="separate"/>
            </w:r>
            <w:r w:rsidR="00147C1C">
              <w:rPr>
                <w:noProof/>
                <w:webHidden/>
              </w:rPr>
              <w:t>37</w:t>
            </w:r>
            <w:r w:rsidR="00147C1C">
              <w:rPr>
                <w:noProof/>
                <w:webHidden/>
              </w:rPr>
              <w:fldChar w:fldCharType="end"/>
            </w:r>
          </w:hyperlink>
        </w:p>
        <w:p w14:paraId="25BB4519" w14:textId="009CC1F4" w:rsidR="00147C1C" w:rsidRDefault="00D4672F">
          <w:pPr>
            <w:pStyle w:val="TOC2"/>
            <w:tabs>
              <w:tab w:val="left" w:pos="720"/>
              <w:tab w:val="right" w:leader="dot" w:pos="9350"/>
            </w:tabs>
            <w:rPr>
              <w:rFonts w:cstheme="minorBidi"/>
              <w:noProof/>
              <w:sz w:val="24"/>
              <w:lang w:val="en-CA" w:bidi="ar-SA"/>
            </w:rPr>
          </w:pPr>
          <w:hyperlink w:anchor="_Toc19780956" w:history="1">
            <w:r w:rsidR="00147C1C" w:rsidRPr="00BD58AE">
              <w:rPr>
                <w:rStyle w:val="Hyperlink"/>
                <w:rFonts w:ascii="Times New Roman" w:hAnsi="Times New Roman"/>
                <w:noProof/>
                <w:snapToGrid w:val="0"/>
                <w:w w:val="0"/>
              </w:rPr>
              <w:t>5.7</w:t>
            </w:r>
            <w:r w:rsidR="00147C1C">
              <w:rPr>
                <w:rFonts w:cstheme="minorBidi"/>
                <w:noProof/>
                <w:sz w:val="24"/>
                <w:lang w:val="en-CA" w:bidi="ar-SA"/>
              </w:rPr>
              <w:tab/>
            </w:r>
            <w:r w:rsidR="00147C1C" w:rsidRPr="00BD58AE">
              <w:rPr>
                <w:rStyle w:val="Hyperlink"/>
                <w:noProof/>
              </w:rPr>
              <w:t>Vehicle Ontology</w:t>
            </w:r>
            <w:r w:rsidR="00147C1C">
              <w:rPr>
                <w:noProof/>
                <w:webHidden/>
              </w:rPr>
              <w:tab/>
            </w:r>
            <w:r w:rsidR="00147C1C">
              <w:rPr>
                <w:noProof/>
                <w:webHidden/>
              </w:rPr>
              <w:fldChar w:fldCharType="begin"/>
            </w:r>
            <w:r w:rsidR="00147C1C">
              <w:rPr>
                <w:noProof/>
                <w:webHidden/>
              </w:rPr>
              <w:instrText xml:space="preserve"> PAGEREF _Toc19780956 \h </w:instrText>
            </w:r>
            <w:r w:rsidR="00147C1C">
              <w:rPr>
                <w:noProof/>
                <w:webHidden/>
              </w:rPr>
            </w:r>
            <w:r w:rsidR="00147C1C">
              <w:rPr>
                <w:noProof/>
                <w:webHidden/>
              </w:rPr>
              <w:fldChar w:fldCharType="separate"/>
            </w:r>
            <w:r w:rsidR="00147C1C">
              <w:rPr>
                <w:noProof/>
                <w:webHidden/>
              </w:rPr>
              <w:t>39</w:t>
            </w:r>
            <w:r w:rsidR="00147C1C">
              <w:rPr>
                <w:noProof/>
                <w:webHidden/>
              </w:rPr>
              <w:fldChar w:fldCharType="end"/>
            </w:r>
          </w:hyperlink>
        </w:p>
        <w:p w14:paraId="1C5689EE" w14:textId="51D17FCB" w:rsidR="00147C1C" w:rsidRDefault="00D4672F">
          <w:pPr>
            <w:pStyle w:val="TOC2"/>
            <w:tabs>
              <w:tab w:val="left" w:pos="720"/>
              <w:tab w:val="right" w:leader="dot" w:pos="9350"/>
            </w:tabs>
            <w:rPr>
              <w:rFonts w:cstheme="minorBidi"/>
              <w:noProof/>
              <w:sz w:val="24"/>
              <w:lang w:val="en-CA" w:bidi="ar-SA"/>
            </w:rPr>
          </w:pPr>
          <w:hyperlink w:anchor="_Toc19780957" w:history="1">
            <w:r w:rsidR="00147C1C" w:rsidRPr="00BD58AE">
              <w:rPr>
                <w:rStyle w:val="Hyperlink"/>
                <w:rFonts w:ascii="Times New Roman" w:hAnsi="Times New Roman"/>
                <w:noProof/>
                <w:snapToGrid w:val="0"/>
                <w:w w:val="0"/>
              </w:rPr>
              <w:t>5.8</w:t>
            </w:r>
            <w:r w:rsidR="00147C1C">
              <w:rPr>
                <w:rFonts w:cstheme="minorBidi"/>
                <w:noProof/>
                <w:sz w:val="24"/>
                <w:lang w:val="en-CA" w:bidi="ar-SA"/>
              </w:rPr>
              <w:tab/>
            </w:r>
            <w:r w:rsidR="00147C1C" w:rsidRPr="00BD58AE">
              <w:rPr>
                <w:rStyle w:val="Hyperlink"/>
                <w:noProof/>
              </w:rPr>
              <w:t>Transportation System Ontology</w:t>
            </w:r>
            <w:r w:rsidR="00147C1C">
              <w:rPr>
                <w:noProof/>
                <w:webHidden/>
              </w:rPr>
              <w:tab/>
            </w:r>
            <w:r w:rsidR="00147C1C">
              <w:rPr>
                <w:noProof/>
                <w:webHidden/>
              </w:rPr>
              <w:fldChar w:fldCharType="begin"/>
            </w:r>
            <w:r w:rsidR="00147C1C">
              <w:rPr>
                <w:noProof/>
                <w:webHidden/>
              </w:rPr>
              <w:instrText xml:space="preserve"> PAGEREF _Toc19780957 \h </w:instrText>
            </w:r>
            <w:r w:rsidR="00147C1C">
              <w:rPr>
                <w:noProof/>
                <w:webHidden/>
              </w:rPr>
            </w:r>
            <w:r w:rsidR="00147C1C">
              <w:rPr>
                <w:noProof/>
                <w:webHidden/>
              </w:rPr>
              <w:fldChar w:fldCharType="separate"/>
            </w:r>
            <w:r w:rsidR="00147C1C">
              <w:rPr>
                <w:noProof/>
                <w:webHidden/>
              </w:rPr>
              <w:t>41</w:t>
            </w:r>
            <w:r w:rsidR="00147C1C">
              <w:rPr>
                <w:noProof/>
                <w:webHidden/>
              </w:rPr>
              <w:fldChar w:fldCharType="end"/>
            </w:r>
          </w:hyperlink>
        </w:p>
        <w:p w14:paraId="3EF62BA1" w14:textId="1B63A5A9" w:rsidR="00147C1C" w:rsidRDefault="00D4672F">
          <w:pPr>
            <w:pStyle w:val="TOC3"/>
            <w:tabs>
              <w:tab w:val="left" w:pos="1200"/>
              <w:tab w:val="right" w:leader="dot" w:pos="9350"/>
            </w:tabs>
            <w:rPr>
              <w:rFonts w:cstheme="minorBidi"/>
              <w:noProof/>
              <w:sz w:val="24"/>
              <w:lang w:val="en-CA" w:bidi="ar-SA"/>
            </w:rPr>
          </w:pPr>
          <w:hyperlink w:anchor="_Toc19780958" w:history="1">
            <w:r w:rsidR="00147C1C" w:rsidRPr="00BD58AE">
              <w:rPr>
                <w:rStyle w:val="Hyperlink"/>
                <w:noProof/>
              </w:rPr>
              <w:t>5.8.1</w:t>
            </w:r>
            <w:r w:rsidR="00147C1C">
              <w:rPr>
                <w:rFonts w:cstheme="minorBidi"/>
                <w:noProof/>
                <w:sz w:val="24"/>
                <w:lang w:val="en-CA" w:bidi="ar-SA"/>
              </w:rPr>
              <w:tab/>
            </w:r>
            <w:r w:rsidR="00147C1C" w:rsidRPr="00BD58AE">
              <w:rPr>
                <w:rStyle w:val="Hyperlink"/>
                <w:noProof/>
              </w:rPr>
              <w:t>Travel Costs</w:t>
            </w:r>
            <w:r w:rsidR="00147C1C">
              <w:rPr>
                <w:noProof/>
                <w:webHidden/>
              </w:rPr>
              <w:tab/>
            </w:r>
            <w:r w:rsidR="00147C1C">
              <w:rPr>
                <w:noProof/>
                <w:webHidden/>
              </w:rPr>
              <w:fldChar w:fldCharType="begin"/>
            </w:r>
            <w:r w:rsidR="00147C1C">
              <w:rPr>
                <w:noProof/>
                <w:webHidden/>
              </w:rPr>
              <w:instrText xml:space="preserve"> PAGEREF _Toc19780958 \h </w:instrText>
            </w:r>
            <w:r w:rsidR="00147C1C">
              <w:rPr>
                <w:noProof/>
                <w:webHidden/>
              </w:rPr>
            </w:r>
            <w:r w:rsidR="00147C1C">
              <w:rPr>
                <w:noProof/>
                <w:webHidden/>
              </w:rPr>
              <w:fldChar w:fldCharType="separate"/>
            </w:r>
            <w:r w:rsidR="00147C1C">
              <w:rPr>
                <w:noProof/>
                <w:webHidden/>
              </w:rPr>
              <w:t>49</w:t>
            </w:r>
            <w:r w:rsidR="00147C1C">
              <w:rPr>
                <w:noProof/>
                <w:webHidden/>
              </w:rPr>
              <w:fldChar w:fldCharType="end"/>
            </w:r>
          </w:hyperlink>
        </w:p>
        <w:p w14:paraId="04F493DD" w14:textId="5E8FFC60" w:rsidR="00147C1C" w:rsidRDefault="00D4672F">
          <w:pPr>
            <w:pStyle w:val="TOC2"/>
            <w:tabs>
              <w:tab w:val="left" w:pos="720"/>
              <w:tab w:val="right" w:leader="dot" w:pos="9350"/>
            </w:tabs>
            <w:rPr>
              <w:rFonts w:cstheme="minorBidi"/>
              <w:noProof/>
              <w:sz w:val="24"/>
              <w:lang w:val="en-CA" w:bidi="ar-SA"/>
            </w:rPr>
          </w:pPr>
          <w:hyperlink w:anchor="_Toc19780959" w:history="1">
            <w:r w:rsidR="00147C1C" w:rsidRPr="00BD58AE">
              <w:rPr>
                <w:rStyle w:val="Hyperlink"/>
                <w:rFonts w:ascii="Times New Roman" w:hAnsi="Times New Roman"/>
                <w:noProof/>
                <w:snapToGrid w:val="0"/>
                <w:w w:val="0"/>
              </w:rPr>
              <w:t>5.9</w:t>
            </w:r>
            <w:r w:rsidR="00147C1C">
              <w:rPr>
                <w:rFonts w:cstheme="minorBidi"/>
                <w:noProof/>
                <w:sz w:val="24"/>
                <w:lang w:val="en-CA" w:bidi="ar-SA"/>
              </w:rPr>
              <w:tab/>
            </w:r>
            <w:r w:rsidR="00147C1C" w:rsidRPr="00BD58AE">
              <w:rPr>
                <w:rStyle w:val="Hyperlink"/>
                <w:noProof/>
              </w:rPr>
              <w:t>Parking Ontology</w:t>
            </w:r>
            <w:r w:rsidR="00147C1C">
              <w:rPr>
                <w:noProof/>
                <w:webHidden/>
              </w:rPr>
              <w:tab/>
            </w:r>
            <w:r w:rsidR="00147C1C">
              <w:rPr>
                <w:noProof/>
                <w:webHidden/>
              </w:rPr>
              <w:fldChar w:fldCharType="begin"/>
            </w:r>
            <w:r w:rsidR="00147C1C">
              <w:rPr>
                <w:noProof/>
                <w:webHidden/>
              </w:rPr>
              <w:instrText xml:space="preserve"> PAGEREF _Toc19780959 \h </w:instrText>
            </w:r>
            <w:r w:rsidR="00147C1C">
              <w:rPr>
                <w:noProof/>
                <w:webHidden/>
              </w:rPr>
            </w:r>
            <w:r w:rsidR="00147C1C">
              <w:rPr>
                <w:noProof/>
                <w:webHidden/>
              </w:rPr>
              <w:fldChar w:fldCharType="separate"/>
            </w:r>
            <w:r w:rsidR="00147C1C">
              <w:rPr>
                <w:noProof/>
                <w:webHidden/>
              </w:rPr>
              <w:t>50</w:t>
            </w:r>
            <w:r w:rsidR="00147C1C">
              <w:rPr>
                <w:noProof/>
                <w:webHidden/>
              </w:rPr>
              <w:fldChar w:fldCharType="end"/>
            </w:r>
          </w:hyperlink>
        </w:p>
        <w:p w14:paraId="35D926A1" w14:textId="685BA478" w:rsidR="00147C1C" w:rsidRDefault="00D4672F">
          <w:pPr>
            <w:pStyle w:val="TOC2"/>
            <w:tabs>
              <w:tab w:val="left" w:pos="960"/>
              <w:tab w:val="right" w:leader="dot" w:pos="9350"/>
            </w:tabs>
            <w:rPr>
              <w:rFonts w:cstheme="minorBidi"/>
              <w:noProof/>
              <w:sz w:val="24"/>
              <w:lang w:val="en-CA" w:bidi="ar-SA"/>
            </w:rPr>
          </w:pPr>
          <w:hyperlink w:anchor="_Toc19780960" w:history="1">
            <w:r w:rsidR="00147C1C" w:rsidRPr="00BD58AE">
              <w:rPr>
                <w:rStyle w:val="Hyperlink"/>
                <w:rFonts w:ascii="Times New Roman" w:hAnsi="Times New Roman"/>
                <w:noProof/>
                <w:snapToGrid w:val="0"/>
                <w:w w:val="0"/>
              </w:rPr>
              <w:t>5.10</w:t>
            </w:r>
            <w:r w:rsidR="00147C1C">
              <w:rPr>
                <w:rFonts w:cstheme="minorBidi"/>
                <w:noProof/>
                <w:sz w:val="24"/>
                <w:lang w:val="en-CA" w:bidi="ar-SA"/>
              </w:rPr>
              <w:tab/>
            </w:r>
            <w:r w:rsidR="00147C1C" w:rsidRPr="00BD58AE">
              <w:rPr>
                <w:rStyle w:val="Hyperlink"/>
                <w:noProof/>
              </w:rPr>
              <w:t>Public Transit Ontology</w:t>
            </w:r>
            <w:r w:rsidR="00147C1C">
              <w:rPr>
                <w:noProof/>
                <w:webHidden/>
              </w:rPr>
              <w:tab/>
            </w:r>
            <w:r w:rsidR="00147C1C">
              <w:rPr>
                <w:noProof/>
                <w:webHidden/>
              </w:rPr>
              <w:fldChar w:fldCharType="begin"/>
            </w:r>
            <w:r w:rsidR="00147C1C">
              <w:rPr>
                <w:noProof/>
                <w:webHidden/>
              </w:rPr>
              <w:instrText xml:space="preserve"> PAGEREF _Toc19780960 \h </w:instrText>
            </w:r>
            <w:r w:rsidR="00147C1C">
              <w:rPr>
                <w:noProof/>
                <w:webHidden/>
              </w:rPr>
            </w:r>
            <w:r w:rsidR="00147C1C">
              <w:rPr>
                <w:noProof/>
                <w:webHidden/>
              </w:rPr>
              <w:fldChar w:fldCharType="separate"/>
            </w:r>
            <w:r w:rsidR="00147C1C">
              <w:rPr>
                <w:noProof/>
                <w:webHidden/>
              </w:rPr>
              <w:t>54</w:t>
            </w:r>
            <w:r w:rsidR="00147C1C">
              <w:rPr>
                <w:noProof/>
                <w:webHidden/>
              </w:rPr>
              <w:fldChar w:fldCharType="end"/>
            </w:r>
          </w:hyperlink>
        </w:p>
        <w:p w14:paraId="66ABC1CE" w14:textId="33B5AA61" w:rsidR="00147C1C" w:rsidRDefault="00D4672F">
          <w:pPr>
            <w:pStyle w:val="TOC2"/>
            <w:tabs>
              <w:tab w:val="left" w:pos="960"/>
              <w:tab w:val="right" w:leader="dot" w:pos="9350"/>
            </w:tabs>
            <w:rPr>
              <w:rFonts w:cstheme="minorBidi"/>
              <w:noProof/>
              <w:sz w:val="24"/>
              <w:lang w:val="en-CA" w:bidi="ar-SA"/>
            </w:rPr>
          </w:pPr>
          <w:hyperlink w:anchor="_Toc19780961" w:history="1">
            <w:r w:rsidR="00147C1C" w:rsidRPr="00BD58AE">
              <w:rPr>
                <w:rStyle w:val="Hyperlink"/>
                <w:rFonts w:ascii="Times New Roman" w:hAnsi="Times New Roman"/>
                <w:noProof/>
                <w:snapToGrid w:val="0"/>
                <w:w w:val="0"/>
              </w:rPr>
              <w:t>5.11</w:t>
            </w:r>
            <w:r w:rsidR="00147C1C">
              <w:rPr>
                <w:rFonts w:cstheme="minorBidi"/>
                <w:noProof/>
                <w:sz w:val="24"/>
                <w:lang w:val="en-CA" w:bidi="ar-SA"/>
              </w:rPr>
              <w:tab/>
            </w:r>
            <w:r w:rsidR="00147C1C" w:rsidRPr="00BD58AE">
              <w:rPr>
                <w:rStyle w:val="Hyperlink"/>
                <w:noProof/>
              </w:rPr>
              <w:t>Land Use Ontology</w:t>
            </w:r>
            <w:r w:rsidR="00147C1C">
              <w:rPr>
                <w:noProof/>
                <w:webHidden/>
              </w:rPr>
              <w:tab/>
            </w:r>
            <w:r w:rsidR="00147C1C">
              <w:rPr>
                <w:noProof/>
                <w:webHidden/>
              </w:rPr>
              <w:fldChar w:fldCharType="begin"/>
            </w:r>
            <w:r w:rsidR="00147C1C">
              <w:rPr>
                <w:noProof/>
                <w:webHidden/>
              </w:rPr>
              <w:instrText xml:space="preserve"> PAGEREF _Toc19780961 \h </w:instrText>
            </w:r>
            <w:r w:rsidR="00147C1C">
              <w:rPr>
                <w:noProof/>
                <w:webHidden/>
              </w:rPr>
            </w:r>
            <w:r w:rsidR="00147C1C">
              <w:rPr>
                <w:noProof/>
                <w:webHidden/>
              </w:rPr>
              <w:fldChar w:fldCharType="separate"/>
            </w:r>
            <w:r w:rsidR="00147C1C">
              <w:rPr>
                <w:noProof/>
                <w:webHidden/>
              </w:rPr>
              <w:t>58</w:t>
            </w:r>
            <w:r w:rsidR="00147C1C">
              <w:rPr>
                <w:noProof/>
                <w:webHidden/>
              </w:rPr>
              <w:fldChar w:fldCharType="end"/>
            </w:r>
          </w:hyperlink>
        </w:p>
        <w:p w14:paraId="6636FB70" w14:textId="1508B836" w:rsidR="00147C1C" w:rsidRDefault="00D4672F">
          <w:pPr>
            <w:pStyle w:val="TOC2"/>
            <w:tabs>
              <w:tab w:val="left" w:pos="960"/>
              <w:tab w:val="right" w:leader="dot" w:pos="9350"/>
            </w:tabs>
            <w:rPr>
              <w:rFonts w:cstheme="minorBidi"/>
              <w:noProof/>
              <w:sz w:val="24"/>
              <w:lang w:val="en-CA" w:bidi="ar-SA"/>
            </w:rPr>
          </w:pPr>
          <w:hyperlink w:anchor="_Toc19780962" w:history="1">
            <w:r w:rsidR="00147C1C" w:rsidRPr="00BD58AE">
              <w:rPr>
                <w:rStyle w:val="Hyperlink"/>
                <w:rFonts w:ascii="Times New Roman" w:hAnsi="Times New Roman"/>
                <w:noProof/>
                <w:snapToGrid w:val="0"/>
                <w:w w:val="0"/>
              </w:rPr>
              <w:t>5.12</w:t>
            </w:r>
            <w:r w:rsidR="00147C1C">
              <w:rPr>
                <w:rFonts w:cstheme="minorBidi"/>
                <w:noProof/>
                <w:sz w:val="24"/>
                <w:lang w:val="en-CA" w:bidi="ar-SA"/>
              </w:rPr>
              <w:tab/>
            </w:r>
            <w:r w:rsidR="00147C1C" w:rsidRPr="00BD58AE">
              <w:rPr>
                <w:rStyle w:val="Hyperlink"/>
                <w:noProof/>
              </w:rPr>
              <w:t>Trip Ontology</w:t>
            </w:r>
            <w:r w:rsidR="00147C1C">
              <w:rPr>
                <w:noProof/>
                <w:webHidden/>
              </w:rPr>
              <w:tab/>
            </w:r>
            <w:r w:rsidR="00147C1C">
              <w:rPr>
                <w:noProof/>
                <w:webHidden/>
              </w:rPr>
              <w:fldChar w:fldCharType="begin"/>
            </w:r>
            <w:r w:rsidR="00147C1C">
              <w:rPr>
                <w:noProof/>
                <w:webHidden/>
              </w:rPr>
              <w:instrText xml:space="preserve"> PAGEREF _Toc19780962 \h </w:instrText>
            </w:r>
            <w:r w:rsidR="00147C1C">
              <w:rPr>
                <w:noProof/>
                <w:webHidden/>
              </w:rPr>
            </w:r>
            <w:r w:rsidR="00147C1C">
              <w:rPr>
                <w:noProof/>
                <w:webHidden/>
              </w:rPr>
              <w:fldChar w:fldCharType="separate"/>
            </w:r>
            <w:r w:rsidR="00147C1C">
              <w:rPr>
                <w:noProof/>
                <w:webHidden/>
              </w:rPr>
              <w:t>62</w:t>
            </w:r>
            <w:r w:rsidR="00147C1C">
              <w:rPr>
                <w:noProof/>
                <w:webHidden/>
              </w:rPr>
              <w:fldChar w:fldCharType="end"/>
            </w:r>
          </w:hyperlink>
        </w:p>
        <w:p w14:paraId="6658DE56" w14:textId="23449333" w:rsidR="00147C1C" w:rsidRDefault="00D4672F">
          <w:pPr>
            <w:pStyle w:val="TOC3"/>
            <w:tabs>
              <w:tab w:val="left" w:pos="1200"/>
              <w:tab w:val="right" w:leader="dot" w:pos="9350"/>
            </w:tabs>
            <w:rPr>
              <w:rFonts w:cstheme="minorBidi"/>
              <w:noProof/>
              <w:sz w:val="24"/>
              <w:lang w:val="en-CA" w:bidi="ar-SA"/>
            </w:rPr>
          </w:pPr>
          <w:hyperlink w:anchor="_Toc19780963" w:history="1">
            <w:r w:rsidR="00147C1C" w:rsidRPr="00BD58AE">
              <w:rPr>
                <w:rStyle w:val="Hyperlink"/>
                <w:noProof/>
              </w:rPr>
              <w:t>5.12.1</w:t>
            </w:r>
            <w:r w:rsidR="00147C1C">
              <w:rPr>
                <w:rFonts w:cstheme="minorBidi"/>
                <w:noProof/>
                <w:sz w:val="24"/>
                <w:lang w:val="en-CA" w:bidi="ar-SA"/>
              </w:rPr>
              <w:tab/>
            </w:r>
            <w:r w:rsidR="00147C1C" w:rsidRPr="00BD58AE">
              <w:rPr>
                <w:rStyle w:val="Hyperlink"/>
                <w:noProof/>
              </w:rPr>
              <w:t>Trip Costs</w:t>
            </w:r>
            <w:r w:rsidR="00147C1C">
              <w:rPr>
                <w:noProof/>
                <w:webHidden/>
              </w:rPr>
              <w:tab/>
            </w:r>
            <w:r w:rsidR="00147C1C">
              <w:rPr>
                <w:noProof/>
                <w:webHidden/>
              </w:rPr>
              <w:fldChar w:fldCharType="begin"/>
            </w:r>
            <w:r w:rsidR="00147C1C">
              <w:rPr>
                <w:noProof/>
                <w:webHidden/>
              </w:rPr>
              <w:instrText xml:space="preserve"> PAGEREF _Toc19780963 \h </w:instrText>
            </w:r>
            <w:r w:rsidR="00147C1C">
              <w:rPr>
                <w:noProof/>
                <w:webHidden/>
              </w:rPr>
            </w:r>
            <w:r w:rsidR="00147C1C">
              <w:rPr>
                <w:noProof/>
                <w:webHidden/>
              </w:rPr>
              <w:fldChar w:fldCharType="separate"/>
            </w:r>
            <w:r w:rsidR="00147C1C">
              <w:rPr>
                <w:noProof/>
                <w:webHidden/>
              </w:rPr>
              <w:t>64</w:t>
            </w:r>
            <w:r w:rsidR="00147C1C">
              <w:rPr>
                <w:noProof/>
                <w:webHidden/>
              </w:rPr>
              <w:fldChar w:fldCharType="end"/>
            </w:r>
          </w:hyperlink>
        </w:p>
        <w:p w14:paraId="7A568399" w14:textId="08DBFF01" w:rsidR="00147C1C" w:rsidRDefault="00D4672F">
          <w:pPr>
            <w:pStyle w:val="TOC2"/>
            <w:tabs>
              <w:tab w:val="left" w:pos="960"/>
              <w:tab w:val="right" w:leader="dot" w:pos="9350"/>
            </w:tabs>
            <w:rPr>
              <w:rFonts w:cstheme="minorBidi"/>
              <w:noProof/>
              <w:sz w:val="24"/>
              <w:lang w:val="en-CA" w:bidi="ar-SA"/>
            </w:rPr>
          </w:pPr>
          <w:hyperlink w:anchor="_Toc19780964" w:history="1">
            <w:r w:rsidR="00147C1C" w:rsidRPr="00BD58AE">
              <w:rPr>
                <w:rStyle w:val="Hyperlink"/>
                <w:rFonts w:ascii="Times New Roman" w:hAnsi="Times New Roman"/>
                <w:noProof/>
                <w:snapToGrid w:val="0"/>
                <w:w w:val="0"/>
              </w:rPr>
              <w:t>5.13</w:t>
            </w:r>
            <w:r w:rsidR="00147C1C">
              <w:rPr>
                <w:rFonts w:cstheme="minorBidi"/>
                <w:noProof/>
                <w:sz w:val="24"/>
                <w:lang w:val="en-CA" w:bidi="ar-SA"/>
              </w:rPr>
              <w:tab/>
            </w:r>
            <w:r w:rsidR="00147C1C" w:rsidRPr="00BD58AE">
              <w:rPr>
                <w:rStyle w:val="Hyperlink"/>
                <w:noProof/>
              </w:rPr>
              <w:t>Urban System Ontology</w:t>
            </w:r>
            <w:r w:rsidR="00147C1C">
              <w:rPr>
                <w:noProof/>
                <w:webHidden/>
              </w:rPr>
              <w:tab/>
            </w:r>
            <w:r w:rsidR="00147C1C">
              <w:rPr>
                <w:noProof/>
                <w:webHidden/>
              </w:rPr>
              <w:fldChar w:fldCharType="begin"/>
            </w:r>
            <w:r w:rsidR="00147C1C">
              <w:rPr>
                <w:noProof/>
                <w:webHidden/>
              </w:rPr>
              <w:instrText xml:space="preserve"> PAGEREF _Toc19780964 \h </w:instrText>
            </w:r>
            <w:r w:rsidR="00147C1C">
              <w:rPr>
                <w:noProof/>
                <w:webHidden/>
              </w:rPr>
            </w:r>
            <w:r w:rsidR="00147C1C">
              <w:rPr>
                <w:noProof/>
                <w:webHidden/>
              </w:rPr>
              <w:fldChar w:fldCharType="separate"/>
            </w:r>
            <w:r w:rsidR="00147C1C">
              <w:rPr>
                <w:noProof/>
                <w:webHidden/>
              </w:rPr>
              <w:t>64</w:t>
            </w:r>
            <w:r w:rsidR="00147C1C">
              <w:rPr>
                <w:noProof/>
                <w:webHidden/>
              </w:rPr>
              <w:fldChar w:fldCharType="end"/>
            </w:r>
          </w:hyperlink>
        </w:p>
        <w:p w14:paraId="6403762C" w14:textId="0C846EF9" w:rsidR="00147C1C" w:rsidRDefault="00D4672F">
          <w:pPr>
            <w:pStyle w:val="TOC1"/>
            <w:tabs>
              <w:tab w:val="left" w:pos="400"/>
              <w:tab w:val="right" w:leader="dot" w:pos="9350"/>
            </w:tabs>
            <w:rPr>
              <w:rFonts w:cstheme="minorBidi"/>
              <w:noProof/>
              <w:sz w:val="24"/>
              <w:lang w:val="en-CA" w:bidi="ar-SA"/>
            </w:rPr>
          </w:pPr>
          <w:hyperlink w:anchor="_Toc19780965" w:history="1">
            <w:r w:rsidR="00147C1C" w:rsidRPr="00BD58AE">
              <w:rPr>
                <w:rStyle w:val="Hyperlink"/>
                <w:noProof/>
              </w:rPr>
              <w:t>6</w:t>
            </w:r>
            <w:r w:rsidR="00147C1C">
              <w:rPr>
                <w:rFonts w:cstheme="minorBidi"/>
                <w:noProof/>
                <w:sz w:val="24"/>
                <w:lang w:val="en-CA" w:bidi="ar-SA"/>
              </w:rPr>
              <w:tab/>
            </w:r>
            <w:r w:rsidR="00147C1C" w:rsidRPr="00BD58AE">
              <w:rPr>
                <w:rStyle w:val="Hyperlink"/>
                <w:noProof/>
              </w:rPr>
              <w:t>Evaluation</w:t>
            </w:r>
            <w:r w:rsidR="00147C1C">
              <w:rPr>
                <w:noProof/>
                <w:webHidden/>
              </w:rPr>
              <w:tab/>
            </w:r>
            <w:r w:rsidR="00147C1C">
              <w:rPr>
                <w:noProof/>
                <w:webHidden/>
              </w:rPr>
              <w:fldChar w:fldCharType="begin"/>
            </w:r>
            <w:r w:rsidR="00147C1C">
              <w:rPr>
                <w:noProof/>
                <w:webHidden/>
              </w:rPr>
              <w:instrText xml:space="preserve"> PAGEREF _Toc19780965 \h </w:instrText>
            </w:r>
            <w:r w:rsidR="00147C1C">
              <w:rPr>
                <w:noProof/>
                <w:webHidden/>
              </w:rPr>
            </w:r>
            <w:r w:rsidR="00147C1C">
              <w:rPr>
                <w:noProof/>
                <w:webHidden/>
              </w:rPr>
              <w:fldChar w:fldCharType="separate"/>
            </w:r>
            <w:r w:rsidR="00147C1C">
              <w:rPr>
                <w:noProof/>
                <w:webHidden/>
              </w:rPr>
              <w:t>66</w:t>
            </w:r>
            <w:r w:rsidR="00147C1C">
              <w:rPr>
                <w:noProof/>
                <w:webHidden/>
              </w:rPr>
              <w:fldChar w:fldCharType="end"/>
            </w:r>
          </w:hyperlink>
        </w:p>
        <w:p w14:paraId="73D95DE8" w14:textId="6CF14F38" w:rsidR="00147C1C" w:rsidRDefault="00D4672F">
          <w:pPr>
            <w:pStyle w:val="TOC1"/>
            <w:tabs>
              <w:tab w:val="left" w:pos="400"/>
              <w:tab w:val="right" w:leader="dot" w:pos="9350"/>
            </w:tabs>
            <w:rPr>
              <w:rFonts w:cstheme="minorBidi"/>
              <w:noProof/>
              <w:sz w:val="24"/>
              <w:lang w:val="en-CA" w:bidi="ar-SA"/>
            </w:rPr>
          </w:pPr>
          <w:hyperlink w:anchor="_Toc19780966" w:history="1">
            <w:r w:rsidR="00147C1C" w:rsidRPr="00BD58AE">
              <w:rPr>
                <w:rStyle w:val="Hyperlink"/>
                <w:noProof/>
              </w:rPr>
              <w:t>7</w:t>
            </w:r>
            <w:r w:rsidR="00147C1C">
              <w:rPr>
                <w:rFonts w:cstheme="minorBidi"/>
                <w:noProof/>
                <w:sz w:val="24"/>
                <w:lang w:val="en-CA" w:bidi="ar-SA"/>
              </w:rPr>
              <w:tab/>
            </w:r>
            <w:r w:rsidR="00147C1C" w:rsidRPr="00BD58AE">
              <w:rPr>
                <w:rStyle w:val="Hyperlink"/>
                <w:noProof/>
              </w:rPr>
              <w:t>Applications</w:t>
            </w:r>
            <w:r w:rsidR="00147C1C">
              <w:rPr>
                <w:noProof/>
                <w:webHidden/>
              </w:rPr>
              <w:tab/>
            </w:r>
            <w:r w:rsidR="00147C1C">
              <w:rPr>
                <w:noProof/>
                <w:webHidden/>
              </w:rPr>
              <w:fldChar w:fldCharType="begin"/>
            </w:r>
            <w:r w:rsidR="00147C1C">
              <w:rPr>
                <w:noProof/>
                <w:webHidden/>
              </w:rPr>
              <w:instrText xml:space="preserve"> PAGEREF _Toc19780966 \h </w:instrText>
            </w:r>
            <w:r w:rsidR="00147C1C">
              <w:rPr>
                <w:noProof/>
                <w:webHidden/>
              </w:rPr>
            </w:r>
            <w:r w:rsidR="00147C1C">
              <w:rPr>
                <w:noProof/>
                <w:webHidden/>
              </w:rPr>
              <w:fldChar w:fldCharType="separate"/>
            </w:r>
            <w:r w:rsidR="00147C1C">
              <w:rPr>
                <w:noProof/>
                <w:webHidden/>
              </w:rPr>
              <w:t>67</w:t>
            </w:r>
            <w:r w:rsidR="00147C1C">
              <w:rPr>
                <w:noProof/>
                <w:webHidden/>
              </w:rPr>
              <w:fldChar w:fldCharType="end"/>
            </w:r>
          </w:hyperlink>
        </w:p>
        <w:p w14:paraId="74F48B02" w14:textId="45A46629" w:rsidR="00147C1C" w:rsidRDefault="00D4672F">
          <w:pPr>
            <w:pStyle w:val="TOC2"/>
            <w:tabs>
              <w:tab w:val="left" w:pos="720"/>
              <w:tab w:val="right" w:leader="dot" w:pos="9350"/>
            </w:tabs>
            <w:rPr>
              <w:rFonts w:cstheme="minorBidi"/>
              <w:noProof/>
              <w:sz w:val="24"/>
              <w:lang w:val="en-CA" w:bidi="ar-SA"/>
            </w:rPr>
          </w:pPr>
          <w:hyperlink w:anchor="_Toc19780967" w:history="1">
            <w:r w:rsidR="00147C1C" w:rsidRPr="00BD58AE">
              <w:rPr>
                <w:rStyle w:val="Hyperlink"/>
                <w:rFonts w:ascii="Times New Roman" w:hAnsi="Times New Roman"/>
                <w:noProof/>
                <w:snapToGrid w:val="0"/>
                <w:w w:val="0"/>
              </w:rPr>
              <w:t>7.1</w:t>
            </w:r>
            <w:r w:rsidR="00147C1C">
              <w:rPr>
                <w:rFonts w:cstheme="minorBidi"/>
                <w:noProof/>
                <w:sz w:val="24"/>
                <w:lang w:val="en-CA" w:bidi="ar-SA"/>
              </w:rPr>
              <w:tab/>
            </w:r>
            <w:r w:rsidR="00147C1C" w:rsidRPr="00BD58AE">
              <w:rPr>
                <w:rStyle w:val="Hyperlink"/>
                <w:noProof/>
              </w:rPr>
              <w:t>iCity Ontology for the IT-SoS Framework</w:t>
            </w:r>
            <w:r w:rsidR="00147C1C">
              <w:rPr>
                <w:noProof/>
                <w:webHidden/>
              </w:rPr>
              <w:tab/>
            </w:r>
            <w:r w:rsidR="00147C1C">
              <w:rPr>
                <w:noProof/>
                <w:webHidden/>
              </w:rPr>
              <w:fldChar w:fldCharType="begin"/>
            </w:r>
            <w:r w:rsidR="00147C1C">
              <w:rPr>
                <w:noProof/>
                <w:webHidden/>
              </w:rPr>
              <w:instrText xml:space="preserve"> PAGEREF _Toc19780967 \h </w:instrText>
            </w:r>
            <w:r w:rsidR="00147C1C">
              <w:rPr>
                <w:noProof/>
                <w:webHidden/>
              </w:rPr>
            </w:r>
            <w:r w:rsidR="00147C1C">
              <w:rPr>
                <w:noProof/>
                <w:webHidden/>
              </w:rPr>
              <w:fldChar w:fldCharType="separate"/>
            </w:r>
            <w:r w:rsidR="00147C1C">
              <w:rPr>
                <w:noProof/>
                <w:webHidden/>
              </w:rPr>
              <w:t>67</w:t>
            </w:r>
            <w:r w:rsidR="00147C1C">
              <w:rPr>
                <w:noProof/>
                <w:webHidden/>
              </w:rPr>
              <w:fldChar w:fldCharType="end"/>
            </w:r>
          </w:hyperlink>
        </w:p>
        <w:p w14:paraId="6485C422" w14:textId="5FDB7A60" w:rsidR="00147C1C" w:rsidRDefault="00D4672F">
          <w:pPr>
            <w:pStyle w:val="TOC3"/>
            <w:tabs>
              <w:tab w:val="left" w:pos="1200"/>
              <w:tab w:val="right" w:leader="dot" w:pos="9350"/>
            </w:tabs>
            <w:rPr>
              <w:rFonts w:cstheme="minorBidi"/>
              <w:noProof/>
              <w:sz w:val="24"/>
              <w:lang w:val="en-CA" w:bidi="ar-SA"/>
            </w:rPr>
          </w:pPr>
          <w:hyperlink w:anchor="_Toc19780968" w:history="1">
            <w:r w:rsidR="00147C1C" w:rsidRPr="00BD58AE">
              <w:rPr>
                <w:rStyle w:val="Hyperlink"/>
                <w:noProof/>
              </w:rPr>
              <w:t>7.1.1</w:t>
            </w:r>
            <w:r w:rsidR="00147C1C">
              <w:rPr>
                <w:rFonts w:cstheme="minorBidi"/>
                <w:noProof/>
                <w:sz w:val="24"/>
                <w:lang w:val="en-CA" w:bidi="ar-SA"/>
              </w:rPr>
              <w:tab/>
            </w:r>
            <w:r w:rsidR="00147C1C" w:rsidRPr="00BD58AE">
              <w:rPr>
                <w:rStyle w:val="Hyperlink"/>
                <w:noProof/>
              </w:rPr>
              <w:t>Ontology Interface: Functional Requirements</w:t>
            </w:r>
            <w:r w:rsidR="00147C1C">
              <w:rPr>
                <w:noProof/>
                <w:webHidden/>
              </w:rPr>
              <w:tab/>
            </w:r>
            <w:r w:rsidR="00147C1C">
              <w:rPr>
                <w:noProof/>
                <w:webHidden/>
              </w:rPr>
              <w:fldChar w:fldCharType="begin"/>
            </w:r>
            <w:r w:rsidR="00147C1C">
              <w:rPr>
                <w:noProof/>
                <w:webHidden/>
              </w:rPr>
              <w:instrText xml:space="preserve"> PAGEREF _Toc19780968 \h </w:instrText>
            </w:r>
            <w:r w:rsidR="00147C1C">
              <w:rPr>
                <w:noProof/>
                <w:webHidden/>
              </w:rPr>
            </w:r>
            <w:r w:rsidR="00147C1C">
              <w:rPr>
                <w:noProof/>
                <w:webHidden/>
              </w:rPr>
              <w:fldChar w:fldCharType="separate"/>
            </w:r>
            <w:r w:rsidR="00147C1C">
              <w:rPr>
                <w:noProof/>
                <w:webHidden/>
              </w:rPr>
              <w:t>67</w:t>
            </w:r>
            <w:r w:rsidR="00147C1C">
              <w:rPr>
                <w:noProof/>
                <w:webHidden/>
              </w:rPr>
              <w:fldChar w:fldCharType="end"/>
            </w:r>
          </w:hyperlink>
        </w:p>
        <w:p w14:paraId="7AC248A8" w14:textId="621071D3" w:rsidR="00147C1C" w:rsidRDefault="00D4672F">
          <w:pPr>
            <w:pStyle w:val="TOC3"/>
            <w:tabs>
              <w:tab w:val="left" w:pos="1200"/>
              <w:tab w:val="right" w:leader="dot" w:pos="9350"/>
            </w:tabs>
            <w:rPr>
              <w:rFonts w:cstheme="minorBidi"/>
              <w:noProof/>
              <w:sz w:val="24"/>
              <w:lang w:val="en-CA" w:bidi="ar-SA"/>
            </w:rPr>
          </w:pPr>
          <w:hyperlink w:anchor="_Toc19780969" w:history="1">
            <w:r w:rsidR="00147C1C" w:rsidRPr="00BD58AE">
              <w:rPr>
                <w:rStyle w:val="Hyperlink"/>
                <w:noProof/>
              </w:rPr>
              <w:t>7.1.2</w:t>
            </w:r>
            <w:r w:rsidR="00147C1C">
              <w:rPr>
                <w:rFonts w:cstheme="minorBidi"/>
                <w:noProof/>
                <w:sz w:val="24"/>
                <w:lang w:val="en-CA" w:bidi="ar-SA"/>
              </w:rPr>
              <w:tab/>
            </w:r>
            <w:r w:rsidR="00147C1C" w:rsidRPr="00BD58AE">
              <w:rPr>
                <w:rStyle w:val="Hyperlink"/>
                <w:noProof/>
              </w:rPr>
              <w:t>System Design</w:t>
            </w:r>
            <w:r w:rsidR="00147C1C">
              <w:rPr>
                <w:noProof/>
                <w:webHidden/>
              </w:rPr>
              <w:tab/>
            </w:r>
            <w:r w:rsidR="00147C1C">
              <w:rPr>
                <w:noProof/>
                <w:webHidden/>
              </w:rPr>
              <w:fldChar w:fldCharType="begin"/>
            </w:r>
            <w:r w:rsidR="00147C1C">
              <w:rPr>
                <w:noProof/>
                <w:webHidden/>
              </w:rPr>
              <w:instrText xml:space="preserve"> PAGEREF _Toc19780969 \h </w:instrText>
            </w:r>
            <w:r w:rsidR="00147C1C">
              <w:rPr>
                <w:noProof/>
                <w:webHidden/>
              </w:rPr>
            </w:r>
            <w:r w:rsidR="00147C1C">
              <w:rPr>
                <w:noProof/>
                <w:webHidden/>
              </w:rPr>
              <w:fldChar w:fldCharType="separate"/>
            </w:r>
            <w:r w:rsidR="00147C1C">
              <w:rPr>
                <w:noProof/>
                <w:webHidden/>
              </w:rPr>
              <w:t>70</w:t>
            </w:r>
            <w:r w:rsidR="00147C1C">
              <w:rPr>
                <w:noProof/>
                <w:webHidden/>
              </w:rPr>
              <w:fldChar w:fldCharType="end"/>
            </w:r>
          </w:hyperlink>
        </w:p>
        <w:p w14:paraId="0A6A3BFD" w14:textId="37FBED1A" w:rsidR="00147C1C" w:rsidRDefault="00D4672F">
          <w:pPr>
            <w:pStyle w:val="TOC3"/>
            <w:tabs>
              <w:tab w:val="left" w:pos="1200"/>
              <w:tab w:val="right" w:leader="dot" w:pos="9350"/>
            </w:tabs>
            <w:rPr>
              <w:rFonts w:cstheme="minorBidi"/>
              <w:noProof/>
              <w:sz w:val="24"/>
              <w:lang w:val="en-CA" w:bidi="ar-SA"/>
            </w:rPr>
          </w:pPr>
          <w:hyperlink w:anchor="_Toc19780970" w:history="1">
            <w:r w:rsidR="00147C1C" w:rsidRPr="00BD58AE">
              <w:rPr>
                <w:rStyle w:val="Hyperlink"/>
                <w:noProof/>
              </w:rPr>
              <w:t>7.1.3</w:t>
            </w:r>
            <w:r w:rsidR="00147C1C">
              <w:rPr>
                <w:rFonts w:cstheme="minorBidi"/>
                <w:noProof/>
                <w:sz w:val="24"/>
                <w:lang w:val="en-CA" w:bidi="ar-SA"/>
              </w:rPr>
              <w:tab/>
            </w:r>
            <w:r w:rsidR="00147C1C" w:rsidRPr="00BD58AE">
              <w:rPr>
                <w:rStyle w:val="Hyperlink"/>
                <w:noProof/>
              </w:rPr>
              <w:t>Ontology Design: Required Extensions</w:t>
            </w:r>
            <w:r w:rsidR="00147C1C">
              <w:rPr>
                <w:noProof/>
                <w:webHidden/>
              </w:rPr>
              <w:tab/>
            </w:r>
            <w:r w:rsidR="00147C1C">
              <w:rPr>
                <w:noProof/>
                <w:webHidden/>
              </w:rPr>
              <w:fldChar w:fldCharType="begin"/>
            </w:r>
            <w:r w:rsidR="00147C1C">
              <w:rPr>
                <w:noProof/>
                <w:webHidden/>
              </w:rPr>
              <w:instrText xml:space="preserve"> PAGEREF _Toc19780970 \h </w:instrText>
            </w:r>
            <w:r w:rsidR="00147C1C">
              <w:rPr>
                <w:noProof/>
                <w:webHidden/>
              </w:rPr>
            </w:r>
            <w:r w:rsidR="00147C1C">
              <w:rPr>
                <w:noProof/>
                <w:webHidden/>
              </w:rPr>
              <w:fldChar w:fldCharType="separate"/>
            </w:r>
            <w:r w:rsidR="00147C1C">
              <w:rPr>
                <w:noProof/>
                <w:webHidden/>
              </w:rPr>
              <w:t>72</w:t>
            </w:r>
            <w:r w:rsidR="00147C1C">
              <w:rPr>
                <w:noProof/>
                <w:webHidden/>
              </w:rPr>
              <w:fldChar w:fldCharType="end"/>
            </w:r>
          </w:hyperlink>
        </w:p>
        <w:p w14:paraId="288BFC34" w14:textId="2BBAAB3C" w:rsidR="00147C1C" w:rsidRDefault="00D4672F">
          <w:pPr>
            <w:pStyle w:val="TOC3"/>
            <w:tabs>
              <w:tab w:val="left" w:pos="1200"/>
              <w:tab w:val="right" w:leader="dot" w:pos="9350"/>
            </w:tabs>
            <w:rPr>
              <w:rFonts w:cstheme="minorBidi"/>
              <w:noProof/>
              <w:sz w:val="24"/>
              <w:lang w:val="en-CA" w:bidi="ar-SA"/>
            </w:rPr>
          </w:pPr>
          <w:hyperlink w:anchor="_Toc19780971" w:history="1">
            <w:r w:rsidR="00147C1C" w:rsidRPr="00BD58AE">
              <w:rPr>
                <w:rStyle w:val="Hyperlink"/>
                <w:noProof/>
              </w:rPr>
              <w:t>7.1.4</w:t>
            </w:r>
            <w:r w:rsidR="00147C1C">
              <w:rPr>
                <w:rFonts w:cstheme="minorBidi"/>
                <w:noProof/>
                <w:sz w:val="24"/>
                <w:lang w:val="en-CA" w:bidi="ar-SA"/>
              </w:rPr>
              <w:tab/>
            </w:r>
            <w:r w:rsidR="00147C1C" w:rsidRPr="00BD58AE">
              <w:rPr>
                <w:rStyle w:val="Hyperlink"/>
                <w:noProof/>
              </w:rPr>
              <w:t>Next Steps</w:t>
            </w:r>
            <w:r w:rsidR="00147C1C">
              <w:rPr>
                <w:noProof/>
                <w:webHidden/>
              </w:rPr>
              <w:tab/>
            </w:r>
            <w:r w:rsidR="00147C1C">
              <w:rPr>
                <w:noProof/>
                <w:webHidden/>
              </w:rPr>
              <w:fldChar w:fldCharType="begin"/>
            </w:r>
            <w:r w:rsidR="00147C1C">
              <w:rPr>
                <w:noProof/>
                <w:webHidden/>
              </w:rPr>
              <w:instrText xml:space="preserve"> PAGEREF _Toc19780971 \h </w:instrText>
            </w:r>
            <w:r w:rsidR="00147C1C">
              <w:rPr>
                <w:noProof/>
                <w:webHidden/>
              </w:rPr>
            </w:r>
            <w:r w:rsidR="00147C1C">
              <w:rPr>
                <w:noProof/>
                <w:webHidden/>
              </w:rPr>
              <w:fldChar w:fldCharType="separate"/>
            </w:r>
            <w:r w:rsidR="00147C1C">
              <w:rPr>
                <w:noProof/>
                <w:webHidden/>
              </w:rPr>
              <w:t>72</w:t>
            </w:r>
            <w:r w:rsidR="00147C1C">
              <w:rPr>
                <w:noProof/>
                <w:webHidden/>
              </w:rPr>
              <w:fldChar w:fldCharType="end"/>
            </w:r>
          </w:hyperlink>
        </w:p>
        <w:p w14:paraId="1D571F93" w14:textId="50BA9706" w:rsidR="00147C1C" w:rsidRDefault="00D4672F">
          <w:pPr>
            <w:pStyle w:val="TOC2"/>
            <w:tabs>
              <w:tab w:val="left" w:pos="720"/>
              <w:tab w:val="right" w:leader="dot" w:pos="9350"/>
            </w:tabs>
            <w:rPr>
              <w:rFonts w:cstheme="minorBidi"/>
              <w:noProof/>
              <w:sz w:val="24"/>
              <w:lang w:val="en-CA" w:bidi="ar-SA"/>
            </w:rPr>
          </w:pPr>
          <w:hyperlink w:anchor="_Toc19780972" w:history="1">
            <w:r w:rsidR="00147C1C" w:rsidRPr="00BD58AE">
              <w:rPr>
                <w:rStyle w:val="Hyperlink"/>
                <w:rFonts w:ascii="Times New Roman" w:hAnsi="Times New Roman"/>
                <w:noProof/>
                <w:snapToGrid w:val="0"/>
                <w:w w:val="0"/>
              </w:rPr>
              <w:t>7.2</w:t>
            </w:r>
            <w:r w:rsidR="00147C1C">
              <w:rPr>
                <w:rFonts w:cstheme="minorBidi"/>
                <w:noProof/>
                <w:sz w:val="24"/>
                <w:lang w:val="en-CA" w:bidi="ar-SA"/>
              </w:rPr>
              <w:tab/>
            </w:r>
            <w:r w:rsidR="00147C1C" w:rsidRPr="00BD58AE">
              <w:rPr>
                <w:rStyle w:val="Hyperlink"/>
                <w:noProof/>
              </w:rPr>
              <w:t>Analysis of TTC Data for Bus Bridging Study</w:t>
            </w:r>
            <w:r w:rsidR="00147C1C">
              <w:rPr>
                <w:noProof/>
                <w:webHidden/>
              </w:rPr>
              <w:tab/>
            </w:r>
            <w:r w:rsidR="00147C1C">
              <w:rPr>
                <w:noProof/>
                <w:webHidden/>
              </w:rPr>
              <w:fldChar w:fldCharType="begin"/>
            </w:r>
            <w:r w:rsidR="00147C1C">
              <w:rPr>
                <w:noProof/>
                <w:webHidden/>
              </w:rPr>
              <w:instrText xml:space="preserve"> PAGEREF _Toc19780972 \h </w:instrText>
            </w:r>
            <w:r w:rsidR="00147C1C">
              <w:rPr>
                <w:noProof/>
                <w:webHidden/>
              </w:rPr>
            </w:r>
            <w:r w:rsidR="00147C1C">
              <w:rPr>
                <w:noProof/>
                <w:webHidden/>
              </w:rPr>
              <w:fldChar w:fldCharType="separate"/>
            </w:r>
            <w:r w:rsidR="00147C1C">
              <w:rPr>
                <w:noProof/>
                <w:webHidden/>
              </w:rPr>
              <w:t>72</w:t>
            </w:r>
            <w:r w:rsidR="00147C1C">
              <w:rPr>
                <w:noProof/>
                <w:webHidden/>
              </w:rPr>
              <w:fldChar w:fldCharType="end"/>
            </w:r>
          </w:hyperlink>
        </w:p>
        <w:p w14:paraId="32630539" w14:textId="6A3E4F72" w:rsidR="00147C1C" w:rsidRDefault="00D4672F">
          <w:pPr>
            <w:pStyle w:val="TOC2"/>
            <w:tabs>
              <w:tab w:val="left" w:pos="720"/>
              <w:tab w:val="right" w:leader="dot" w:pos="9350"/>
            </w:tabs>
            <w:rPr>
              <w:rFonts w:cstheme="minorBidi"/>
              <w:noProof/>
              <w:sz w:val="24"/>
              <w:lang w:val="en-CA" w:bidi="ar-SA"/>
            </w:rPr>
          </w:pPr>
          <w:hyperlink w:anchor="_Toc19780973" w:history="1">
            <w:r w:rsidR="00147C1C" w:rsidRPr="00BD58AE">
              <w:rPr>
                <w:rStyle w:val="Hyperlink"/>
                <w:rFonts w:ascii="Times New Roman" w:hAnsi="Times New Roman"/>
                <w:noProof/>
                <w:snapToGrid w:val="0"/>
                <w:w w:val="0"/>
              </w:rPr>
              <w:t>7.3</w:t>
            </w:r>
            <w:r w:rsidR="00147C1C">
              <w:rPr>
                <w:rFonts w:cstheme="minorBidi"/>
                <w:noProof/>
                <w:sz w:val="24"/>
                <w:lang w:val="en-CA" w:bidi="ar-SA"/>
              </w:rPr>
              <w:tab/>
            </w:r>
            <w:r w:rsidR="00147C1C" w:rsidRPr="00BD58AE">
              <w:rPr>
                <w:rStyle w:val="Hyperlink"/>
                <w:noProof/>
              </w:rPr>
              <w:t>Organization of Travel Model Data</w:t>
            </w:r>
            <w:r w:rsidR="00147C1C">
              <w:rPr>
                <w:noProof/>
                <w:webHidden/>
              </w:rPr>
              <w:tab/>
            </w:r>
            <w:r w:rsidR="00147C1C">
              <w:rPr>
                <w:noProof/>
                <w:webHidden/>
              </w:rPr>
              <w:fldChar w:fldCharType="begin"/>
            </w:r>
            <w:r w:rsidR="00147C1C">
              <w:rPr>
                <w:noProof/>
                <w:webHidden/>
              </w:rPr>
              <w:instrText xml:space="preserve"> PAGEREF _Toc19780973 \h </w:instrText>
            </w:r>
            <w:r w:rsidR="00147C1C">
              <w:rPr>
                <w:noProof/>
                <w:webHidden/>
              </w:rPr>
            </w:r>
            <w:r w:rsidR="00147C1C">
              <w:rPr>
                <w:noProof/>
                <w:webHidden/>
              </w:rPr>
              <w:fldChar w:fldCharType="separate"/>
            </w:r>
            <w:r w:rsidR="00147C1C">
              <w:rPr>
                <w:noProof/>
                <w:webHidden/>
              </w:rPr>
              <w:t>72</w:t>
            </w:r>
            <w:r w:rsidR="00147C1C">
              <w:rPr>
                <w:noProof/>
                <w:webHidden/>
              </w:rPr>
              <w:fldChar w:fldCharType="end"/>
            </w:r>
          </w:hyperlink>
        </w:p>
        <w:p w14:paraId="1BCC25BD" w14:textId="5A4F15A4" w:rsidR="00147C1C" w:rsidRDefault="00D4672F">
          <w:pPr>
            <w:pStyle w:val="TOC2"/>
            <w:tabs>
              <w:tab w:val="left" w:pos="720"/>
              <w:tab w:val="right" w:leader="dot" w:pos="9350"/>
            </w:tabs>
            <w:rPr>
              <w:rFonts w:cstheme="minorBidi"/>
              <w:noProof/>
              <w:sz w:val="24"/>
              <w:lang w:val="en-CA" w:bidi="ar-SA"/>
            </w:rPr>
          </w:pPr>
          <w:hyperlink w:anchor="_Toc19780974" w:history="1">
            <w:r w:rsidR="00147C1C" w:rsidRPr="00BD58AE">
              <w:rPr>
                <w:rStyle w:val="Hyperlink"/>
                <w:rFonts w:ascii="Times New Roman" w:hAnsi="Times New Roman"/>
                <w:noProof/>
                <w:snapToGrid w:val="0"/>
                <w:w w:val="0"/>
              </w:rPr>
              <w:t>7.4</w:t>
            </w:r>
            <w:r w:rsidR="00147C1C">
              <w:rPr>
                <w:rFonts w:cstheme="minorBidi"/>
                <w:noProof/>
                <w:sz w:val="24"/>
                <w:lang w:val="en-CA" w:bidi="ar-SA"/>
              </w:rPr>
              <w:tab/>
            </w:r>
            <w:r w:rsidR="00147C1C" w:rsidRPr="00BD58AE">
              <w:rPr>
                <w:rStyle w:val="Hyperlink"/>
                <w:noProof/>
              </w:rPr>
              <w:t>iCity Ontology for Urban Simulation Results</w:t>
            </w:r>
            <w:r w:rsidR="00147C1C">
              <w:rPr>
                <w:noProof/>
                <w:webHidden/>
              </w:rPr>
              <w:tab/>
            </w:r>
            <w:r w:rsidR="00147C1C">
              <w:rPr>
                <w:noProof/>
                <w:webHidden/>
              </w:rPr>
              <w:fldChar w:fldCharType="begin"/>
            </w:r>
            <w:r w:rsidR="00147C1C">
              <w:rPr>
                <w:noProof/>
                <w:webHidden/>
              </w:rPr>
              <w:instrText xml:space="preserve"> PAGEREF _Toc19780974 \h </w:instrText>
            </w:r>
            <w:r w:rsidR="00147C1C">
              <w:rPr>
                <w:noProof/>
                <w:webHidden/>
              </w:rPr>
            </w:r>
            <w:r w:rsidR="00147C1C">
              <w:rPr>
                <w:noProof/>
                <w:webHidden/>
              </w:rPr>
              <w:fldChar w:fldCharType="separate"/>
            </w:r>
            <w:r w:rsidR="00147C1C">
              <w:rPr>
                <w:noProof/>
                <w:webHidden/>
              </w:rPr>
              <w:t>72</w:t>
            </w:r>
            <w:r w:rsidR="00147C1C">
              <w:rPr>
                <w:noProof/>
                <w:webHidden/>
              </w:rPr>
              <w:fldChar w:fldCharType="end"/>
            </w:r>
          </w:hyperlink>
        </w:p>
        <w:p w14:paraId="01D088D3" w14:textId="39C06321" w:rsidR="00147C1C" w:rsidRDefault="00D4672F">
          <w:pPr>
            <w:pStyle w:val="TOC1"/>
            <w:tabs>
              <w:tab w:val="left" w:pos="400"/>
              <w:tab w:val="right" w:leader="dot" w:pos="9350"/>
            </w:tabs>
            <w:rPr>
              <w:rFonts w:cstheme="minorBidi"/>
              <w:noProof/>
              <w:sz w:val="24"/>
              <w:lang w:val="en-CA" w:bidi="ar-SA"/>
            </w:rPr>
          </w:pPr>
          <w:hyperlink w:anchor="_Toc19780975" w:history="1">
            <w:r w:rsidR="00147C1C" w:rsidRPr="00BD58AE">
              <w:rPr>
                <w:rStyle w:val="Hyperlink"/>
                <w:noProof/>
              </w:rPr>
              <w:t>8</w:t>
            </w:r>
            <w:r w:rsidR="00147C1C">
              <w:rPr>
                <w:rFonts w:cstheme="minorBidi"/>
                <w:noProof/>
                <w:sz w:val="24"/>
                <w:lang w:val="en-CA" w:bidi="ar-SA"/>
              </w:rPr>
              <w:tab/>
            </w:r>
            <w:r w:rsidR="00147C1C" w:rsidRPr="00BD58AE">
              <w:rPr>
                <w:rStyle w:val="Hyperlink"/>
                <w:noProof/>
              </w:rPr>
              <w:t>Implementation (in progress)</w:t>
            </w:r>
            <w:r w:rsidR="00147C1C">
              <w:rPr>
                <w:noProof/>
                <w:webHidden/>
              </w:rPr>
              <w:tab/>
            </w:r>
            <w:r w:rsidR="00147C1C">
              <w:rPr>
                <w:noProof/>
                <w:webHidden/>
              </w:rPr>
              <w:fldChar w:fldCharType="begin"/>
            </w:r>
            <w:r w:rsidR="00147C1C">
              <w:rPr>
                <w:noProof/>
                <w:webHidden/>
              </w:rPr>
              <w:instrText xml:space="preserve"> PAGEREF _Toc19780975 \h </w:instrText>
            </w:r>
            <w:r w:rsidR="00147C1C">
              <w:rPr>
                <w:noProof/>
                <w:webHidden/>
              </w:rPr>
            </w:r>
            <w:r w:rsidR="00147C1C">
              <w:rPr>
                <w:noProof/>
                <w:webHidden/>
              </w:rPr>
              <w:fldChar w:fldCharType="separate"/>
            </w:r>
            <w:r w:rsidR="00147C1C">
              <w:rPr>
                <w:noProof/>
                <w:webHidden/>
              </w:rPr>
              <w:t>73</w:t>
            </w:r>
            <w:r w:rsidR="00147C1C">
              <w:rPr>
                <w:noProof/>
                <w:webHidden/>
              </w:rPr>
              <w:fldChar w:fldCharType="end"/>
            </w:r>
          </w:hyperlink>
        </w:p>
        <w:p w14:paraId="381DACDE" w14:textId="2D0DA1CD" w:rsidR="00147C1C" w:rsidRDefault="00D4672F">
          <w:pPr>
            <w:pStyle w:val="TOC2"/>
            <w:tabs>
              <w:tab w:val="left" w:pos="720"/>
              <w:tab w:val="right" w:leader="dot" w:pos="9350"/>
            </w:tabs>
            <w:rPr>
              <w:rFonts w:cstheme="minorBidi"/>
              <w:noProof/>
              <w:sz w:val="24"/>
              <w:lang w:val="en-CA" w:bidi="ar-SA"/>
            </w:rPr>
          </w:pPr>
          <w:hyperlink w:anchor="_Toc19780976" w:history="1">
            <w:r w:rsidR="00147C1C" w:rsidRPr="00BD58AE">
              <w:rPr>
                <w:rStyle w:val="Hyperlink"/>
                <w:rFonts w:ascii="Times New Roman" w:hAnsi="Times New Roman"/>
                <w:noProof/>
                <w:snapToGrid w:val="0"/>
                <w:w w:val="0"/>
              </w:rPr>
              <w:t>8.1</w:t>
            </w:r>
            <w:r w:rsidR="00147C1C">
              <w:rPr>
                <w:rFonts w:cstheme="minorBidi"/>
                <w:noProof/>
                <w:sz w:val="24"/>
                <w:lang w:val="en-CA" w:bidi="ar-SA"/>
              </w:rPr>
              <w:tab/>
            </w:r>
            <w:r w:rsidR="00147C1C" w:rsidRPr="00BD58AE">
              <w:rPr>
                <w:rStyle w:val="Hyperlink"/>
                <w:noProof/>
              </w:rPr>
              <w:t>Data Mapping</w:t>
            </w:r>
            <w:r w:rsidR="00147C1C">
              <w:rPr>
                <w:noProof/>
                <w:webHidden/>
              </w:rPr>
              <w:tab/>
            </w:r>
            <w:r w:rsidR="00147C1C">
              <w:rPr>
                <w:noProof/>
                <w:webHidden/>
              </w:rPr>
              <w:fldChar w:fldCharType="begin"/>
            </w:r>
            <w:r w:rsidR="00147C1C">
              <w:rPr>
                <w:noProof/>
                <w:webHidden/>
              </w:rPr>
              <w:instrText xml:space="preserve"> PAGEREF _Toc19780976 \h </w:instrText>
            </w:r>
            <w:r w:rsidR="00147C1C">
              <w:rPr>
                <w:noProof/>
                <w:webHidden/>
              </w:rPr>
            </w:r>
            <w:r w:rsidR="00147C1C">
              <w:rPr>
                <w:noProof/>
                <w:webHidden/>
              </w:rPr>
              <w:fldChar w:fldCharType="separate"/>
            </w:r>
            <w:r w:rsidR="00147C1C">
              <w:rPr>
                <w:noProof/>
                <w:webHidden/>
              </w:rPr>
              <w:t>73</w:t>
            </w:r>
            <w:r w:rsidR="00147C1C">
              <w:rPr>
                <w:noProof/>
                <w:webHidden/>
              </w:rPr>
              <w:fldChar w:fldCharType="end"/>
            </w:r>
          </w:hyperlink>
        </w:p>
        <w:p w14:paraId="657D8C8D" w14:textId="22BBFA05" w:rsidR="00147C1C" w:rsidRDefault="00D4672F">
          <w:pPr>
            <w:pStyle w:val="TOC3"/>
            <w:tabs>
              <w:tab w:val="left" w:pos="1200"/>
              <w:tab w:val="right" w:leader="dot" w:pos="9350"/>
            </w:tabs>
            <w:rPr>
              <w:rFonts w:cstheme="minorBidi"/>
              <w:noProof/>
              <w:sz w:val="24"/>
              <w:lang w:val="en-CA" w:bidi="ar-SA"/>
            </w:rPr>
          </w:pPr>
          <w:hyperlink w:anchor="_Toc19780977" w:history="1">
            <w:r w:rsidR="00147C1C" w:rsidRPr="00BD58AE">
              <w:rPr>
                <w:rStyle w:val="Hyperlink"/>
                <w:noProof/>
              </w:rPr>
              <w:t>8.1.1</w:t>
            </w:r>
            <w:r w:rsidR="00147C1C">
              <w:rPr>
                <w:rFonts w:cstheme="minorBidi"/>
                <w:noProof/>
                <w:sz w:val="24"/>
                <w:lang w:val="en-CA" w:bidi="ar-SA"/>
              </w:rPr>
              <w:tab/>
            </w:r>
            <w:r w:rsidR="00147C1C" w:rsidRPr="00BD58AE">
              <w:rPr>
                <w:rStyle w:val="Hyperlink"/>
                <w:noProof/>
              </w:rPr>
              <w:t>Alternative approaches</w:t>
            </w:r>
            <w:r w:rsidR="00147C1C">
              <w:rPr>
                <w:noProof/>
                <w:webHidden/>
              </w:rPr>
              <w:tab/>
            </w:r>
            <w:r w:rsidR="00147C1C">
              <w:rPr>
                <w:noProof/>
                <w:webHidden/>
              </w:rPr>
              <w:fldChar w:fldCharType="begin"/>
            </w:r>
            <w:r w:rsidR="00147C1C">
              <w:rPr>
                <w:noProof/>
                <w:webHidden/>
              </w:rPr>
              <w:instrText xml:space="preserve"> PAGEREF _Toc19780977 \h </w:instrText>
            </w:r>
            <w:r w:rsidR="00147C1C">
              <w:rPr>
                <w:noProof/>
                <w:webHidden/>
              </w:rPr>
            </w:r>
            <w:r w:rsidR="00147C1C">
              <w:rPr>
                <w:noProof/>
                <w:webHidden/>
              </w:rPr>
              <w:fldChar w:fldCharType="separate"/>
            </w:r>
            <w:r w:rsidR="00147C1C">
              <w:rPr>
                <w:noProof/>
                <w:webHidden/>
              </w:rPr>
              <w:t>73</w:t>
            </w:r>
            <w:r w:rsidR="00147C1C">
              <w:rPr>
                <w:noProof/>
                <w:webHidden/>
              </w:rPr>
              <w:fldChar w:fldCharType="end"/>
            </w:r>
          </w:hyperlink>
        </w:p>
        <w:p w14:paraId="1C85EE24" w14:textId="1B1E3C08" w:rsidR="00147C1C" w:rsidRDefault="00D4672F">
          <w:pPr>
            <w:pStyle w:val="TOC3"/>
            <w:tabs>
              <w:tab w:val="left" w:pos="1200"/>
              <w:tab w:val="right" w:leader="dot" w:pos="9350"/>
            </w:tabs>
            <w:rPr>
              <w:rFonts w:cstheme="minorBidi"/>
              <w:noProof/>
              <w:sz w:val="24"/>
              <w:lang w:val="en-CA" w:bidi="ar-SA"/>
            </w:rPr>
          </w:pPr>
          <w:hyperlink w:anchor="_Toc19780978" w:history="1">
            <w:r w:rsidR="00147C1C" w:rsidRPr="00BD58AE">
              <w:rPr>
                <w:rStyle w:val="Hyperlink"/>
                <w:noProof/>
              </w:rPr>
              <w:t>8.1.2</w:t>
            </w:r>
            <w:r w:rsidR="00147C1C">
              <w:rPr>
                <w:rFonts w:cstheme="minorBidi"/>
                <w:noProof/>
                <w:sz w:val="24"/>
                <w:lang w:val="en-CA" w:bidi="ar-SA"/>
              </w:rPr>
              <w:tab/>
            </w:r>
            <w:r w:rsidR="00147C1C" w:rsidRPr="00BD58AE">
              <w:rPr>
                <w:rStyle w:val="Hyperlink"/>
                <w:noProof/>
              </w:rPr>
              <w:t>Basic data mapping/import workflow with Karma and Virtuoso:</w:t>
            </w:r>
            <w:r w:rsidR="00147C1C">
              <w:rPr>
                <w:noProof/>
                <w:webHidden/>
              </w:rPr>
              <w:tab/>
            </w:r>
            <w:r w:rsidR="00147C1C">
              <w:rPr>
                <w:noProof/>
                <w:webHidden/>
              </w:rPr>
              <w:fldChar w:fldCharType="begin"/>
            </w:r>
            <w:r w:rsidR="00147C1C">
              <w:rPr>
                <w:noProof/>
                <w:webHidden/>
              </w:rPr>
              <w:instrText xml:space="preserve"> PAGEREF _Toc19780978 \h </w:instrText>
            </w:r>
            <w:r w:rsidR="00147C1C">
              <w:rPr>
                <w:noProof/>
                <w:webHidden/>
              </w:rPr>
            </w:r>
            <w:r w:rsidR="00147C1C">
              <w:rPr>
                <w:noProof/>
                <w:webHidden/>
              </w:rPr>
              <w:fldChar w:fldCharType="separate"/>
            </w:r>
            <w:r w:rsidR="00147C1C">
              <w:rPr>
                <w:noProof/>
                <w:webHidden/>
              </w:rPr>
              <w:t>74</w:t>
            </w:r>
            <w:r w:rsidR="00147C1C">
              <w:rPr>
                <w:noProof/>
                <w:webHidden/>
              </w:rPr>
              <w:fldChar w:fldCharType="end"/>
            </w:r>
          </w:hyperlink>
        </w:p>
        <w:p w14:paraId="590DAAA7" w14:textId="30AB0E63" w:rsidR="00147C1C" w:rsidRDefault="00D4672F">
          <w:pPr>
            <w:pStyle w:val="TOC3"/>
            <w:tabs>
              <w:tab w:val="left" w:pos="1200"/>
              <w:tab w:val="right" w:leader="dot" w:pos="9350"/>
            </w:tabs>
            <w:rPr>
              <w:rFonts w:cstheme="minorBidi"/>
              <w:noProof/>
              <w:sz w:val="24"/>
              <w:lang w:val="en-CA" w:bidi="ar-SA"/>
            </w:rPr>
          </w:pPr>
          <w:hyperlink w:anchor="_Toc19780979" w:history="1">
            <w:r w:rsidR="00147C1C" w:rsidRPr="00BD58AE">
              <w:rPr>
                <w:rStyle w:val="Hyperlink"/>
                <w:noProof/>
              </w:rPr>
              <w:t>8.1.3</w:t>
            </w:r>
            <w:r w:rsidR="00147C1C">
              <w:rPr>
                <w:rFonts w:cstheme="minorBidi"/>
                <w:noProof/>
                <w:sz w:val="24"/>
                <w:lang w:val="en-CA" w:bidi="ar-SA"/>
              </w:rPr>
              <w:tab/>
            </w:r>
            <w:r w:rsidR="00147C1C" w:rsidRPr="00BD58AE">
              <w:rPr>
                <w:rStyle w:val="Hyperlink"/>
                <w:noProof/>
              </w:rPr>
              <w:t>Repeat Data Mappings</w:t>
            </w:r>
            <w:r w:rsidR="00147C1C">
              <w:rPr>
                <w:noProof/>
                <w:webHidden/>
              </w:rPr>
              <w:tab/>
            </w:r>
            <w:r w:rsidR="00147C1C">
              <w:rPr>
                <w:noProof/>
                <w:webHidden/>
              </w:rPr>
              <w:fldChar w:fldCharType="begin"/>
            </w:r>
            <w:r w:rsidR="00147C1C">
              <w:rPr>
                <w:noProof/>
                <w:webHidden/>
              </w:rPr>
              <w:instrText xml:space="preserve"> PAGEREF _Toc19780979 \h </w:instrText>
            </w:r>
            <w:r w:rsidR="00147C1C">
              <w:rPr>
                <w:noProof/>
                <w:webHidden/>
              </w:rPr>
            </w:r>
            <w:r w:rsidR="00147C1C">
              <w:rPr>
                <w:noProof/>
                <w:webHidden/>
              </w:rPr>
              <w:fldChar w:fldCharType="separate"/>
            </w:r>
            <w:r w:rsidR="00147C1C">
              <w:rPr>
                <w:noProof/>
                <w:webHidden/>
              </w:rPr>
              <w:t>74</w:t>
            </w:r>
            <w:r w:rsidR="00147C1C">
              <w:rPr>
                <w:noProof/>
                <w:webHidden/>
              </w:rPr>
              <w:fldChar w:fldCharType="end"/>
            </w:r>
          </w:hyperlink>
        </w:p>
        <w:p w14:paraId="7C589EC2" w14:textId="3E3F9D3E" w:rsidR="00147C1C" w:rsidRDefault="00D4672F">
          <w:pPr>
            <w:pStyle w:val="TOC3"/>
            <w:tabs>
              <w:tab w:val="left" w:pos="1200"/>
              <w:tab w:val="right" w:leader="dot" w:pos="9350"/>
            </w:tabs>
            <w:rPr>
              <w:rFonts w:cstheme="minorBidi"/>
              <w:noProof/>
              <w:sz w:val="24"/>
              <w:lang w:val="en-CA" w:bidi="ar-SA"/>
            </w:rPr>
          </w:pPr>
          <w:hyperlink w:anchor="_Toc19780980" w:history="1">
            <w:r w:rsidR="00147C1C" w:rsidRPr="00BD58AE">
              <w:rPr>
                <w:rStyle w:val="Hyperlink"/>
                <w:rFonts w:eastAsia="Times New Roman"/>
                <w:noProof/>
                <w:bdr w:val="none" w:sz="0" w:space="0" w:color="auto" w:frame="1"/>
                <w:lang w:eastAsia="en-CA"/>
              </w:rPr>
              <w:t>8.1.4</w:t>
            </w:r>
            <w:r w:rsidR="00147C1C">
              <w:rPr>
                <w:rFonts w:cstheme="minorBidi"/>
                <w:noProof/>
                <w:sz w:val="24"/>
                <w:lang w:val="en-CA" w:bidi="ar-SA"/>
              </w:rPr>
              <w:tab/>
            </w:r>
            <w:r w:rsidR="00147C1C" w:rsidRPr="00BD58AE">
              <w:rPr>
                <w:rStyle w:val="Hyperlink"/>
                <w:rFonts w:eastAsia="Times New Roman"/>
                <w:noProof/>
                <w:bdr w:val="none" w:sz="0" w:space="0" w:color="auto" w:frame="1"/>
                <w:lang w:eastAsia="en-CA"/>
              </w:rPr>
              <w:t>Offline Batch Mapping</w:t>
            </w:r>
            <w:r w:rsidR="00147C1C">
              <w:rPr>
                <w:noProof/>
                <w:webHidden/>
              </w:rPr>
              <w:tab/>
            </w:r>
            <w:r w:rsidR="00147C1C">
              <w:rPr>
                <w:noProof/>
                <w:webHidden/>
              </w:rPr>
              <w:fldChar w:fldCharType="begin"/>
            </w:r>
            <w:r w:rsidR="00147C1C">
              <w:rPr>
                <w:noProof/>
                <w:webHidden/>
              </w:rPr>
              <w:instrText xml:space="preserve"> PAGEREF _Toc19780980 \h </w:instrText>
            </w:r>
            <w:r w:rsidR="00147C1C">
              <w:rPr>
                <w:noProof/>
                <w:webHidden/>
              </w:rPr>
            </w:r>
            <w:r w:rsidR="00147C1C">
              <w:rPr>
                <w:noProof/>
                <w:webHidden/>
              </w:rPr>
              <w:fldChar w:fldCharType="separate"/>
            </w:r>
            <w:r w:rsidR="00147C1C">
              <w:rPr>
                <w:noProof/>
                <w:webHidden/>
              </w:rPr>
              <w:t>75</w:t>
            </w:r>
            <w:r w:rsidR="00147C1C">
              <w:rPr>
                <w:noProof/>
                <w:webHidden/>
              </w:rPr>
              <w:fldChar w:fldCharType="end"/>
            </w:r>
          </w:hyperlink>
        </w:p>
        <w:p w14:paraId="6ECF6D5D" w14:textId="79224C39" w:rsidR="00147C1C" w:rsidRDefault="00D4672F">
          <w:pPr>
            <w:pStyle w:val="TOC2"/>
            <w:tabs>
              <w:tab w:val="left" w:pos="720"/>
              <w:tab w:val="right" w:leader="dot" w:pos="9350"/>
            </w:tabs>
            <w:rPr>
              <w:rFonts w:cstheme="minorBidi"/>
              <w:noProof/>
              <w:sz w:val="24"/>
              <w:lang w:val="en-CA" w:bidi="ar-SA"/>
            </w:rPr>
          </w:pPr>
          <w:hyperlink w:anchor="_Toc19780981" w:history="1">
            <w:r w:rsidR="00147C1C" w:rsidRPr="00BD58AE">
              <w:rPr>
                <w:rStyle w:val="Hyperlink"/>
                <w:rFonts w:ascii="Times New Roman" w:hAnsi="Times New Roman"/>
                <w:noProof/>
                <w:snapToGrid w:val="0"/>
                <w:w w:val="0"/>
              </w:rPr>
              <w:t>8.2</w:t>
            </w:r>
            <w:r w:rsidR="00147C1C">
              <w:rPr>
                <w:rFonts w:cstheme="minorBidi"/>
                <w:noProof/>
                <w:sz w:val="24"/>
                <w:lang w:val="en-CA" w:bidi="ar-SA"/>
              </w:rPr>
              <w:tab/>
            </w:r>
            <w:r w:rsidR="00147C1C" w:rsidRPr="00BD58AE">
              <w:rPr>
                <w:rStyle w:val="Hyperlink"/>
                <w:noProof/>
              </w:rPr>
              <w:t>Data Storage</w:t>
            </w:r>
            <w:r w:rsidR="00147C1C">
              <w:rPr>
                <w:noProof/>
                <w:webHidden/>
              </w:rPr>
              <w:tab/>
            </w:r>
            <w:r w:rsidR="00147C1C">
              <w:rPr>
                <w:noProof/>
                <w:webHidden/>
              </w:rPr>
              <w:fldChar w:fldCharType="begin"/>
            </w:r>
            <w:r w:rsidR="00147C1C">
              <w:rPr>
                <w:noProof/>
                <w:webHidden/>
              </w:rPr>
              <w:instrText xml:space="preserve"> PAGEREF _Toc19780981 \h </w:instrText>
            </w:r>
            <w:r w:rsidR="00147C1C">
              <w:rPr>
                <w:noProof/>
                <w:webHidden/>
              </w:rPr>
            </w:r>
            <w:r w:rsidR="00147C1C">
              <w:rPr>
                <w:noProof/>
                <w:webHidden/>
              </w:rPr>
              <w:fldChar w:fldCharType="separate"/>
            </w:r>
            <w:r w:rsidR="00147C1C">
              <w:rPr>
                <w:noProof/>
                <w:webHidden/>
              </w:rPr>
              <w:t>76</w:t>
            </w:r>
            <w:r w:rsidR="00147C1C">
              <w:rPr>
                <w:noProof/>
                <w:webHidden/>
              </w:rPr>
              <w:fldChar w:fldCharType="end"/>
            </w:r>
          </w:hyperlink>
        </w:p>
        <w:p w14:paraId="26A3706A" w14:textId="56774794" w:rsidR="00147C1C" w:rsidRDefault="00D4672F">
          <w:pPr>
            <w:pStyle w:val="TOC3"/>
            <w:tabs>
              <w:tab w:val="left" w:pos="1200"/>
              <w:tab w:val="right" w:leader="dot" w:pos="9350"/>
            </w:tabs>
            <w:rPr>
              <w:rFonts w:cstheme="minorBidi"/>
              <w:noProof/>
              <w:sz w:val="24"/>
              <w:lang w:val="en-CA" w:bidi="ar-SA"/>
            </w:rPr>
          </w:pPr>
          <w:hyperlink w:anchor="_Toc19780982" w:history="1">
            <w:r w:rsidR="00147C1C" w:rsidRPr="00BD58AE">
              <w:rPr>
                <w:rStyle w:val="Hyperlink"/>
                <w:noProof/>
              </w:rPr>
              <w:t>8.2.1</w:t>
            </w:r>
            <w:r w:rsidR="00147C1C">
              <w:rPr>
                <w:rFonts w:cstheme="minorBidi"/>
                <w:noProof/>
                <w:sz w:val="24"/>
                <w:lang w:val="en-CA" w:bidi="ar-SA"/>
              </w:rPr>
              <w:tab/>
            </w:r>
            <w:r w:rsidR="00147C1C" w:rsidRPr="00BD58AE">
              <w:rPr>
                <w:rStyle w:val="Hyperlink"/>
                <w:noProof/>
              </w:rPr>
              <w:t>Upload to triplestore</w:t>
            </w:r>
            <w:r w:rsidR="00147C1C">
              <w:rPr>
                <w:noProof/>
                <w:webHidden/>
              </w:rPr>
              <w:tab/>
            </w:r>
            <w:r w:rsidR="00147C1C">
              <w:rPr>
                <w:noProof/>
                <w:webHidden/>
              </w:rPr>
              <w:fldChar w:fldCharType="begin"/>
            </w:r>
            <w:r w:rsidR="00147C1C">
              <w:rPr>
                <w:noProof/>
                <w:webHidden/>
              </w:rPr>
              <w:instrText xml:space="preserve"> PAGEREF _Toc19780982 \h </w:instrText>
            </w:r>
            <w:r w:rsidR="00147C1C">
              <w:rPr>
                <w:noProof/>
                <w:webHidden/>
              </w:rPr>
            </w:r>
            <w:r w:rsidR="00147C1C">
              <w:rPr>
                <w:noProof/>
                <w:webHidden/>
              </w:rPr>
              <w:fldChar w:fldCharType="separate"/>
            </w:r>
            <w:r w:rsidR="00147C1C">
              <w:rPr>
                <w:noProof/>
                <w:webHidden/>
              </w:rPr>
              <w:t>76</w:t>
            </w:r>
            <w:r w:rsidR="00147C1C">
              <w:rPr>
                <w:noProof/>
                <w:webHidden/>
              </w:rPr>
              <w:fldChar w:fldCharType="end"/>
            </w:r>
          </w:hyperlink>
        </w:p>
        <w:p w14:paraId="671C4E13" w14:textId="01BB221B" w:rsidR="00147C1C" w:rsidRDefault="00D4672F">
          <w:pPr>
            <w:pStyle w:val="TOC1"/>
            <w:tabs>
              <w:tab w:val="left" w:pos="400"/>
              <w:tab w:val="right" w:leader="dot" w:pos="9350"/>
            </w:tabs>
            <w:rPr>
              <w:rFonts w:cstheme="minorBidi"/>
              <w:noProof/>
              <w:sz w:val="24"/>
              <w:lang w:val="en-CA" w:bidi="ar-SA"/>
            </w:rPr>
          </w:pPr>
          <w:hyperlink w:anchor="_Toc19780983" w:history="1">
            <w:r w:rsidR="00147C1C" w:rsidRPr="00BD58AE">
              <w:rPr>
                <w:rStyle w:val="Hyperlink"/>
                <w:noProof/>
              </w:rPr>
              <w:t>9</w:t>
            </w:r>
            <w:r w:rsidR="00147C1C">
              <w:rPr>
                <w:rFonts w:cstheme="minorBidi"/>
                <w:noProof/>
                <w:sz w:val="24"/>
                <w:lang w:val="en-CA" w:bidi="ar-SA"/>
              </w:rPr>
              <w:tab/>
            </w:r>
            <w:r w:rsidR="00147C1C" w:rsidRPr="00BD58AE">
              <w:rPr>
                <w:rStyle w:val="Hyperlink"/>
                <w:noProof/>
              </w:rPr>
              <w:t>Future Work</w:t>
            </w:r>
            <w:r w:rsidR="00147C1C">
              <w:rPr>
                <w:noProof/>
                <w:webHidden/>
              </w:rPr>
              <w:tab/>
            </w:r>
            <w:r w:rsidR="00147C1C">
              <w:rPr>
                <w:noProof/>
                <w:webHidden/>
              </w:rPr>
              <w:fldChar w:fldCharType="begin"/>
            </w:r>
            <w:r w:rsidR="00147C1C">
              <w:rPr>
                <w:noProof/>
                <w:webHidden/>
              </w:rPr>
              <w:instrText xml:space="preserve"> PAGEREF _Toc19780983 \h </w:instrText>
            </w:r>
            <w:r w:rsidR="00147C1C">
              <w:rPr>
                <w:noProof/>
                <w:webHidden/>
              </w:rPr>
            </w:r>
            <w:r w:rsidR="00147C1C">
              <w:rPr>
                <w:noProof/>
                <w:webHidden/>
              </w:rPr>
              <w:fldChar w:fldCharType="separate"/>
            </w:r>
            <w:r w:rsidR="00147C1C">
              <w:rPr>
                <w:noProof/>
                <w:webHidden/>
              </w:rPr>
              <w:t>76</w:t>
            </w:r>
            <w:r w:rsidR="00147C1C">
              <w:rPr>
                <w:noProof/>
                <w:webHidden/>
              </w:rPr>
              <w:fldChar w:fldCharType="end"/>
            </w:r>
          </w:hyperlink>
        </w:p>
        <w:p w14:paraId="43EC1840" w14:textId="73A0290A" w:rsidR="00147C1C" w:rsidRDefault="00D4672F">
          <w:pPr>
            <w:pStyle w:val="TOC2"/>
            <w:tabs>
              <w:tab w:val="left" w:pos="720"/>
              <w:tab w:val="right" w:leader="dot" w:pos="9350"/>
            </w:tabs>
            <w:rPr>
              <w:rFonts w:cstheme="minorBidi"/>
              <w:noProof/>
              <w:sz w:val="24"/>
              <w:lang w:val="en-CA" w:bidi="ar-SA"/>
            </w:rPr>
          </w:pPr>
          <w:hyperlink w:anchor="_Toc19780984" w:history="1">
            <w:r w:rsidR="00147C1C" w:rsidRPr="00BD58AE">
              <w:rPr>
                <w:rStyle w:val="Hyperlink"/>
                <w:rFonts w:ascii="Times New Roman" w:hAnsi="Times New Roman"/>
                <w:noProof/>
                <w:snapToGrid w:val="0"/>
                <w:w w:val="0"/>
              </w:rPr>
              <w:t>9.1</w:t>
            </w:r>
            <w:r w:rsidR="00147C1C">
              <w:rPr>
                <w:rFonts w:cstheme="minorBidi"/>
                <w:noProof/>
                <w:sz w:val="24"/>
                <w:lang w:val="en-CA" w:bidi="ar-SA"/>
              </w:rPr>
              <w:tab/>
            </w:r>
            <w:r w:rsidR="00147C1C" w:rsidRPr="00BD58AE">
              <w:rPr>
                <w:rStyle w:val="Hyperlink"/>
                <w:noProof/>
              </w:rPr>
              <w:t>Extensions to the Urban System Ontology</w:t>
            </w:r>
            <w:r w:rsidR="00147C1C">
              <w:rPr>
                <w:noProof/>
                <w:webHidden/>
              </w:rPr>
              <w:tab/>
            </w:r>
            <w:r w:rsidR="00147C1C">
              <w:rPr>
                <w:noProof/>
                <w:webHidden/>
              </w:rPr>
              <w:fldChar w:fldCharType="begin"/>
            </w:r>
            <w:r w:rsidR="00147C1C">
              <w:rPr>
                <w:noProof/>
                <w:webHidden/>
              </w:rPr>
              <w:instrText xml:space="preserve"> PAGEREF _Toc19780984 \h </w:instrText>
            </w:r>
            <w:r w:rsidR="00147C1C">
              <w:rPr>
                <w:noProof/>
                <w:webHidden/>
              </w:rPr>
            </w:r>
            <w:r w:rsidR="00147C1C">
              <w:rPr>
                <w:noProof/>
                <w:webHidden/>
              </w:rPr>
              <w:fldChar w:fldCharType="separate"/>
            </w:r>
            <w:r w:rsidR="00147C1C">
              <w:rPr>
                <w:noProof/>
                <w:webHidden/>
              </w:rPr>
              <w:t>77</w:t>
            </w:r>
            <w:r w:rsidR="00147C1C">
              <w:rPr>
                <w:noProof/>
                <w:webHidden/>
              </w:rPr>
              <w:fldChar w:fldCharType="end"/>
            </w:r>
          </w:hyperlink>
        </w:p>
        <w:p w14:paraId="536B37ED" w14:textId="1ABA85C1" w:rsidR="00147C1C" w:rsidRDefault="00D4672F">
          <w:pPr>
            <w:pStyle w:val="TOC2"/>
            <w:tabs>
              <w:tab w:val="left" w:pos="720"/>
              <w:tab w:val="right" w:leader="dot" w:pos="9350"/>
            </w:tabs>
            <w:rPr>
              <w:rFonts w:cstheme="minorBidi"/>
              <w:noProof/>
              <w:sz w:val="24"/>
              <w:lang w:val="en-CA" w:bidi="ar-SA"/>
            </w:rPr>
          </w:pPr>
          <w:hyperlink w:anchor="_Toc19780985" w:history="1">
            <w:r w:rsidR="00147C1C" w:rsidRPr="00BD58AE">
              <w:rPr>
                <w:rStyle w:val="Hyperlink"/>
                <w:rFonts w:ascii="Times New Roman" w:hAnsi="Times New Roman"/>
                <w:noProof/>
                <w:snapToGrid w:val="0"/>
                <w:w w:val="0"/>
              </w:rPr>
              <w:t>9.2</w:t>
            </w:r>
            <w:r w:rsidR="00147C1C">
              <w:rPr>
                <w:rFonts w:cstheme="minorBidi"/>
                <w:noProof/>
                <w:sz w:val="24"/>
                <w:lang w:val="en-CA" w:bidi="ar-SA"/>
              </w:rPr>
              <w:tab/>
            </w:r>
            <w:r w:rsidR="00147C1C" w:rsidRPr="00BD58AE">
              <w:rPr>
                <w:rStyle w:val="Hyperlink"/>
                <w:noProof/>
              </w:rPr>
              <w:t>Extensions for iCity Applications</w:t>
            </w:r>
            <w:r w:rsidR="00147C1C">
              <w:rPr>
                <w:noProof/>
                <w:webHidden/>
              </w:rPr>
              <w:tab/>
            </w:r>
            <w:r w:rsidR="00147C1C">
              <w:rPr>
                <w:noProof/>
                <w:webHidden/>
              </w:rPr>
              <w:fldChar w:fldCharType="begin"/>
            </w:r>
            <w:r w:rsidR="00147C1C">
              <w:rPr>
                <w:noProof/>
                <w:webHidden/>
              </w:rPr>
              <w:instrText xml:space="preserve"> PAGEREF _Toc19780985 \h </w:instrText>
            </w:r>
            <w:r w:rsidR="00147C1C">
              <w:rPr>
                <w:noProof/>
                <w:webHidden/>
              </w:rPr>
            </w:r>
            <w:r w:rsidR="00147C1C">
              <w:rPr>
                <w:noProof/>
                <w:webHidden/>
              </w:rPr>
              <w:fldChar w:fldCharType="separate"/>
            </w:r>
            <w:r w:rsidR="00147C1C">
              <w:rPr>
                <w:noProof/>
                <w:webHidden/>
              </w:rPr>
              <w:t>77</w:t>
            </w:r>
            <w:r w:rsidR="00147C1C">
              <w:rPr>
                <w:noProof/>
                <w:webHidden/>
              </w:rPr>
              <w:fldChar w:fldCharType="end"/>
            </w:r>
          </w:hyperlink>
        </w:p>
        <w:p w14:paraId="534D4F6C" w14:textId="5201AF9A" w:rsidR="00147C1C" w:rsidRDefault="00D4672F">
          <w:pPr>
            <w:pStyle w:val="TOC3"/>
            <w:tabs>
              <w:tab w:val="left" w:pos="1200"/>
              <w:tab w:val="right" w:leader="dot" w:pos="9350"/>
            </w:tabs>
            <w:rPr>
              <w:rFonts w:cstheme="minorBidi"/>
              <w:noProof/>
              <w:sz w:val="24"/>
              <w:lang w:val="en-CA" w:bidi="ar-SA"/>
            </w:rPr>
          </w:pPr>
          <w:hyperlink w:anchor="_Toc19780986" w:history="1">
            <w:r w:rsidR="00147C1C" w:rsidRPr="00BD58AE">
              <w:rPr>
                <w:rStyle w:val="Hyperlink"/>
                <w:noProof/>
              </w:rPr>
              <w:t>9.2.1</w:t>
            </w:r>
            <w:r w:rsidR="00147C1C">
              <w:rPr>
                <w:rFonts w:cstheme="minorBidi"/>
                <w:noProof/>
                <w:sz w:val="24"/>
                <w:lang w:val="en-CA" w:bidi="ar-SA"/>
              </w:rPr>
              <w:tab/>
            </w:r>
            <w:r w:rsidR="00147C1C" w:rsidRPr="00BD58AE">
              <w:rPr>
                <w:rStyle w:val="Hyperlink"/>
                <w:noProof/>
              </w:rPr>
              <w:t>Data Collection</w:t>
            </w:r>
            <w:r w:rsidR="00147C1C">
              <w:rPr>
                <w:noProof/>
                <w:webHidden/>
              </w:rPr>
              <w:tab/>
            </w:r>
            <w:r w:rsidR="00147C1C">
              <w:rPr>
                <w:noProof/>
                <w:webHidden/>
              </w:rPr>
              <w:fldChar w:fldCharType="begin"/>
            </w:r>
            <w:r w:rsidR="00147C1C">
              <w:rPr>
                <w:noProof/>
                <w:webHidden/>
              </w:rPr>
              <w:instrText xml:space="preserve"> PAGEREF _Toc19780986 \h </w:instrText>
            </w:r>
            <w:r w:rsidR="00147C1C">
              <w:rPr>
                <w:noProof/>
                <w:webHidden/>
              </w:rPr>
            </w:r>
            <w:r w:rsidR="00147C1C">
              <w:rPr>
                <w:noProof/>
                <w:webHidden/>
              </w:rPr>
              <w:fldChar w:fldCharType="separate"/>
            </w:r>
            <w:r w:rsidR="00147C1C">
              <w:rPr>
                <w:noProof/>
                <w:webHidden/>
              </w:rPr>
              <w:t>78</w:t>
            </w:r>
            <w:r w:rsidR="00147C1C">
              <w:rPr>
                <w:noProof/>
                <w:webHidden/>
              </w:rPr>
              <w:fldChar w:fldCharType="end"/>
            </w:r>
          </w:hyperlink>
        </w:p>
        <w:p w14:paraId="57ECB148" w14:textId="703F6A7F" w:rsidR="00147C1C" w:rsidRDefault="00D4672F">
          <w:pPr>
            <w:pStyle w:val="TOC3"/>
            <w:tabs>
              <w:tab w:val="left" w:pos="1200"/>
              <w:tab w:val="right" w:leader="dot" w:pos="9350"/>
            </w:tabs>
            <w:rPr>
              <w:rFonts w:cstheme="minorBidi"/>
              <w:noProof/>
              <w:sz w:val="24"/>
              <w:lang w:val="en-CA" w:bidi="ar-SA"/>
            </w:rPr>
          </w:pPr>
          <w:hyperlink w:anchor="_Toc19780987" w:history="1">
            <w:r w:rsidR="00147C1C" w:rsidRPr="00BD58AE">
              <w:rPr>
                <w:rStyle w:val="Hyperlink"/>
                <w:noProof/>
              </w:rPr>
              <w:t>9.2.2</w:t>
            </w:r>
            <w:r w:rsidR="00147C1C">
              <w:rPr>
                <w:rFonts w:cstheme="minorBidi"/>
                <w:noProof/>
                <w:sz w:val="24"/>
                <w:lang w:val="en-CA" w:bidi="ar-SA"/>
              </w:rPr>
              <w:tab/>
            </w:r>
            <w:r w:rsidR="00147C1C" w:rsidRPr="00BD58AE">
              <w:rPr>
                <w:rStyle w:val="Hyperlink"/>
                <w:noProof/>
              </w:rPr>
              <w:t>Simulation of Urban Systems</w:t>
            </w:r>
            <w:r w:rsidR="00147C1C">
              <w:rPr>
                <w:noProof/>
                <w:webHidden/>
              </w:rPr>
              <w:tab/>
            </w:r>
            <w:r w:rsidR="00147C1C">
              <w:rPr>
                <w:noProof/>
                <w:webHidden/>
              </w:rPr>
              <w:fldChar w:fldCharType="begin"/>
            </w:r>
            <w:r w:rsidR="00147C1C">
              <w:rPr>
                <w:noProof/>
                <w:webHidden/>
              </w:rPr>
              <w:instrText xml:space="preserve"> PAGEREF _Toc19780987 \h </w:instrText>
            </w:r>
            <w:r w:rsidR="00147C1C">
              <w:rPr>
                <w:noProof/>
                <w:webHidden/>
              </w:rPr>
            </w:r>
            <w:r w:rsidR="00147C1C">
              <w:rPr>
                <w:noProof/>
                <w:webHidden/>
              </w:rPr>
              <w:fldChar w:fldCharType="separate"/>
            </w:r>
            <w:r w:rsidR="00147C1C">
              <w:rPr>
                <w:noProof/>
                <w:webHidden/>
              </w:rPr>
              <w:t>79</w:t>
            </w:r>
            <w:r w:rsidR="00147C1C">
              <w:rPr>
                <w:noProof/>
                <w:webHidden/>
              </w:rPr>
              <w:fldChar w:fldCharType="end"/>
            </w:r>
          </w:hyperlink>
        </w:p>
        <w:p w14:paraId="2E5A0933" w14:textId="3F657086" w:rsidR="00147C1C" w:rsidRDefault="00D4672F">
          <w:pPr>
            <w:pStyle w:val="TOC3"/>
            <w:tabs>
              <w:tab w:val="left" w:pos="1200"/>
              <w:tab w:val="right" w:leader="dot" w:pos="9350"/>
            </w:tabs>
            <w:rPr>
              <w:rFonts w:cstheme="minorBidi"/>
              <w:noProof/>
              <w:sz w:val="24"/>
              <w:lang w:val="en-CA" w:bidi="ar-SA"/>
            </w:rPr>
          </w:pPr>
          <w:hyperlink w:anchor="_Toc19780988" w:history="1">
            <w:r w:rsidR="00147C1C" w:rsidRPr="00BD58AE">
              <w:rPr>
                <w:rStyle w:val="Hyperlink"/>
                <w:noProof/>
              </w:rPr>
              <w:t>9.2.3</w:t>
            </w:r>
            <w:r w:rsidR="00147C1C">
              <w:rPr>
                <w:rFonts w:cstheme="minorBidi"/>
                <w:noProof/>
                <w:sz w:val="24"/>
                <w:lang w:val="en-CA" w:bidi="ar-SA"/>
              </w:rPr>
              <w:tab/>
            </w:r>
            <w:r w:rsidR="00147C1C" w:rsidRPr="00BD58AE">
              <w:rPr>
                <w:rStyle w:val="Hyperlink"/>
                <w:noProof/>
              </w:rPr>
              <w:t>Analysis of Urban Systems</w:t>
            </w:r>
            <w:r w:rsidR="00147C1C">
              <w:rPr>
                <w:noProof/>
                <w:webHidden/>
              </w:rPr>
              <w:tab/>
            </w:r>
            <w:r w:rsidR="00147C1C">
              <w:rPr>
                <w:noProof/>
                <w:webHidden/>
              </w:rPr>
              <w:fldChar w:fldCharType="begin"/>
            </w:r>
            <w:r w:rsidR="00147C1C">
              <w:rPr>
                <w:noProof/>
                <w:webHidden/>
              </w:rPr>
              <w:instrText xml:space="preserve"> PAGEREF _Toc19780988 \h </w:instrText>
            </w:r>
            <w:r w:rsidR="00147C1C">
              <w:rPr>
                <w:noProof/>
                <w:webHidden/>
              </w:rPr>
            </w:r>
            <w:r w:rsidR="00147C1C">
              <w:rPr>
                <w:noProof/>
                <w:webHidden/>
              </w:rPr>
              <w:fldChar w:fldCharType="separate"/>
            </w:r>
            <w:r w:rsidR="00147C1C">
              <w:rPr>
                <w:noProof/>
                <w:webHidden/>
              </w:rPr>
              <w:t>80</w:t>
            </w:r>
            <w:r w:rsidR="00147C1C">
              <w:rPr>
                <w:noProof/>
                <w:webHidden/>
              </w:rPr>
              <w:fldChar w:fldCharType="end"/>
            </w:r>
          </w:hyperlink>
        </w:p>
        <w:p w14:paraId="4F1FAE89" w14:textId="2812220F" w:rsidR="00147C1C" w:rsidRDefault="00D4672F">
          <w:pPr>
            <w:pStyle w:val="TOC3"/>
            <w:tabs>
              <w:tab w:val="left" w:pos="1200"/>
              <w:tab w:val="right" w:leader="dot" w:pos="9350"/>
            </w:tabs>
            <w:rPr>
              <w:rFonts w:cstheme="minorBidi"/>
              <w:noProof/>
              <w:sz w:val="24"/>
              <w:lang w:val="en-CA" w:bidi="ar-SA"/>
            </w:rPr>
          </w:pPr>
          <w:hyperlink w:anchor="_Toc19780989" w:history="1">
            <w:r w:rsidR="00147C1C" w:rsidRPr="00BD58AE">
              <w:rPr>
                <w:rStyle w:val="Hyperlink"/>
                <w:noProof/>
              </w:rPr>
              <w:t>9.2.4</w:t>
            </w:r>
            <w:r w:rsidR="00147C1C">
              <w:rPr>
                <w:rFonts w:cstheme="minorBidi"/>
                <w:noProof/>
                <w:sz w:val="24"/>
                <w:lang w:val="en-CA" w:bidi="ar-SA"/>
              </w:rPr>
              <w:tab/>
            </w:r>
            <w:r w:rsidR="00147C1C" w:rsidRPr="00BD58AE">
              <w:rPr>
                <w:rStyle w:val="Hyperlink"/>
                <w:noProof/>
              </w:rPr>
              <w:t>Visualization of Urban Systems</w:t>
            </w:r>
            <w:r w:rsidR="00147C1C">
              <w:rPr>
                <w:noProof/>
                <w:webHidden/>
              </w:rPr>
              <w:tab/>
            </w:r>
            <w:r w:rsidR="00147C1C">
              <w:rPr>
                <w:noProof/>
                <w:webHidden/>
              </w:rPr>
              <w:fldChar w:fldCharType="begin"/>
            </w:r>
            <w:r w:rsidR="00147C1C">
              <w:rPr>
                <w:noProof/>
                <w:webHidden/>
              </w:rPr>
              <w:instrText xml:space="preserve"> PAGEREF _Toc19780989 \h </w:instrText>
            </w:r>
            <w:r w:rsidR="00147C1C">
              <w:rPr>
                <w:noProof/>
                <w:webHidden/>
              </w:rPr>
            </w:r>
            <w:r w:rsidR="00147C1C">
              <w:rPr>
                <w:noProof/>
                <w:webHidden/>
              </w:rPr>
              <w:fldChar w:fldCharType="separate"/>
            </w:r>
            <w:r w:rsidR="00147C1C">
              <w:rPr>
                <w:noProof/>
                <w:webHidden/>
              </w:rPr>
              <w:t>80</w:t>
            </w:r>
            <w:r w:rsidR="00147C1C">
              <w:rPr>
                <w:noProof/>
                <w:webHidden/>
              </w:rPr>
              <w:fldChar w:fldCharType="end"/>
            </w:r>
          </w:hyperlink>
        </w:p>
        <w:p w14:paraId="0D77A2C7" w14:textId="69212BE3" w:rsidR="00147C1C" w:rsidRDefault="00D4672F">
          <w:pPr>
            <w:pStyle w:val="TOC1"/>
            <w:tabs>
              <w:tab w:val="left" w:pos="720"/>
              <w:tab w:val="right" w:leader="dot" w:pos="9350"/>
            </w:tabs>
            <w:rPr>
              <w:rFonts w:cstheme="minorBidi"/>
              <w:noProof/>
              <w:sz w:val="24"/>
              <w:lang w:val="en-CA" w:bidi="ar-SA"/>
            </w:rPr>
          </w:pPr>
          <w:hyperlink w:anchor="_Toc19780990" w:history="1">
            <w:r w:rsidR="00147C1C" w:rsidRPr="00BD58AE">
              <w:rPr>
                <w:rStyle w:val="Hyperlink"/>
                <w:noProof/>
              </w:rPr>
              <w:t>10</w:t>
            </w:r>
            <w:r w:rsidR="00147C1C">
              <w:rPr>
                <w:rFonts w:cstheme="minorBidi"/>
                <w:noProof/>
                <w:sz w:val="24"/>
                <w:lang w:val="en-CA" w:bidi="ar-SA"/>
              </w:rPr>
              <w:tab/>
            </w:r>
            <w:r w:rsidR="00147C1C" w:rsidRPr="00BD58AE">
              <w:rPr>
                <w:rStyle w:val="Hyperlink"/>
                <w:noProof/>
              </w:rPr>
              <w:t>Extra-logical Design Practices</w:t>
            </w:r>
            <w:r w:rsidR="00147C1C">
              <w:rPr>
                <w:noProof/>
                <w:webHidden/>
              </w:rPr>
              <w:tab/>
            </w:r>
            <w:r w:rsidR="00147C1C">
              <w:rPr>
                <w:noProof/>
                <w:webHidden/>
              </w:rPr>
              <w:fldChar w:fldCharType="begin"/>
            </w:r>
            <w:r w:rsidR="00147C1C">
              <w:rPr>
                <w:noProof/>
                <w:webHidden/>
              </w:rPr>
              <w:instrText xml:space="preserve"> PAGEREF _Toc19780990 \h </w:instrText>
            </w:r>
            <w:r w:rsidR="00147C1C">
              <w:rPr>
                <w:noProof/>
                <w:webHidden/>
              </w:rPr>
            </w:r>
            <w:r w:rsidR="00147C1C">
              <w:rPr>
                <w:noProof/>
                <w:webHidden/>
              </w:rPr>
              <w:fldChar w:fldCharType="separate"/>
            </w:r>
            <w:r w:rsidR="00147C1C">
              <w:rPr>
                <w:noProof/>
                <w:webHidden/>
              </w:rPr>
              <w:t>80</w:t>
            </w:r>
            <w:r w:rsidR="00147C1C">
              <w:rPr>
                <w:noProof/>
                <w:webHidden/>
              </w:rPr>
              <w:fldChar w:fldCharType="end"/>
            </w:r>
          </w:hyperlink>
        </w:p>
        <w:p w14:paraId="41AC5A13" w14:textId="386E97ED" w:rsidR="00147C1C" w:rsidRDefault="00D4672F">
          <w:pPr>
            <w:pStyle w:val="TOC1"/>
            <w:tabs>
              <w:tab w:val="left" w:pos="720"/>
              <w:tab w:val="right" w:leader="dot" w:pos="9350"/>
            </w:tabs>
            <w:rPr>
              <w:rFonts w:cstheme="minorBidi"/>
              <w:noProof/>
              <w:sz w:val="24"/>
              <w:lang w:val="en-CA" w:bidi="ar-SA"/>
            </w:rPr>
          </w:pPr>
          <w:hyperlink w:anchor="_Toc19780991" w:history="1">
            <w:r w:rsidR="00147C1C" w:rsidRPr="00BD58AE">
              <w:rPr>
                <w:rStyle w:val="Hyperlink"/>
                <w:noProof/>
              </w:rPr>
              <w:t>11</w:t>
            </w:r>
            <w:r w:rsidR="00147C1C">
              <w:rPr>
                <w:rFonts w:cstheme="minorBidi"/>
                <w:noProof/>
                <w:sz w:val="24"/>
                <w:lang w:val="en-CA" w:bidi="ar-SA"/>
              </w:rPr>
              <w:tab/>
            </w:r>
            <w:r w:rsidR="00147C1C" w:rsidRPr="00BD58AE">
              <w:rPr>
                <w:rStyle w:val="Hyperlink"/>
                <w:noProof/>
              </w:rPr>
              <w:t>Summary of Changes from Previous Version</w:t>
            </w:r>
            <w:r w:rsidR="00147C1C">
              <w:rPr>
                <w:noProof/>
                <w:webHidden/>
              </w:rPr>
              <w:tab/>
            </w:r>
            <w:r w:rsidR="00147C1C">
              <w:rPr>
                <w:noProof/>
                <w:webHidden/>
              </w:rPr>
              <w:fldChar w:fldCharType="begin"/>
            </w:r>
            <w:r w:rsidR="00147C1C">
              <w:rPr>
                <w:noProof/>
                <w:webHidden/>
              </w:rPr>
              <w:instrText xml:space="preserve"> PAGEREF _Toc19780991 \h </w:instrText>
            </w:r>
            <w:r w:rsidR="00147C1C">
              <w:rPr>
                <w:noProof/>
                <w:webHidden/>
              </w:rPr>
            </w:r>
            <w:r w:rsidR="00147C1C">
              <w:rPr>
                <w:noProof/>
                <w:webHidden/>
              </w:rPr>
              <w:fldChar w:fldCharType="separate"/>
            </w:r>
            <w:r w:rsidR="00147C1C">
              <w:rPr>
                <w:noProof/>
                <w:webHidden/>
              </w:rPr>
              <w:t>80</w:t>
            </w:r>
            <w:r w:rsidR="00147C1C">
              <w:rPr>
                <w:noProof/>
                <w:webHidden/>
              </w:rPr>
              <w:fldChar w:fldCharType="end"/>
            </w:r>
          </w:hyperlink>
        </w:p>
        <w:p w14:paraId="0C086412" w14:textId="5375FBED" w:rsidR="00147C1C" w:rsidRDefault="00D4672F">
          <w:pPr>
            <w:pStyle w:val="TOC1"/>
            <w:tabs>
              <w:tab w:val="right" w:leader="dot" w:pos="9350"/>
            </w:tabs>
            <w:rPr>
              <w:rFonts w:cstheme="minorBidi"/>
              <w:noProof/>
              <w:sz w:val="24"/>
              <w:lang w:val="en-CA" w:bidi="ar-SA"/>
            </w:rPr>
          </w:pPr>
          <w:hyperlink w:anchor="_Toc19780992" w:history="1">
            <w:r w:rsidR="00147C1C" w:rsidRPr="00BD58AE">
              <w:rPr>
                <w:rStyle w:val="Hyperlink"/>
                <w:noProof/>
              </w:rPr>
              <w:t>Acknowledgements</w:t>
            </w:r>
            <w:r w:rsidR="00147C1C">
              <w:rPr>
                <w:noProof/>
                <w:webHidden/>
              </w:rPr>
              <w:tab/>
            </w:r>
            <w:r w:rsidR="00147C1C">
              <w:rPr>
                <w:noProof/>
                <w:webHidden/>
              </w:rPr>
              <w:fldChar w:fldCharType="begin"/>
            </w:r>
            <w:r w:rsidR="00147C1C">
              <w:rPr>
                <w:noProof/>
                <w:webHidden/>
              </w:rPr>
              <w:instrText xml:space="preserve"> PAGEREF _Toc19780992 \h </w:instrText>
            </w:r>
            <w:r w:rsidR="00147C1C">
              <w:rPr>
                <w:noProof/>
                <w:webHidden/>
              </w:rPr>
            </w:r>
            <w:r w:rsidR="00147C1C">
              <w:rPr>
                <w:noProof/>
                <w:webHidden/>
              </w:rPr>
              <w:fldChar w:fldCharType="separate"/>
            </w:r>
            <w:r w:rsidR="00147C1C">
              <w:rPr>
                <w:noProof/>
                <w:webHidden/>
              </w:rPr>
              <w:t>83</w:t>
            </w:r>
            <w:r w:rsidR="00147C1C">
              <w:rPr>
                <w:noProof/>
                <w:webHidden/>
              </w:rPr>
              <w:fldChar w:fldCharType="end"/>
            </w:r>
          </w:hyperlink>
        </w:p>
        <w:p w14:paraId="38F3BFDC" w14:textId="0E2CA9FE" w:rsidR="00147C1C" w:rsidRDefault="00D4672F">
          <w:pPr>
            <w:pStyle w:val="TOC1"/>
            <w:tabs>
              <w:tab w:val="right" w:leader="dot" w:pos="9350"/>
            </w:tabs>
            <w:rPr>
              <w:rFonts w:cstheme="minorBidi"/>
              <w:noProof/>
              <w:sz w:val="24"/>
              <w:lang w:val="en-CA" w:bidi="ar-SA"/>
            </w:rPr>
          </w:pPr>
          <w:hyperlink w:anchor="_Toc19780993" w:history="1">
            <w:r w:rsidR="00147C1C" w:rsidRPr="00BD58AE">
              <w:rPr>
                <w:rStyle w:val="Hyperlink"/>
                <w:noProof/>
              </w:rPr>
              <w:t>Bibliography</w:t>
            </w:r>
            <w:r w:rsidR="00147C1C">
              <w:rPr>
                <w:noProof/>
                <w:webHidden/>
              </w:rPr>
              <w:tab/>
            </w:r>
            <w:r w:rsidR="00147C1C">
              <w:rPr>
                <w:noProof/>
                <w:webHidden/>
              </w:rPr>
              <w:fldChar w:fldCharType="begin"/>
            </w:r>
            <w:r w:rsidR="00147C1C">
              <w:rPr>
                <w:noProof/>
                <w:webHidden/>
              </w:rPr>
              <w:instrText xml:space="preserve"> PAGEREF _Toc19780993 \h </w:instrText>
            </w:r>
            <w:r w:rsidR="00147C1C">
              <w:rPr>
                <w:noProof/>
                <w:webHidden/>
              </w:rPr>
            </w:r>
            <w:r w:rsidR="00147C1C">
              <w:rPr>
                <w:noProof/>
                <w:webHidden/>
              </w:rPr>
              <w:fldChar w:fldCharType="separate"/>
            </w:r>
            <w:r w:rsidR="00147C1C">
              <w:rPr>
                <w:noProof/>
                <w:webHidden/>
              </w:rPr>
              <w:t>84</w:t>
            </w:r>
            <w:r w:rsidR="00147C1C">
              <w:rPr>
                <w:noProof/>
                <w:webHidden/>
              </w:rPr>
              <w:fldChar w:fldCharType="end"/>
            </w:r>
          </w:hyperlink>
        </w:p>
        <w:p w14:paraId="6D1DC623" w14:textId="74702DCE"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19780936"/>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19780937"/>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19780938"/>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2215CFFE"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B371C7">
        <w:t xml:space="preserve">Figure </w:t>
      </w:r>
      <w:r w:rsidR="00B371C7">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01EC7B06"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81005F">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4F09D65B"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 xml:space="preserve">ntology may be implemented to support specific applications. Examples of this are discussed in further detail in Section </w:t>
      </w:r>
      <w:r w:rsidR="00BE6A2E">
        <w:fldChar w:fldCharType="begin"/>
      </w:r>
      <w:r w:rsidR="00BE6A2E">
        <w:instrText xml:space="preserve"> REF _Ref520703666 \r \h </w:instrText>
      </w:r>
      <w:r w:rsidR="00BE6A2E">
        <w:fldChar w:fldCharType="separate"/>
      </w:r>
      <w:r w:rsidR="00B371C7">
        <w:t>0</w:t>
      </w:r>
      <w:r w:rsidR="00BE6A2E">
        <w:fldChar w:fldCharType="end"/>
      </w:r>
      <w:r w:rsidR="00BE6A2E">
        <w:t xml:space="preserve">.  </w:t>
      </w:r>
    </w:p>
    <w:p w14:paraId="52EB3871" w14:textId="3E2BFB63" w:rsidR="006A044F" w:rsidRDefault="006A044F" w:rsidP="00EA354A">
      <w:pPr>
        <w:pStyle w:val="Heading1"/>
      </w:pPr>
      <w:bookmarkStart w:id="36" w:name="_Toc19780939"/>
      <w:bookmarkStart w:id="37" w:name="_Ref462673081"/>
      <w:r>
        <w:t>Development Process</w:t>
      </w:r>
      <w:bookmarkEnd w:id="36"/>
    </w:p>
    <w:p w14:paraId="49053DFE" w14:textId="42496A01" w:rsidR="0029203C"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iteratively, according to the ontology engineering approach originally presented for first-order logic ontologies by </w:t>
      </w:r>
      <w:r w:rsidR="007B59DF">
        <w:rPr>
          <w:lang w:val="en-US" w:bidi="en-US"/>
        </w:rPr>
        <w:fldChar w:fldCharType="begin"/>
      </w:r>
      <w:r w:rsidR="007B59DF">
        <w:rPr>
          <w:lang w:val="en-US" w:bidi="en-US"/>
        </w:rPr>
        <w:instrText xml:space="preserve"> ADDIN EN.CITE &lt;EndNote&gt;&lt;Cite&gt;&lt;Author&gt;Grüninger&lt;/Author&gt;&lt;Year&gt;1995&lt;/Year&gt;&lt;IDText&gt;Methodology for the design and evaluation of ontologies&lt;/IDText&gt;&lt;DisplayText&gt;[2]&lt;/DisplayText&gt;&lt;record&gt;&lt;titles&gt;&lt;title&gt;Methodology for the design and evaluation of ontologies&lt;/title&gt;&lt;/titles&gt;&lt;contributors&gt;&lt;authors&gt;&lt;author&gt;Grüninger, Michael&lt;/author&gt;&lt;author&gt;Fox, Mark S&lt;/author&gt;&lt;/authors&gt;&lt;/contributors&gt;&lt;added-date format="utc"&gt;1567100473&lt;/added-date&gt;&lt;ref-type name="Journal Article"&gt;17&lt;/ref-type&gt;&lt;dates&gt;&lt;year&gt;1995&lt;/year&gt;&lt;/dates&gt;&lt;rec-number&gt;38&lt;/rec-number&gt;&lt;last-updated-date format="utc"&gt;1567100473&lt;/last-updated-date&gt;&lt;/record&gt;&lt;/Cite&gt;&lt;/EndNote&gt;</w:instrText>
      </w:r>
      <w:r w:rsidR="007B59DF">
        <w:rPr>
          <w:lang w:val="en-US" w:bidi="en-US"/>
        </w:rPr>
        <w:fldChar w:fldCharType="separate"/>
      </w:r>
      <w:r w:rsidR="007B59DF">
        <w:rPr>
          <w:noProof/>
          <w:lang w:val="en-US" w:bidi="en-US"/>
        </w:rPr>
        <w:t>[2]</w:t>
      </w:r>
      <w:r w:rsidR="007B59DF">
        <w:rPr>
          <w:lang w:val="en-US" w:bidi="en-US"/>
        </w:rPr>
        <w:fldChar w:fldCharType="end"/>
      </w:r>
      <w:r w:rsidR="007B59DF">
        <w:rPr>
          <w:lang w:val="en-US" w:bidi="en-US"/>
        </w:rPr>
        <w:t>.</w:t>
      </w:r>
      <w:r w:rsidR="0029203C">
        <w:rPr>
          <w:lang w:val="en-US" w:bidi="en-US"/>
        </w:rPr>
        <w:t xml:space="preserve"> In the initial stage of requirements collection, … key terms were identified. At this stage we were able to identify existing ontologies that might be reusable to capture the required concepts. Then, by way of interviews with subject-matter experts and review of relevant datasets axioms were added to formalize the semantics of the identified concepts. These axioms were reused from existing </w:t>
      </w:r>
      <w:r w:rsidR="0029203C">
        <w:rPr>
          <w:lang w:val="en-US" w:bidi="en-US"/>
        </w:rPr>
        <w:lastRenderedPageBreak/>
        <w:t xml:space="preserve">ontologies, where possible. This was an iterative development process; as new applications arose </w:t>
      </w:r>
      <w:r w:rsidR="0055633A">
        <w:rPr>
          <w:lang w:val="en-US" w:bidi="en-US"/>
        </w:rPr>
        <w:t>new requirements were identified, resulting in changes to the ontology.</w:t>
      </w:r>
    </w:p>
    <w:p w14:paraId="157488CD" w14:textId="77B10EE0" w:rsidR="00EF379A" w:rsidRDefault="00EF379A" w:rsidP="00EF379A">
      <w:pPr>
        <w:pStyle w:val="Heading2"/>
      </w:pPr>
      <w:r>
        <w:t>Requirements</w:t>
      </w:r>
    </w:p>
    <w:p w14:paraId="2026B50B" w14:textId="75604326" w:rsidR="0028054A" w:rsidRDefault="0028054A" w:rsidP="00E53C87">
      <w:pPr>
        <w:rPr>
          <w:lang w:val="en-US" w:bidi="en-US"/>
        </w:rPr>
      </w:pPr>
      <w:r>
        <w:rPr>
          <w:lang w:val="en-US" w:bidi="en-US"/>
        </w:rPr>
        <w:t>The</w:t>
      </w:r>
      <w:r w:rsidR="00B94D2C">
        <w:rPr>
          <w:lang w:val="en-US" w:bidi="en-US"/>
        </w:rPr>
        <w:t xml:space="preserve"> first</w:t>
      </w:r>
      <w:r>
        <w:rPr>
          <w:lang w:val="en-US" w:bidi="en-US"/>
        </w:rPr>
        <w:t xml:space="preserve"> </w:t>
      </w:r>
      <w:r w:rsidR="00B94D2C">
        <w:rPr>
          <w:lang w:val="en-US" w:bidi="en-US"/>
        </w:rPr>
        <w:t>stage of requirements collection</w:t>
      </w:r>
      <w:r>
        <w:rPr>
          <w:lang w:val="en-US" w:bidi="en-US"/>
        </w:rPr>
        <w:t xml:space="preserve"> revealed </w:t>
      </w:r>
      <w:r w:rsidR="00B94D2C">
        <w:rPr>
          <w:lang w:val="en-US" w:bidi="en-US"/>
        </w:rPr>
        <w:t xml:space="preserve">competency requirements in </w:t>
      </w:r>
      <w:r>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B94D2C">
        <w:t xml:space="preserve">Table </w:t>
      </w:r>
      <w:r w:rsidR="00B94D2C">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56E59F2F" w:rsidR="00B94D2C" w:rsidRDefault="00B94D2C" w:rsidP="00B94D2C">
      <w:pPr>
        <w:pStyle w:val="Caption"/>
        <w:keepNext/>
      </w:pPr>
      <w:bookmarkStart w:id="38" w:name="_Ref19780482"/>
      <w:r>
        <w:t xml:space="preserve">Table </w:t>
      </w:r>
      <w:r w:rsidR="00932727">
        <w:fldChar w:fldCharType="begin"/>
      </w:r>
      <w:r w:rsidR="00932727">
        <w:instrText xml:space="preserve"> SEQ Table \* ARABIC </w:instrText>
      </w:r>
      <w:r w:rsidR="00932727">
        <w:fldChar w:fldCharType="separate"/>
      </w:r>
      <w:r>
        <w:rPr>
          <w:noProof/>
        </w:rPr>
        <w:t>1</w:t>
      </w:r>
      <w:r w:rsidR="00932727">
        <w:rPr>
          <w:noProof/>
        </w:rPr>
        <w:fldChar w:fldCharType="end"/>
      </w:r>
      <w:bookmarkEnd w:id="38"/>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77777777" w:rsidR="00B94D2C" w:rsidRDefault="00B94D2C" w:rsidP="00147C1C">
            <w:pPr>
              <w:rPr>
                <w:b/>
              </w:rPr>
            </w:pPr>
            <w:r>
              <w:rPr>
                <w:b/>
              </w:rPr>
              <w:t>Competency Requirement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DA31E1">
            <w:pPr>
              <w:pStyle w:val="ListParagraph"/>
              <w:numPr>
                <w:ilvl w:val="0"/>
                <w:numId w:val="38"/>
              </w:numPr>
              <w:ind w:left="459" w:hanging="284"/>
            </w:pPr>
            <w:r>
              <w:t>Population:</w:t>
            </w:r>
          </w:p>
          <w:p w14:paraId="2D77E313" w14:textId="77777777" w:rsidR="00B94D2C" w:rsidRDefault="00B94D2C" w:rsidP="00DA31E1">
            <w:pPr>
              <w:pStyle w:val="ListParagraph"/>
              <w:numPr>
                <w:ilvl w:val="1"/>
                <w:numId w:val="38"/>
              </w:numPr>
              <w:ind w:left="742"/>
            </w:pPr>
            <w:r>
              <w:t>People</w:t>
            </w:r>
          </w:p>
          <w:p w14:paraId="6B4F0925" w14:textId="77777777" w:rsidR="00B94D2C" w:rsidRDefault="00B94D2C" w:rsidP="00DA31E1">
            <w:pPr>
              <w:pStyle w:val="ListParagraph"/>
              <w:numPr>
                <w:ilvl w:val="1"/>
                <w:numId w:val="38"/>
              </w:numPr>
              <w:ind w:left="742"/>
            </w:pPr>
            <w:r>
              <w:t>Households</w:t>
            </w:r>
          </w:p>
          <w:p w14:paraId="521EC7F4" w14:textId="77777777" w:rsidR="00B94D2C" w:rsidRDefault="00B94D2C" w:rsidP="00DA31E1">
            <w:pPr>
              <w:pStyle w:val="ListParagraph"/>
              <w:numPr>
                <w:ilvl w:val="1"/>
                <w:numId w:val="38"/>
              </w:numPr>
              <w:ind w:left="742"/>
            </w:pPr>
            <w:r>
              <w:t>Jobs</w:t>
            </w:r>
          </w:p>
          <w:p w14:paraId="01E9AAB2" w14:textId="77777777" w:rsidR="00B94D2C" w:rsidRDefault="00B94D2C" w:rsidP="00DA31E1">
            <w:pPr>
              <w:pStyle w:val="ListParagraph"/>
              <w:numPr>
                <w:ilvl w:val="1"/>
                <w:numId w:val="38"/>
              </w:numPr>
              <w:ind w:left="742"/>
            </w:pPr>
            <w:r>
              <w:t>Schedules</w:t>
            </w:r>
          </w:p>
          <w:p w14:paraId="7C4613FA" w14:textId="77777777" w:rsidR="00B94D2C" w:rsidRDefault="00B94D2C" w:rsidP="00DA31E1">
            <w:pPr>
              <w:pStyle w:val="ListParagraph"/>
              <w:numPr>
                <w:ilvl w:val="1"/>
                <w:numId w:val="38"/>
              </w:numPr>
              <w:ind w:left="742"/>
            </w:pPr>
            <w:r>
              <w:t>Means of travel</w:t>
            </w:r>
          </w:p>
          <w:p w14:paraId="27794932" w14:textId="77777777" w:rsidR="00B94D2C" w:rsidRDefault="00B94D2C" w:rsidP="00DA31E1">
            <w:pPr>
              <w:pStyle w:val="ListParagraph"/>
              <w:numPr>
                <w:ilvl w:val="0"/>
                <w:numId w:val="38"/>
              </w:numPr>
              <w:ind w:left="459" w:hanging="284"/>
            </w:pPr>
            <w:r>
              <w:t>Land Use</w:t>
            </w:r>
          </w:p>
          <w:p w14:paraId="72F9D8CE" w14:textId="77777777" w:rsidR="00B94D2C" w:rsidRDefault="00B94D2C" w:rsidP="00DA31E1">
            <w:pPr>
              <w:pStyle w:val="ListParagraph"/>
              <w:numPr>
                <w:ilvl w:val="1"/>
                <w:numId w:val="38"/>
              </w:numPr>
              <w:ind w:left="742"/>
            </w:pPr>
            <w:r>
              <w:t>Types of land use</w:t>
            </w:r>
          </w:p>
          <w:p w14:paraId="75FF4846" w14:textId="77777777" w:rsidR="00B94D2C" w:rsidRDefault="00B94D2C" w:rsidP="00DA31E1">
            <w:pPr>
              <w:pStyle w:val="ListParagraph"/>
              <w:numPr>
                <w:ilvl w:val="1"/>
                <w:numId w:val="38"/>
              </w:numPr>
              <w:ind w:left="742"/>
            </w:pPr>
            <w:r>
              <w:t>Occupied space</w:t>
            </w:r>
          </w:p>
          <w:p w14:paraId="5D84A5EE" w14:textId="77777777" w:rsidR="00B94D2C" w:rsidRDefault="00B94D2C" w:rsidP="00DA31E1">
            <w:pPr>
              <w:pStyle w:val="ListParagraph"/>
              <w:numPr>
                <w:ilvl w:val="0"/>
                <w:numId w:val="38"/>
              </w:numPr>
              <w:ind w:left="459" w:hanging="284"/>
            </w:pPr>
            <w:r>
              <w:t>Transportation</w:t>
            </w:r>
          </w:p>
          <w:p w14:paraId="44DE8915" w14:textId="77777777" w:rsidR="00B94D2C" w:rsidRDefault="00B94D2C" w:rsidP="00DA31E1">
            <w:pPr>
              <w:pStyle w:val="ListParagraph"/>
              <w:numPr>
                <w:ilvl w:val="1"/>
                <w:numId w:val="38"/>
              </w:numPr>
              <w:ind w:left="742"/>
            </w:pPr>
            <w:r>
              <w:t>Road networks</w:t>
            </w:r>
          </w:p>
          <w:p w14:paraId="283DBA81" w14:textId="77777777" w:rsidR="00B94D2C" w:rsidRDefault="00B94D2C" w:rsidP="00DA31E1">
            <w:pPr>
              <w:pStyle w:val="ListParagraph"/>
              <w:numPr>
                <w:ilvl w:val="1"/>
                <w:numId w:val="38"/>
              </w:numPr>
              <w:ind w:left="742"/>
            </w:pPr>
            <w:r>
              <w:t>Transit networks</w:t>
            </w:r>
          </w:p>
          <w:p w14:paraId="6328B277" w14:textId="77777777" w:rsidR="00B94D2C" w:rsidRDefault="00B94D2C" w:rsidP="00DA31E1">
            <w:pPr>
              <w:pStyle w:val="ListParagraph"/>
              <w:numPr>
                <w:ilvl w:val="1"/>
                <w:numId w:val="38"/>
              </w:numPr>
              <w:ind w:left="742"/>
            </w:pPr>
            <w:r>
              <w:t>Transportation modes and characteristics of (e.g. access points)</w:t>
            </w:r>
          </w:p>
          <w:p w14:paraId="2B5363A3" w14:textId="77777777" w:rsidR="00B94D2C" w:rsidRPr="00C5720F" w:rsidRDefault="00B94D2C" w:rsidP="00DA31E1">
            <w:pPr>
              <w:pStyle w:val="ListParagraph"/>
              <w:numPr>
                <w:ilvl w:val="1"/>
                <w:numId w:val="38"/>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t>Urban System Behaviour</w:t>
            </w:r>
          </w:p>
        </w:tc>
        <w:tc>
          <w:tcPr>
            <w:tcW w:w="6054" w:type="dxa"/>
          </w:tcPr>
          <w:p w14:paraId="5F42358A" w14:textId="77777777" w:rsidR="00B94D2C" w:rsidRPr="002E7B4F" w:rsidRDefault="00B94D2C" w:rsidP="00DA31E1">
            <w:pPr>
              <w:pStyle w:val="ListParagraph"/>
              <w:numPr>
                <w:ilvl w:val="0"/>
                <w:numId w:val="38"/>
              </w:numPr>
              <w:ind w:left="459" w:hanging="284"/>
            </w:pPr>
            <w:r w:rsidRPr="002E7B4F">
              <w:t xml:space="preserve">Demographic Update: </w:t>
            </w:r>
            <w:r>
              <w:t>changes to population (people, household structures)</w:t>
            </w:r>
          </w:p>
          <w:p w14:paraId="0A0CE380" w14:textId="77777777" w:rsidR="00B94D2C" w:rsidRPr="002E7B4F" w:rsidRDefault="00B94D2C" w:rsidP="00DA31E1">
            <w:pPr>
              <w:pStyle w:val="ListParagraph"/>
              <w:numPr>
                <w:ilvl w:val="0"/>
                <w:numId w:val="38"/>
              </w:numPr>
              <w:ind w:left="459" w:hanging="284"/>
            </w:pPr>
            <w:r w:rsidRPr="002E7B4F">
              <w:t>Labour Market</w:t>
            </w:r>
            <w:r>
              <w:t>: changes to job situations</w:t>
            </w:r>
          </w:p>
          <w:p w14:paraId="2B805C59" w14:textId="77777777" w:rsidR="00B94D2C" w:rsidRDefault="00B94D2C" w:rsidP="00DA31E1">
            <w:pPr>
              <w:pStyle w:val="ListParagraph"/>
              <w:numPr>
                <w:ilvl w:val="0"/>
                <w:numId w:val="38"/>
              </w:numPr>
              <w:ind w:left="459" w:hanging="284"/>
            </w:pPr>
            <w:r w:rsidRPr="002E7B4F">
              <w:t>Housing Market</w:t>
            </w:r>
            <w:r>
              <w:t>: changes to housing situations</w:t>
            </w:r>
          </w:p>
          <w:p w14:paraId="76639AAB" w14:textId="77777777" w:rsidR="00B94D2C" w:rsidRPr="002E7B4F" w:rsidRDefault="00B94D2C" w:rsidP="00DA31E1">
            <w:pPr>
              <w:pStyle w:val="ListParagraph"/>
              <w:numPr>
                <w:ilvl w:val="0"/>
                <w:numId w:val="38"/>
              </w:numPr>
              <w:ind w:left="459" w:hanging="284"/>
            </w:pPr>
            <w:r w:rsidRPr="002E7B4F">
              <w:t>Auto Ownership</w:t>
            </w:r>
            <w:r>
              <w:t>: changes to auto ownership</w:t>
            </w:r>
          </w:p>
          <w:p w14:paraId="6631983E" w14:textId="77777777" w:rsidR="00B94D2C" w:rsidRDefault="00B94D2C" w:rsidP="00DA31E1">
            <w:pPr>
              <w:pStyle w:val="ListParagraph"/>
              <w:numPr>
                <w:ilvl w:val="0"/>
                <w:numId w:val="38"/>
              </w:numPr>
              <w:ind w:left="459" w:hanging="284"/>
            </w:pPr>
            <w:r>
              <w:t>Activity-Based Daily Travel: activity schedules and associated travel</w:t>
            </w:r>
          </w:p>
          <w:p w14:paraId="17AA61C3" w14:textId="77777777" w:rsidR="00B94D2C" w:rsidRDefault="00B94D2C" w:rsidP="00DA31E1">
            <w:pPr>
              <w:pStyle w:val="ListParagraph"/>
              <w:numPr>
                <w:ilvl w:val="0"/>
                <w:numId w:val="38"/>
              </w:numPr>
              <w:ind w:left="459" w:hanging="284"/>
            </w:pPr>
            <w:r w:rsidRPr="002E7B4F">
              <w:t>Transportation Emissions &amp; Dispersed Pollution Concentrations</w:t>
            </w:r>
          </w:p>
          <w:p w14:paraId="7E752424" w14:textId="77777777" w:rsidR="00B94D2C" w:rsidRPr="00875D9F" w:rsidRDefault="00B94D2C" w:rsidP="00DA31E1">
            <w:pPr>
              <w:pStyle w:val="ListParagraph"/>
              <w:numPr>
                <w:ilvl w:val="0"/>
                <w:numId w:val="38"/>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066F89A5" w14:textId="775D9C4C" w:rsidR="0055633A" w:rsidRPr="0055633A" w:rsidRDefault="001546EB" w:rsidP="001546EB">
      <w:r>
        <w:t xml:space="preserve">Delving deeper into the requirements for </w:t>
      </w:r>
      <w:r w:rsidR="0025356D">
        <w:t xml:space="preserve">each research group, a variety of competency questions were identified. In addition, the identification of relevant/required data sets served as a useful source of requirements. </w:t>
      </w:r>
      <w:r w:rsidR="0025356D" w:rsidRPr="00AF66EC">
        <w:t>Since data collection is a major task in transportation planning, we found that often requirements were to simply capture collected datasets to ensure availability for future use.</w:t>
      </w:r>
      <w:r w:rsidR="00AF66EC" w:rsidRPr="00AF66EC">
        <w:t xml:space="preserve"> </w:t>
      </w:r>
      <w:r w:rsidR="00AF66EC">
        <w:t>While a more extensive range of queries was</w:t>
      </w:r>
      <w:r w:rsidR="00AE7366">
        <w:t xml:space="preserve"> initially</w:t>
      </w:r>
      <w:r w:rsidR="00AF66EC">
        <w:t xml:space="preserve"> identified for some topic areas, for practical reasons development has focused on </w:t>
      </w:r>
      <w:r w:rsidR="00AE7366">
        <w:t xml:space="preserve">the specification and evaluation of </w:t>
      </w:r>
      <w:r w:rsidR="00AF66EC">
        <w:t>for which the necessary data was available. It is expected that the ontologies will continue to evolve as more use cases are identified and other data becomes available.</w:t>
      </w:r>
    </w:p>
    <w:p w14:paraId="4A3FF759" w14:textId="7AF8BA03" w:rsidR="0025356D" w:rsidRDefault="0025356D" w:rsidP="00DA31E1">
      <w:pPr>
        <w:pStyle w:val="ListParagraph"/>
        <w:numPr>
          <w:ilvl w:val="0"/>
          <w:numId w:val="39"/>
        </w:numPr>
      </w:pPr>
      <w:r w:rsidRPr="00896F7F">
        <w:lastRenderedPageBreak/>
        <w:t>Land Use</w:t>
      </w:r>
      <w:r w:rsidR="00896F7F" w:rsidRPr="00896F7F">
        <w:t xml:space="preserve"> CQs</w:t>
      </w:r>
    </w:p>
    <w:p w14:paraId="0E1A384C" w14:textId="269AA93A" w:rsidR="003B2F98" w:rsidRDefault="003B2F98" w:rsidP="00DA31E1">
      <w:pPr>
        <w:pStyle w:val="ListParagraph"/>
        <w:numPr>
          <w:ilvl w:val="1"/>
          <w:numId w:val="39"/>
        </w:numPr>
      </w:pPr>
      <w:r>
        <w:t>Capture the Transportation Tomorrow Survey data used as input for ILUTE</w:t>
      </w:r>
    </w:p>
    <w:p w14:paraId="165AD0D1" w14:textId="20A44540" w:rsidR="003B2F98" w:rsidRDefault="003B2F98" w:rsidP="00DA31E1">
      <w:pPr>
        <w:pStyle w:val="ListParagraph"/>
        <w:numPr>
          <w:ilvl w:val="2"/>
          <w:numId w:val="39"/>
        </w:numPr>
      </w:pPr>
      <w:r>
        <w:t>Household composition</w:t>
      </w:r>
      <w:r w:rsidR="002F1071">
        <w:t>: Who are the members of Household-X?</w:t>
      </w:r>
    </w:p>
    <w:p w14:paraId="3837DCA9" w14:textId="4A987EF7" w:rsidR="003B2F98" w:rsidRDefault="003B2F98" w:rsidP="00DA31E1">
      <w:pPr>
        <w:pStyle w:val="ListParagraph"/>
        <w:numPr>
          <w:ilvl w:val="2"/>
          <w:numId w:val="39"/>
        </w:numPr>
      </w:pPr>
      <w:r>
        <w:t>Trips performed</w:t>
      </w:r>
      <w:r w:rsidR="002F1071">
        <w:t>: What trips were performed, by which members of Household-X? What was the purpose of each trip?</w:t>
      </w:r>
    </w:p>
    <w:p w14:paraId="3E7282A5" w14:textId="5EE7DC58" w:rsidR="003B2F98" w:rsidRDefault="00923803" w:rsidP="00DA31E1">
      <w:pPr>
        <w:pStyle w:val="ListParagraph"/>
        <w:numPr>
          <w:ilvl w:val="2"/>
          <w:numId w:val="39"/>
        </w:numPr>
      </w:pPr>
      <w:r>
        <w:t>Traveler</w:t>
      </w:r>
      <w:r w:rsidR="003B2F98">
        <w:t xml:space="preserve"> demographics</w:t>
      </w:r>
      <w:r w:rsidR="002F1071">
        <w:t xml:space="preserve"> Given some trip, what is the demographic information about the traveler (age, sex, occupation)?</w:t>
      </w:r>
    </w:p>
    <w:p w14:paraId="3304F57C" w14:textId="6F258989" w:rsidR="001F669D" w:rsidRDefault="001F669D" w:rsidP="00DA31E1">
      <w:pPr>
        <w:pStyle w:val="ListParagraph"/>
        <w:numPr>
          <w:ilvl w:val="1"/>
          <w:numId w:val="39"/>
        </w:numPr>
      </w:pPr>
      <w:r>
        <w:t xml:space="preserve">Exploring the </w:t>
      </w:r>
      <w:r w:rsidR="00791F3A">
        <w:t>dimensions of travel behaviour data (surveyed or simulated)</w:t>
      </w:r>
    </w:p>
    <w:p w14:paraId="5E1ACFE2" w14:textId="7B6E83B9" w:rsidR="00791F3A" w:rsidRDefault="00791F3A" w:rsidP="00DA31E1">
      <w:pPr>
        <w:pStyle w:val="ListParagraph"/>
        <w:numPr>
          <w:ilvl w:val="2"/>
          <w:numId w:val="39"/>
        </w:numPr>
      </w:pPr>
      <w:r>
        <w:t>Origin-Destination zones</w:t>
      </w:r>
    </w:p>
    <w:p w14:paraId="59C0411F" w14:textId="202B17C5" w:rsidR="00791F3A" w:rsidRDefault="00923803" w:rsidP="00DA31E1">
      <w:pPr>
        <w:pStyle w:val="ListParagraph"/>
        <w:numPr>
          <w:ilvl w:val="2"/>
          <w:numId w:val="39"/>
        </w:numPr>
      </w:pPr>
      <w:r>
        <w:t>Traveler’s</w:t>
      </w:r>
      <w:r w:rsidR="00791F3A">
        <w:t xml:space="preserve"> demographic information (age range, occupation, etc)</w:t>
      </w:r>
    </w:p>
    <w:p w14:paraId="4D581683" w14:textId="6722D469" w:rsidR="00791F3A" w:rsidRDefault="00791F3A" w:rsidP="00DA31E1">
      <w:pPr>
        <w:pStyle w:val="ListParagraph"/>
        <w:numPr>
          <w:ilvl w:val="2"/>
          <w:numId w:val="39"/>
        </w:numPr>
      </w:pPr>
      <w:r>
        <w:t>Trip purpose</w:t>
      </w:r>
    </w:p>
    <w:p w14:paraId="3E3BA3F3" w14:textId="77B3A66F" w:rsidR="00791F3A" w:rsidRDefault="00791F3A" w:rsidP="00DA31E1">
      <w:pPr>
        <w:pStyle w:val="ListParagraph"/>
        <w:numPr>
          <w:ilvl w:val="2"/>
          <w:numId w:val="39"/>
        </w:numPr>
      </w:pPr>
      <w:r>
        <w:t>Trip time period</w:t>
      </w:r>
    </w:p>
    <w:p w14:paraId="4204F6E5" w14:textId="762EA4BA" w:rsidR="00791F3A" w:rsidRDefault="00791F3A" w:rsidP="00DA31E1">
      <w:pPr>
        <w:pStyle w:val="ListParagraph"/>
        <w:numPr>
          <w:ilvl w:val="2"/>
          <w:numId w:val="39"/>
        </w:numPr>
      </w:pPr>
      <w:r>
        <w:t>Trip mode</w:t>
      </w:r>
    </w:p>
    <w:p w14:paraId="76726BD4" w14:textId="714B5175" w:rsidR="00791F3A" w:rsidRDefault="00791F3A" w:rsidP="00DA31E1">
      <w:pPr>
        <w:pStyle w:val="ListParagraph"/>
        <w:numPr>
          <w:ilvl w:val="1"/>
          <w:numId w:val="39"/>
        </w:numPr>
      </w:pPr>
      <w:r>
        <w:t>Capture historical land use data that is being aggregated from various sources to improve its availability</w:t>
      </w:r>
    </w:p>
    <w:p w14:paraId="7180F268" w14:textId="4554CCD0" w:rsidR="00791F3A" w:rsidRPr="00896F7F" w:rsidRDefault="003B2F98" w:rsidP="00DA31E1">
      <w:pPr>
        <w:pStyle w:val="ListParagraph"/>
        <w:numPr>
          <w:ilvl w:val="2"/>
          <w:numId w:val="39"/>
        </w:numPr>
      </w:pPr>
      <w:r>
        <w:t>Represent common land use classification systems</w:t>
      </w:r>
      <w:r w:rsidR="00923803">
        <w:t>: AAFC and CLUMP</w:t>
      </w:r>
    </w:p>
    <w:p w14:paraId="71D6C1A4" w14:textId="23979427" w:rsidR="0025356D" w:rsidRDefault="0025356D" w:rsidP="00DA31E1">
      <w:pPr>
        <w:pStyle w:val="ListParagraph"/>
        <w:numPr>
          <w:ilvl w:val="0"/>
          <w:numId w:val="39"/>
        </w:numPr>
      </w:pPr>
      <w:r w:rsidRPr="00896F7F">
        <w:t>Transit</w:t>
      </w:r>
      <w:r w:rsidR="00896F7F" w:rsidRPr="00896F7F">
        <w:t xml:space="preserve"> CQs</w:t>
      </w:r>
    </w:p>
    <w:p w14:paraId="091B64DA" w14:textId="2DF0010A" w:rsidR="001F669D" w:rsidRDefault="00DC2B92" w:rsidP="00DA31E1">
      <w:pPr>
        <w:pStyle w:val="ListParagraph"/>
        <w:numPr>
          <w:ilvl w:val="1"/>
          <w:numId w:val="39"/>
        </w:numPr>
      </w:pPr>
      <w:r>
        <w:t>Transit resilience (bus bridging)</w:t>
      </w:r>
    </w:p>
    <w:p w14:paraId="6B64A469" w14:textId="6773A072" w:rsidR="00DC2B92" w:rsidRDefault="00DC2B92" w:rsidP="00DA31E1">
      <w:pPr>
        <w:pStyle w:val="ListParagraph"/>
        <w:numPr>
          <w:ilvl w:val="2"/>
          <w:numId w:val="39"/>
        </w:numPr>
      </w:pPr>
      <w:r>
        <w:t>Which bus and streetcar routes are within 200 metre walking distance from subway stations?</w:t>
      </w:r>
      <w:r>
        <w:rPr>
          <w:rStyle w:val="apple-converted-space"/>
        </w:rPr>
        <w:t> </w:t>
      </w:r>
      <w:r>
        <w:rPr>
          <w:rStyle w:val="apple-converted-space"/>
        </w:rPr>
        <w:br/>
      </w:r>
      <w:r>
        <w:t>(interpreted as: which routes have stops within 200m)</w:t>
      </w:r>
    </w:p>
    <w:p w14:paraId="59DF12C6" w14:textId="6AD8BBC6" w:rsidR="00DC2B92" w:rsidRPr="00896F7F" w:rsidRDefault="00DC2B92" w:rsidP="00DA31E1">
      <w:pPr>
        <w:pStyle w:val="ListParagraph"/>
        <w:numPr>
          <w:ilvl w:val="2"/>
          <w:numId w:val="39"/>
        </w:numPr>
      </w:pPr>
      <w:r>
        <w:t xml:space="preserve">What is the impact of a subway service interruption on the surface routes? </w:t>
      </w:r>
      <w:r w:rsidRPr="00DC2B92">
        <w:rPr>
          <w:highlight w:val="yellow"/>
        </w:rPr>
        <w:t>(to expand)</w:t>
      </w:r>
    </w:p>
    <w:p w14:paraId="52497857" w14:textId="17A886FB" w:rsidR="00896F7F" w:rsidRDefault="00896F7F" w:rsidP="00DA31E1">
      <w:pPr>
        <w:pStyle w:val="ListParagraph"/>
        <w:numPr>
          <w:ilvl w:val="0"/>
          <w:numId w:val="39"/>
        </w:numPr>
      </w:pPr>
      <w:r w:rsidRPr="00896F7F">
        <w:t>ATIS CQs</w:t>
      </w:r>
    </w:p>
    <w:p w14:paraId="374EFBF6" w14:textId="634ECD18" w:rsidR="00DC2B92" w:rsidRPr="00896F7F" w:rsidRDefault="00DC2B92" w:rsidP="00DA31E1">
      <w:pPr>
        <w:pStyle w:val="ListParagraph"/>
        <w:numPr>
          <w:ilvl w:val="1"/>
          <w:numId w:val="39"/>
        </w:numPr>
      </w:pPr>
      <w:r>
        <w:t>Loop detector readings</w:t>
      </w:r>
    </w:p>
    <w:p w14:paraId="0EC61761" w14:textId="2AC55576" w:rsidR="00896F7F" w:rsidRDefault="00896F7F" w:rsidP="00DA31E1">
      <w:pPr>
        <w:pStyle w:val="ListParagraph"/>
        <w:numPr>
          <w:ilvl w:val="0"/>
          <w:numId w:val="39"/>
        </w:numPr>
      </w:pPr>
      <w:r w:rsidRPr="00896F7F">
        <w:t>Parking CQs (CUHK)</w:t>
      </w:r>
      <w:r w:rsidR="006A1FB4">
        <w:t xml:space="preserve"> – to edit:</w:t>
      </w:r>
    </w:p>
    <w:p w14:paraId="2BA1C7A1" w14:textId="77777777" w:rsidR="006A1FB4" w:rsidRDefault="006A1FB4" w:rsidP="00DA31E1">
      <w:pPr>
        <w:pStyle w:val="ListParagraph"/>
        <w:numPr>
          <w:ilvl w:val="1"/>
          <w:numId w:val="42"/>
        </w:numPr>
      </w:pPr>
      <w:r>
        <w:t>Basic features CQs</w:t>
      </w:r>
    </w:p>
    <w:p w14:paraId="7874299A" w14:textId="77777777" w:rsidR="006A1FB4" w:rsidRDefault="006A1FB4" w:rsidP="00DA31E1">
      <w:pPr>
        <w:pStyle w:val="ListParagraph"/>
        <w:numPr>
          <w:ilvl w:val="0"/>
          <w:numId w:val="43"/>
        </w:numPr>
      </w:pPr>
      <w:r>
        <w:t>What is the name of parking lot P?</w:t>
      </w:r>
    </w:p>
    <w:p w14:paraId="1B6CE90A" w14:textId="77777777" w:rsidR="006A1FB4" w:rsidRDefault="006A1FB4" w:rsidP="00DA31E1">
      <w:pPr>
        <w:pStyle w:val="ListParagraph"/>
        <w:numPr>
          <w:ilvl w:val="0"/>
          <w:numId w:val="43"/>
        </w:numPr>
      </w:pPr>
      <w:r>
        <w:t>Where is the address of the parking lot P?</w:t>
      </w:r>
    </w:p>
    <w:p w14:paraId="3C34F448" w14:textId="77777777" w:rsidR="006A1FB4" w:rsidRDefault="006A1FB4" w:rsidP="00DA31E1">
      <w:pPr>
        <w:pStyle w:val="ListParagraph"/>
        <w:numPr>
          <w:ilvl w:val="0"/>
          <w:numId w:val="43"/>
        </w:numPr>
      </w:pPr>
      <w:r>
        <w:t>What is the capacity of parking lot P?</w:t>
      </w:r>
    </w:p>
    <w:p w14:paraId="568C4B37" w14:textId="77777777" w:rsidR="006A1FB4" w:rsidRDefault="006A1FB4" w:rsidP="00DA31E1">
      <w:pPr>
        <w:pStyle w:val="ListParagraph"/>
        <w:numPr>
          <w:ilvl w:val="0"/>
          <w:numId w:val="43"/>
        </w:numPr>
      </w:pPr>
      <w:r>
        <w:t>Is it still open (or permanently) closed?</w:t>
      </w:r>
    </w:p>
    <w:p w14:paraId="5F2E6DBF" w14:textId="77777777" w:rsidR="006A1FB4" w:rsidRDefault="006A1FB4" w:rsidP="00DA31E1">
      <w:pPr>
        <w:pStyle w:val="ListParagraph"/>
        <w:numPr>
          <w:ilvl w:val="0"/>
          <w:numId w:val="43"/>
        </w:numPr>
      </w:pPr>
      <w:r>
        <w:t>Is it accessible by disabled people?</w:t>
      </w:r>
    </w:p>
    <w:p w14:paraId="13352064" w14:textId="77777777" w:rsidR="006A1FB4" w:rsidRDefault="006A1FB4" w:rsidP="00DA31E1">
      <w:pPr>
        <w:pStyle w:val="ListParagraph"/>
        <w:numPr>
          <w:ilvl w:val="1"/>
          <w:numId w:val="43"/>
        </w:numPr>
      </w:pPr>
      <w:r>
        <w:t>How many parking lots are for disabled vehicles?</w:t>
      </w:r>
    </w:p>
    <w:p w14:paraId="7828544C" w14:textId="77777777" w:rsidR="006A1FB4" w:rsidRDefault="006A1FB4" w:rsidP="00DA31E1">
      <w:pPr>
        <w:pStyle w:val="ListParagraph"/>
        <w:numPr>
          <w:ilvl w:val="0"/>
          <w:numId w:val="43"/>
        </w:numPr>
      </w:pPr>
      <w:r>
        <w:t>Height limit?</w:t>
      </w:r>
    </w:p>
    <w:p w14:paraId="3E36DBC0" w14:textId="77777777" w:rsidR="006A1FB4" w:rsidRDefault="006A1FB4" w:rsidP="00DA31E1">
      <w:pPr>
        <w:pStyle w:val="ListParagraph"/>
        <w:numPr>
          <w:ilvl w:val="0"/>
          <w:numId w:val="43"/>
        </w:numPr>
      </w:pPr>
      <w:r>
        <w:t>Is it above ground or underground?</w:t>
      </w:r>
    </w:p>
    <w:p w14:paraId="59991D34" w14:textId="77777777" w:rsidR="006A1FB4" w:rsidRDefault="006A1FB4" w:rsidP="00DA31E1">
      <w:pPr>
        <w:pStyle w:val="ListParagraph"/>
        <w:numPr>
          <w:ilvl w:val="0"/>
          <w:numId w:val="43"/>
        </w:numPr>
      </w:pPr>
      <w:r>
        <w:br/>
      </w:r>
    </w:p>
    <w:p w14:paraId="62024687" w14:textId="77777777" w:rsidR="006A1FB4" w:rsidRDefault="006A1FB4" w:rsidP="006A1FB4">
      <w:r>
        <w:t>1.2 Spatial CQs</w:t>
      </w:r>
    </w:p>
    <w:p w14:paraId="0C58A5CD" w14:textId="77777777" w:rsidR="006A1FB4" w:rsidRDefault="006A1FB4" w:rsidP="00DA31E1">
      <w:pPr>
        <w:pStyle w:val="ListParagraph"/>
        <w:numPr>
          <w:ilvl w:val="0"/>
          <w:numId w:val="40"/>
        </w:numPr>
      </w:pPr>
      <w:r>
        <w:t>Where are the parking lots P (x, y coordinates)?</w:t>
      </w:r>
    </w:p>
    <w:p w14:paraId="3FDD6D82" w14:textId="77777777" w:rsidR="006A1FB4" w:rsidRDefault="006A1FB4" w:rsidP="00DA31E1">
      <w:pPr>
        <w:pStyle w:val="ListParagraph"/>
        <w:numPr>
          <w:ilvl w:val="1"/>
          <w:numId w:val="40"/>
        </w:numPr>
      </w:pPr>
      <w:r>
        <w:t>Geographic coordinates</w:t>
      </w:r>
    </w:p>
    <w:p w14:paraId="2CBEEB5F" w14:textId="77777777" w:rsidR="006A1FB4" w:rsidRDefault="006A1FB4" w:rsidP="00DA31E1">
      <w:pPr>
        <w:pStyle w:val="ListParagraph"/>
        <w:numPr>
          <w:ilvl w:val="1"/>
          <w:numId w:val="40"/>
        </w:numPr>
      </w:pPr>
      <w:r>
        <w:t>Projected coordinates</w:t>
      </w:r>
    </w:p>
    <w:p w14:paraId="33585881" w14:textId="77777777" w:rsidR="006A1FB4" w:rsidRDefault="006A1FB4" w:rsidP="00DA31E1">
      <w:pPr>
        <w:pStyle w:val="ListParagraph"/>
        <w:numPr>
          <w:ilvl w:val="0"/>
          <w:numId w:val="40"/>
        </w:numPr>
      </w:pPr>
      <w:r>
        <w:t>In which building B are the parking lot P?</w:t>
      </w:r>
    </w:p>
    <w:p w14:paraId="5F482128" w14:textId="77777777" w:rsidR="006A1FB4" w:rsidRDefault="006A1FB4" w:rsidP="00DA31E1">
      <w:pPr>
        <w:pStyle w:val="ListParagraph"/>
        <w:numPr>
          <w:ilvl w:val="0"/>
          <w:numId w:val="40"/>
        </w:numPr>
      </w:pPr>
      <w:r>
        <w:t>District</w:t>
      </w:r>
    </w:p>
    <w:p w14:paraId="6D2CE2A1" w14:textId="77777777" w:rsidR="006A1FB4" w:rsidRDefault="006A1FB4" w:rsidP="00DA31E1">
      <w:pPr>
        <w:pStyle w:val="ListParagraph"/>
        <w:numPr>
          <w:ilvl w:val="0"/>
          <w:numId w:val="40"/>
        </w:numPr>
      </w:pPr>
      <w:r>
        <w:t>Landmark</w:t>
      </w:r>
    </w:p>
    <w:p w14:paraId="6DFF384A" w14:textId="77777777" w:rsidR="006A1FB4" w:rsidRDefault="006A1FB4" w:rsidP="00DA31E1">
      <w:pPr>
        <w:pStyle w:val="ListParagraph"/>
        <w:numPr>
          <w:ilvl w:val="0"/>
          <w:numId w:val="40"/>
        </w:numPr>
      </w:pPr>
      <w:r>
        <w:t>Cross-roads</w:t>
      </w:r>
    </w:p>
    <w:p w14:paraId="731F6E2F" w14:textId="77777777" w:rsidR="006A1FB4" w:rsidRDefault="006A1FB4" w:rsidP="00DA31E1">
      <w:pPr>
        <w:pStyle w:val="ListParagraph"/>
        <w:numPr>
          <w:ilvl w:val="0"/>
          <w:numId w:val="40"/>
        </w:numPr>
      </w:pPr>
    </w:p>
    <w:p w14:paraId="17D2F24B" w14:textId="77777777" w:rsidR="006A1FB4" w:rsidRDefault="006A1FB4" w:rsidP="006A1FB4"/>
    <w:p w14:paraId="12A5EC68" w14:textId="77777777" w:rsidR="006A1FB4" w:rsidRDefault="006A1FB4" w:rsidP="006A1FB4">
      <w:r>
        <w:t>1.3 Vacancy / Temporal CQs</w:t>
      </w:r>
    </w:p>
    <w:p w14:paraId="026B1E5D" w14:textId="77777777" w:rsidR="006A1FB4" w:rsidRDefault="006A1FB4" w:rsidP="00DA31E1">
      <w:pPr>
        <w:pStyle w:val="ListParagraph"/>
        <w:numPr>
          <w:ilvl w:val="0"/>
          <w:numId w:val="41"/>
        </w:numPr>
      </w:pPr>
      <w:r>
        <w:t>How many vacant lots for parking lot P at time T?</w:t>
      </w:r>
    </w:p>
    <w:p w14:paraId="62787B53" w14:textId="77777777" w:rsidR="006A1FB4" w:rsidRDefault="006A1FB4" w:rsidP="00DA31E1">
      <w:pPr>
        <w:pStyle w:val="ListParagraph"/>
        <w:numPr>
          <w:ilvl w:val="1"/>
          <w:numId w:val="41"/>
        </w:numPr>
      </w:pPr>
      <w:r>
        <w:t>0: no vacancy</w:t>
      </w:r>
    </w:p>
    <w:p w14:paraId="431FF912" w14:textId="77777777" w:rsidR="006A1FB4" w:rsidRDefault="006A1FB4" w:rsidP="00DA31E1">
      <w:pPr>
        <w:pStyle w:val="ListParagraph"/>
        <w:numPr>
          <w:ilvl w:val="1"/>
          <w:numId w:val="41"/>
        </w:numPr>
      </w:pPr>
      <w:r>
        <w:t>&gt;0: vacancy</w:t>
      </w:r>
    </w:p>
    <w:p w14:paraId="3CA2F0D2" w14:textId="77777777" w:rsidR="006A1FB4" w:rsidRDefault="006A1FB4" w:rsidP="00DA31E1">
      <w:pPr>
        <w:pStyle w:val="ListParagraph"/>
        <w:numPr>
          <w:ilvl w:val="0"/>
          <w:numId w:val="41"/>
        </w:numPr>
      </w:pPr>
      <w:r>
        <w:t>How many minutes (t) are needed from origin to destination?</w:t>
      </w:r>
    </w:p>
    <w:p w14:paraId="51FD747E" w14:textId="77777777" w:rsidR="006A1FB4" w:rsidRDefault="006A1FB4" w:rsidP="00DA31E1">
      <w:pPr>
        <w:pStyle w:val="ListParagraph"/>
        <w:numPr>
          <w:ilvl w:val="0"/>
          <w:numId w:val="41"/>
        </w:numPr>
      </w:pPr>
      <w:r>
        <w:t>How many predicted vacant lots for parking lot P at time T + t?</w:t>
      </w:r>
    </w:p>
    <w:p w14:paraId="036AD534" w14:textId="77777777" w:rsidR="006A1FB4" w:rsidRDefault="006A1FB4" w:rsidP="00DA31E1">
      <w:pPr>
        <w:pStyle w:val="ListParagraph"/>
        <w:numPr>
          <w:ilvl w:val="0"/>
          <w:numId w:val="41"/>
        </w:numPr>
      </w:pPr>
      <w:r>
        <w:t>When is the last time the vacancy was updated?</w:t>
      </w:r>
    </w:p>
    <w:p w14:paraId="3481CDAF" w14:textId="77777777" w:rsidR="006A1FB4" w:rsidRDefault="006A1FB4" w:rsidP="00DA31E1">
      <w:pPr>
        <w:pStyle w:val="ListParagraph"/>
        <w:numPr>
          <w:ilvl w:val="0"/>
          <w:numId w:val="41"/>
        </w:numPr>
      </w:pPr>
      <w:r>
        <w:t>Is the parking lots P open to public at time T + t?</w:t>
      </w:r>
    </w:p>
    <w:p w14:paraId="72BC8957" w14:textId="77777777" w:rsidR="006A1FB4" w:rsidRDefault="006A1FB4" w:rsidP="00DA31E1">
      <w:pPr>
        <w:pStyle w:val="ListParagraph"/>
        <w:numPr>
          <w:ilvl w:val="0"/>
          <w:numId w:val="41"/>
        </w:numPr>
      </w:pPr>
    </w:p>
    <w:p w14:paraId="45EDB57B" w14:textId="77777777" w:rsidR="006A1FB4" w:rsidRDefault="006A1FB4" w:rsidP="006A1FB4"/>
    <w:p w14:paraId="4B5818A8" w14:textId="77777777" w:rsidR="006A1FB4" w:rsidRDefault="006A1FB4" w:rsidP="006A1FB4">
      <w:r>
        <w:t>1.4 Pricing CQs</w:t>
      </w:r>
    </w:p>
    <w:p w14:paraId="0DB6D13B" w14:textId="77777777" w:rsidR="006A1FB4" w:rsidRDefault="006A1FB4" w:rsidP="00DA31E1">
      <w:pPr>
        <w:pStyle w:val="ListParagraph"/>
        <w:numPr>
          <w:ilvl w:val="0"/>
          <w:numId w:val="41"/>
        </w:numPr>
      </w:pPr>
      <w:r>
        <w:t>How much is the daily rate? (weekday/weekend)</w:t>
      </w:r>
    </w:p>
    <w:p w14:paraId="39858300" w14:textId="77777777" w:rsidR="006A1FB4" w:rsidRDefault="006A1FB4" w:rsidP="00DA31E1">
      <w:pPr>
        <w:pStyle w:val="ListParagraph"/>
        <w:numPr>
          <w:ilvl w:val="0"/>
          <w:numId w:val="41"/>
        </w:numPr>
      </w:pPr>
      <w:r>
        <w:t>How much is the hourly rate?</w:t>
      </w:r>
    </w:p>
    <w:p w14:paraId="51FF642D" w14:textId="77777777" w:rsidR="006A1FB4" w:rsidRDefault="006A1FB4" w:rsidP="00DA31E1">
      <w:pPr>
        <w:pStyle w:val="ListParagraph"/>
        <w:numPr>
          <w:ilvl w:val="0"/>
          <w:numId w:val="41"/>
        </w:numPr>
      </w:pPr>
      <w:r>
        <w:t>How much is the weekly rate?</w:t>
      </w:r>
    </w:p>
    <w:p w14:paraId="4DB2EFA2" w14:textId="77777777" w:rsidR="006A1FB4" w:rsidRDefault="006A1FB4" w:rsidP="00DA31E1">
      <w:pPr>
        <w:pStyle w:val="ListParagraph"/>
        <w:numPr>
          <w:ilvl w:val="0"/>
          <w:numId w:val="41"/>
        </w:numPr>
      </w:pPr>
      <w:r>
        <w:t>How much is the monthly rate?</w:t>
      </w:r>
    </w:p>
    <w:p w14:paraId="649FF929" w14:textId="77777777" w:rsidR="006A1FB4" w:rsidRDefault="006A1FB4" w:rsidP="00DA31E1">
      <w:pPr>
        <w:pStyle w:val="ListParagraph"/>
        <w:numPr>
          <w:ilvl w:val="0"/>
          <w:numId w:val="41"/>
        </w:numPr>
      </w:pPr>
      <w:r>
        <w:t>Is the hourly rate varying over the day?</w:t>
      </w:r>
    </w:p>
    <w:p w14:paraId="68267588" w14:textId="77777777" w:rsidR="006A1FB4" w:rsidRDefault="006A1FB4" w:rsidP="00DA31E1">
      <w:pPr>
        <w:pStyle w:val="ListParagraph"/>
        <w:numPr>
          <w:ilvl w:val="0"/>
          <w:numId w:val="41"/>
        </w:numPr>
      </w:pPr>
      <w:r>
        <w:t>How much is the real time price at time T + t?</w:t>
      </w:r>
    </w:p>
    <w:p w14:paraId="2677C1DE" w14:textId="77777777" w:rsidR="006A1FB4" w:rsidRDefault="006A1FB4" w:rsidP="00DA31E1">
      <w:pPr>
        <w:pStyle w:val="ListParagraph"/>
        <w:numPr>
          <w:ilvl w:val="0"/>
          <w:numId w:val="41"/>
        </w:numPr>
      </w:pPr>
    </w:p>
    <w:p w14:paraId="5B5524DC" w14:textId="77777777" w:rsidR="006A1FB4" w:rsidRDefault="006A1FB4" w:rsidP="006A1FB4">
      <w:pPr>
        <w:pStyle w:val="ListParagraph"/>
      </w:pPr>
    </w:p>
    <w:p w14:paraId="6C73E323" w14:textId="77777777" w:rsidR="006A1FB4" w:rsidRDefault="006A1FB4" w:rsidP="006A1FB4">
      <w:r>
        <w:t>1.5 Accessibility CQs</w:t>
      </w:r>
    </w:p>
    <w:p w14:paraId="34DDA00A" w14:textId="77777777" w:rsidR="006A1FB4" w:rsidRDefault="006A1FB4" w:rsidP="00DA31E1">
      <w:pPr>
        <w:pStyle w:val="ListParagraph"/>
        <w:numPr>
          <w:ilvl w:val="0"/>
          <w:numId w:val="44"/>
        </w:numPr>
      </w:pPr>
      <w:r>
        <w:t>Is it open to public?</w:t>
      </w:r>
    </w:p>
    <w:p w14:paraId="35516FE2" w14:textId="77777777" w:rsidR="006A1FB4" w:rsidRDefault="006A1FB4" w:rsidP="00DA31E1">
      <w:pPr>
        <w:pStyle w:val="ListParagraph"/>
        <w:numPr>
          <w:ilvl w:val="0"/>
          <w:numId w:val="44"/>
        </w:numPr>
      </w:pPr>
      <w:r>
        <w:t>When is it open to public?</w:t>
      </w:r>
    </w:p>
    <w:p w14:paraId="103DF930" w14:textId="77777777" w:rsidR="006A1FB4" w:rsidRDefault="006A1FB4" w:rsidP="00DA31E1">
      <w:pPr>
        <w:pStyle w:val="ListParagraph"/>
        <w:numPr>
          <w:ilvl w:val="0"/>
          <w:numId w:val="44"/>
        </w:numPr>
      </w:pPr>
      <w:r>
        <w:t>Is reservation acceptable (for EV parking lots only)? (Assumptions added at the bottom of this file)</w:t>
      </w:r>
    </w:p>
    <w:p w14:paraId="348D4FE0" w14:textId="77777777" w:rsidR="006A1FB4" w:rsidRDefault="006A1FB4" w:rsidP="00DA31E1">
      <w:pPr>
        <w:pStyle w:val="ListParagraph"/>
        <w:numPr>
          <w:ilvl w:val="0"/>
          <w:numId w:val="44"/>
        </w:numPr>
      </w:pPr>
      <w:r>
        <w:br/>
      </w:r>
    </w:p>
    <w:p w14:paraId="2C3E0903" w14:textId="77777777" w:rsidR="006A1FB4" w:rsidRDefault="006A1FB4" w:rsidP="006A1FB4">
      <w:r>
        <w:t>1.6 EV charging facilities</w:t>
      </w:r>
    </w:p>
    <w:p w14:paraId="62EC7A40" w14:textId="77777777" w:rsidR="006A1FB4" w:rsidRDefault="006A1FB4" w:rsidP="00DA31E1">
      <w:pPr>
        <w:pStyle w:val="ListParagraph"/>
        <w:numPr>
          <w:ilvl w:val="0"/>
          <w:numId w:val="43"/>
        </w:numPr>
      </w:pPr>
      <w:r>
        <w:t>How many parking lots are for electric vehicles (EV)?</w:t>
      </w:r>
    </w:p>
    <w:p w14:paraId="251AD200" w14:textId="77777777" w:rsidR="006A1FB4" w:rsidRDefault="006A1FB4" w:rsidP="00DA31E1">
      <w:pPr>
        <w:pStyle w:val="ListParagraph"/>
        <w:numPr>
          <w:ilvl w:val="0"/>
          <w:numId w:val="43"/>
        </w:numPr>
      </w:pPr>
      <w:r>
        <w:t>How many EV parking lots are vacant?</w:t>
      </w:r>
    </w:p>
    <w:p w14:paraId="10F7214B" w14:textId="77777777" w:rsidR="006A1FB4" w:rsidRDefault="006A1FB4" w:rsidP="00DA31E1">
      <w:pPr>
        <w:pStyle w:val="ListParagraph"/>
        <w:numPr>
          <w:ilvl w:val="0"/>
          <w:numId w:val="43"/>
        </w:numPr>
      </w:pPr>
      <w:r>
        <w:t>Types of charger models?</w:t>
      </w:r>
    </w:p>
    <w:p w14:paraId="73C5052C" w14:textId="77777777" w:rsidR="006A1FB4" w:rsidRDefault="006A1FB4" w:rsidP="00DA31E1">
      <w:pPr>
        <w:pStyle w:val="ListParagraph"/>
        <w:numPr>
          <w:ilvl w:val="1"/>
          <w:numId w:val="43"/>
        </w:numPr>
      </w:pPr>
      <w:r>
        <w:t>Number of general chargers?</w:t>
      </w:r>
    </w:p>
    <w:p w14:paraId="68645B66" w14:textId="77777777" w:rsidR="006A1FB4" w:rsidRDefault="006A1FB4" w:rsidP="00DA31E1">
      <w:pPr>
        <w:pStyle w:val="ListParagraph"/>
        <w:numPr>
          <w:ilvl w:val="1"/>
          <w:numId w:val="43"/>
        </w:numPr>
      </w:pPr>
      <w:r>
        <w:t>Number of specific brands: Tesla, Leaf, etc.?</w:t>
      </w:r>
    </w:p>
    <w:p w14:paraId="6D133FFA" w14:textId="77777777" w:rsidR="006A1FB4" w:rsidRDefault="006A1FB4" w:rsidP="00DA31E1">
      <w:pPr>
        <w:pStyle w:val="ListParagraph"/>
        <w:numPr>
          <w:ilvl w:val="0"/>
          <w:numId w:val="43"/>
        </w:numPr>
      </w:pPr>
      <w:r>
        <w:t>How many quick chargers?</w:t>
      </w:r>
    </w:p>
    <w:p w14:paraId="168A578E" w14:textId="77777777" w:rsidR="006A1FB4" w:rsidRDefault="006A1FB4" w:rsidP="00DA31E1">
      <w:pPr>
        <w:pStyle w:val="ListParagraph"/>
        <w:numPr>
          <w:ilvl w:val="0"/>
          <w:numId w:val="43"/>
        </w:numPr>
      </w:pPr>
      <w:r>
        <w:t>How many quick chargers are vacant at Time T?</w:t>
      </w:r>
    </w:p>
    <w:p w14:paraId="544D8E45" w14:textId="77777777" w:rsidR="006A1FB4" w:rsidRDefault="006A1FB4" w:rsidP="00DA31E1">
      <w:pPr>
        <w:pStyle w:val="ListParagraph"/>
        <w:numPr>
          <w:ilvl w:val="0"/>
          <w:numId w:val="43"/>
        </w:numPr>
      </w:pPr>
      <w:r>
        <w:t>How many medium chargers?</w:t>
      </w:r>
    </w:p>
    <w:p w14:paraId="3E57C2EF" w14:textId="77777777" w:rsidR="006A1FB4" w:rsidRDefault="006A1FB4" w:rsidP="00DA31E1">
      <w:pPr>
        <w:pStyle w:val="ListParagraph"/>
        <w:numPr>
          <w:ilvl w:val="0"/>
          <w:numId w:val="43"/>
        </w:numPr>
      </w:pPr>
      <w:r>
        <w:t>How many medium chargers are vacant at Time T?</w:t>
      </w:r>
    </w:p>
    <w:p w14:paraId="47DE2ACF" w14:textId="77777777" w:rsidR="006A1FB4" w:rsidRDefault="006A1FB4" w:rsidP="00DA31E1">
      <w:pPr>
        <w:pStyle w:val="ListParagraph"/>
        <w:numPr>
          <w:ilvl w:val="0"/>
          <w:numId w:val="43"/>
        </w:numPr>
      </w:pPr>
      <w:r>
        <w:t>How many standard chargers?</w:t>
      </w:r>
    </w:p>
    <w:p w14:paraId="311D14D3" w14:textId="77777777" w:rsidR="006A1FB4" w:rsidRDefault="006A1FB4" w:rsidP="00DA31E1">
      <w:pPr>
        <w:pStyle w:val="ListParagraph"/>
        <w:numPr>
          <w:ilvl w:val="0"/>
          <w:numId w:val="43"/>
        </w:numPr>
      </w:pPr>
      <w:r>
        <w:t>How many standard chargers are vacant at Time T?</w:t>
      </w:r>
    </w:p>
    <w:p w14:paraId="43B4C363" w14:textId="77777777" w:rsidR="006A1FB4" w:rsidRDefault="006A1FB4" w:rsidP="00DA31E1">
      <w:pPr>
        <w:pStyle w:val="ListParagraph"/>
        <w:numPr>
          <w:ilvl w:val="0"/>
          <w:numId w:val="43"/>
        </w:numPr>
      </w:pPr>
      <w:r>
        <w:t xml:space="preserve">How soon </w:t>
      </w:r>
      <w:r w:rsidRPr="0075314D">
        <w:rPr>
          <w:i/>
        </w:rPr>
        <w:t>m</w:t>
      </w:r>
      <w:r>
        <w:t xml:space="preserve"> (minutes) will a charger become available?</w:t>
      </w:r>
    </w:p>
    <w:p w14:paraId="08B8738D" w14:textId="77777777" w:rsidR="006A1FB4" w:rsidRDefault="006A1FB4" w:rsidP="00DA31E1">
      <w:pPr>
        <w:pStyle w:val="ListParagraph"/>
        <w:numPr>
          <w:ilvl w:val="0"/>
          <w:numId w:val="43"/>
        </w:numPr>
      </w:pPr>
    </w:p>
    <w:p w14:paraId="27359FBF" w14:textId="77777777" w:rsidR="006A1FB4" w:rsidRDefault="006A1FB4" w:rsidP="006A1FB4"/>
    <w:p w14:paraId="4F3E2CB7" w14:textId="77777777" w:rsidR="006A1FB4" w:rsidRDefault="006A1FB4" w:rsidP="006A1FB4">
      <w:r>
        <w:t>1.7 Building CQs? (scope is added at the bottom of this file)</w:t>
      </w:r>
    </w:p>
    <w:p w14:paraId="1F464984" w14:textId="77777777" w:rsidR="006A1FB4" w:rsidRDefault="006A1FB4" w:rsidP="00DA31E1">
      <w:pPr>
        <w:pStyle w:val="ListParagraph"/>
        <w:numPr>
          <w:ilvl w:val="0"/>
          <w:numId w:val="45"/>
        </w:numPr>
      </w:pPr>
      <w:r>
        <w:t>Is it affiliated with a residential estate?</w:t>
      </w:r>
    </w:p>
    <w:p w14:paraId="667F090B" w14:textId="77777777" w:rsidR="006A1FB4" w:rsidRDefault="006A1FB4" w:rsidP="00DA31E1">
      <w:pPr>
        <w:pStyle w:val="ListParagraph"/>
        <w:numPr>
          <w:ilvl w:val="0"/>
          <w:numId w:val="45"/>
        </w:numPr>
      </w:pPr>
      <w:r>
        <w:t>Is it affiliated with a commercial office?</w:t>
      </w:r>
    </w:p>
    <w:p w14:paraId="328ADEC3" w14:textId="77777777" w:rsidR="006A1FB4" w:rsidRDefault="006A1FB4" w:rsidP="00DA31E1">
      <w:pPr>
        <w:pStyle w:val="ListParagraph"/>
        <w:numPr>
          <w:ilvl w:val="0"/>
          <w:numId w:val="45"/>
        </w:numPr>
      </w:pPr>
      <w:r>
        <w:lastRenderedPageBreak/>
        <w:t>Is it affiliated with a shopping mall?</w:t>
      </w:r>
    </w:p>
    <w:p w14:paraId="1490AAAC" w14:textId="77777777" w:rsidR="006A1FB4" w:rsidRDefault="006A1FB4" w:rsidP="00DA31E1">
      <w:pPr>
        <w:pStyle w:val="ListParagraph"/>
        <w:numPr>
          <w:ilvl w:val="0"/>
          <w:numId w:val="45"/>
        </w:numPr>
      </w:pPr>
      <w:r>
        <w:t>Is it affiliated with a government building?</w:t>
      </w:r>
    </w:p>
    <w:p w14:paraId="0CF03512" w14:textId="77777777" w:rsidR="006A1FB4" w:rsidRDefault="006A1FB4" w:rsidP="00DA31E1">
      <w:pPr>
        <w:pStyle w:val="ListParagraph"/>
        <w:numPr>
          <w:ilvl w:val="0"/>
          <w:numId w:val="45"/>
        </w:numPr>
      </w:pPr>
      <w:r>
        <w:t>Is there discount (or free parking) for user I?</w:t>
      </w:r>
    </w:p>
    <w:p w14:paraId="7630A9EF" w14:textId="77777777" w:rsidR="006A1FB4" w:rsidRDefault="006A1FB4" w:rsidP="00DA31E1">
      <w:pPr>
        <w:pStyle w:val="ListParagraph"/>
        <w:numPr>
          <w:ilvl w:val="1"/>
          <w:numId w:val="45"/>
        </w:numPr>
      </w:pPr>
      <w:r>
        <w:t xml:space="preserve">What </w:t>
      </w:r>
      <w:proofErr w:type="gramStart"/>
      <w:r>
        <w:t>are</w:t>
      </w:r>
      <w:proofErr w:type="gramEnd"/>
      <w:r>
        <w:t xml:space="preserve"> the requirement for user I to be entitled the discount in building B?</w:t>
      </w:r>
    </w:p>
    <w:p w14:paraId="43F43115" w14:textId="77777777" w:rsidR="006A1FB4" w:rsidRDefault="006A1FB4" w:rsidP="00DA31E1">
      <w:pPr>
        <w:pStyle w:val="ListParagraph"/>
        <w:numPr>
          <w:ilvl w:val="0"/>
          <w:numId w:val="45"/>
        </w:numPr>
      </w:pPr>
    </w:p>
    <w:p w14:paraId="0A0BC4D4" w14:textId="77777777" w:rsidR="006A1FB4" w:rsidRDefault="006A1FB4" w:rsidP="006A1FB4"/>
    <w:p w14:paraId="008AB676" w14:textId="77777777" w:rsidR="006A1FB4" w:rsidRDefault="006A1FB4" w:rsidP="006A1FB4">
      <w:r>
        <w:t>1.8 Payment CQs?</w:t>
      </w:r>
    </w:p>
    <w:p w14:paraId="64867E3E" w14:textId="77777777" w:rsidR="006A1FB4" w:rsidRDefault="006A1FB4" w:rsidP="00DA31E1">
      <w:pPr>
        <w:pStyle w:val="ListParagraph"/>
        <w:numPr>
          <w:ilvl w:val="0"/>
          <w:numId w:val="46"/>
        </w:numPr>
      </w:pPr>
      <w:r>
        <w:t>Does user I need to pay at T + t (e.g., long-term permit)?</w:t>
      </w:r>
    </w:p>
    <w:p w14:paraId="16A60544" w14:textId="77777777" w:rsidR="006A1FB4" w:rsidRDefault="006A1FB4" w:rsidP="00DA31E1">
      <w:pPr>
        <w:pStyle w:val="ListParagraph"/>
        <w:numPr>
          <w:ilvl w:val="0"/>
          <w:numId w:val="46"/>
        </w:numPr>
      </w:pPr>
      <w:r>
        <w:t>Acceptable payment methods?</w:t>
      </w:r>
    </w:p>
    <w:p w14:paraId="7C92A3D9" w14:textId="2873900F" w:rsidR="00DC2B92" w:rsidRDefault="00DC2B92" w:rsidP="00DA31E1">
      <w:pPr>
        <w:pStyle w:val="ListParagraph"/>
        <w:numPr>
          <w:ilvl w:val="1"/>
          <w:numId w:val="39"/>
        </w:numPr>
      </w:pPr>
    </w:p>
    <w:p w14:paraId="49328E41" w14:textId="6E25DA0B" w:rsidR="003476E3" w:rsidRPr="00896F7F" w:rsidRDefault="003476E3" w:rsidP="003476E3">
      <w:r>
        <w:t xml:space="preserve">Discuss: </w:t>
      </w:r>
    </w:p>
    <w:p w14:paraId="7A55DEC6" w14:textId="58CC99C4" w:rsidR="00196B6E" w:rsidRDefault="00196B6E" w:rsidP="00EA354A">
      <w:pPr>
        <w:pStyle w:val="Heading1"/>
      </w:pPr>
      <w:bookmarkStart w:id="39" w:name="_Toc19780940"/>
      <w:r>
        <w:t>Urban System Characteristics and Behaviour</w:t>
      </w:r>
      <w:bookmarkEnd w:id="37"/>
      <w:bookmarkEnd w:id="39"/>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3F5D9D08" w14:textId="6967C9C9" w:rsidR="00B849EF"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4DB519CE" w14:textId="1B8EEC88" w:rsidR="00DC325E" w:rsidRDefault="00DC325E" w:rsidP="00EA354A"/>
    <w:p w14:paraId="5514DFF1" w14:textId="77777777" w:rsidR="00DC325E" w:rsidRDefault="00DC325E" w:rsidP="00EA354A"/>
    <w:p w14:paraId="62C30242" w14:textId="77777777" w:rsidR="00161997" w:rsidRDefault="00161997" w:rsidP="00EA354A"/>
    <w:p w14:paraId="6E3A9017" w14:textId="584DE4AC" w:rsidR="00161997" w:rsidRDefault="00161997" w:rsidP="00EA354A">
      <w:r>
        <w:t>To do: include discussion on practices adopted for the reuse of existing ontologies</w:t>
      </w:r>
    </w:p>
    <w:p w14:paraId="61D8E173" w14:textId="11AF85BE" w:rsidR="00161997" w:rsidRPr="00105569" w:rsidRDefault="00161997" w:rsidP="001D3F17">
      <w:pPr>
        <w:pStyle w:val="ListParagraph"/>
        <w:numPr>
          <w:ilvl w:val="0"/>
          <w:numId w:val="9"/>
        </w:numPr>
      </w:pPr>
      <w:r w:rsidRPr="00105569">
        <w:t>Save and re-publish with new IRI to ensure availability and consistency (there may be issues if some ontologies update and do not use Version IRI met</w:t>
      </w:r>
      <w:r w:rsidR="008B36EB">
        <w:t>a</w:t>
      </w:r>
      <w:r w:rsidRPr="00105569">
        <w:t>data)</w:t>
      </w:r>
    </w:p>
    <w:p w14:paraId="263DAD14" w14:textId="003FDA21" w:rsidR="00161997" w:rsidRPr="00105569" w:rsidRDefault="00161997" w:rsidP="001D3F17">
      <w:pPr>
        <w:pStyle w:val="ListParagraph"/>
        <w:numPr>
          <w:ilvl w:val="0"/>
          <w:numId w:val="9"/>
        </w:numPr>
      </w:pPr>
      <w:r w:rsidRPr="00105569">
        <w:t>Entities created for organization: XThing, XObjectProperty, XDataProperty…</w:t>
      </w:r>
    </w:p>
    <w:p w14:paraId="055E0A49" w14:textId="37833FFD" w:rsidR="00520123" w:rsidRDefault="00520123" w:rsidP="00EA354A">
      <w:pPr>
        <w:pStyle w:val="Heading2"/>
      </w:pPr>
      <w:bookmarkStart w:id="40" w:name="_Toc19780941"/>
      <w:r>
        <w:t>Foundational Ontolog</w:t>
      </w:r>
      <w:r w:rsidR="0073758C">
        <w:t>ies</w:t>
      </w:r>
      <w:bookmarkEnd w:id="40"/>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w:t>
      </w:r>
      <w:r w:rsidR="002056D3">
        <w:lastRenderedPageBreak/>
        <w:t xml:space="preserve">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41" w:name="_Toc19780942"/>
      <w:r>
        <w:t xml:space="preserve">Location </w:t>
      </w:r>
      <w:r w:rsidR="00520123">
        <w:t>Ontology</w:t>
      </w:r>
      <w:bookmarkEnd w:id="41"/>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line="360" w:lineRule="auto"/>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line="360" w:lineRule="auto"/>
        <w:rPr>
          <w:i/>
        </w:rPr>
      </w:pPr>
      <w:r>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77777777" w:rsidR="0081005F" w:rsidRDefault="0081005F" w:rsidP="0081005F">
      <w:pPr>
        <w:spacing w:after="120" w:line="360" w:lineRule="auto"/>
      </w:pPr>
      <w:r>
        <w:t xml:space="preserve">The Spatial Location ontology reuses and extends the GeoSPARQL </w:t>
      </w:r>
      <w:r>
        <w:fldChar w:fldCharType="begin"/>
      </w:r>
      <w:r>
        <w:instrText xml:space="preserve"> ADDIN EN.CITE &lt;EndNote&gt;&lt;Cite&gt;&lt;Author&gt;Battle&lt;/Author&gt;&lt;Year&gt;2011&lt;/Year&gt;&lt;IDText&gt;Linking geospatial data with GeoSPARQL&lt;/IDText&gt;&lt;DisplayText&gt;[7]&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Pr>
          <w:noProof/>
        </w:rPr>
        <w:t>[7]</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77777777" w:rsidR="0081005F" w:rsidRDefault="0081005F" w:rsidP="0081005F">
      <w:pPr>
        <w:spacing w:after="120" w:line="360" w:lineRule="auto"/>
      </w:pPr>
      <w:r>
        <w:t xml:space="preserve">The ontology represents the location of objects using two key classes: Feature and Geometry, as shown in </w:t>
      </w:r>
      <w:r>
        <w:fldChar w:fldCharType="begin"/>
      </w:r>
      <w:r>
        <w:instrText xml:space="preserve"> REF _Ref11759283 \h </w:instrText>
      </w:r>
      <w:r>
        <w:fldChar w:fldCharType="separate"/>
      </w:r>
      <w:r>
        <w:t xml:space="preserve">Table </w:t>
      </w:r>
      <w:r>
        <w:rPr>
          <w:noProof/>
        </w:rPr>
        <w:t>1</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t xml:space="preserve">Table </w:t>
      </w:r>
      <w:r>
        <w:rPr>
          <w:noProof/>
        </w:rPr>
        <w:t>2</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line="360" w:lineRule="auto"/>
      </w:pPr>
      <w:r>
        <w:lastRenderedPageBreak/>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6AD43953" w:rsidR="0081005F" w:rsidRDefault="0081005F" w:rsidP="0081005F">
      <w:pPr>
        <w:pStyle w:val="Caption"/>
        <w:keepNext/>
        <w:spacing w:after="120"/>
      </w:pPr>
      <w:bookmarkStart w:id="42" w:name="_Ref11759283"/>
      <w:r>
        <w:t xml:space="preserve">Table </w:t>
      </w:r>
      <w:r>
        <w:fldChar w:fldCharType="begin"/>
      </w:r>
      <w:r>
        <w:instrText xml:space="preserve"> SEQ Table \* ARABIC </w:instrText>
      </w:r>
      <w:r>
        <w:fldChar w:fldCharType="separate"/>
      </w:r>
      <w:r>
        <w:rPr>
          <w:noProof/>
        </w:rPr>
        <w:t>1</w:t>
      </w:r>
      <w:r>
        <w:rPr>
          <w:noProof/>
        </w:rPr>
        <w:fldChar w:fldCharType="end"/>
      </w:r>
      <w:bookmarkEnd w:id="42"/>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3A65A6">
        <w:tc>
          <w:tcPr>
            <w:tcW w:w="2433" w:type="dxa"/>
            <w:shd w:val="clear" w:color="auto" w:fill="00FFFF"/>
          </w:tcPr>
          <w:p w14:paraId="39E7AFA9" w14:textId="77777777" w:rsidR="0081005F" w:rsidRDefault="0081005F" w:rsidP="003A65A6">
            <w:pPr>
              <w:spacing w:after="120"/>
            </w:pPr>
            <w:r>
              <w:t>Object</w:t>
            </w:r>
          </w:p>
        </w:tc>
        <w:tc>
          <w:tcPr>
            <w:tcW w:w="3022" w:type="dxa"/>
            <w:shd w:val="clear" w:color="auto" w:fill="00FFFF"/>
          </w:tcPr>
          <w:p w14:paraId="084AC841" w14:textId="77777777" w:rsidR="0081005F" w:rsidRDefault="0081005F" w:rsidP="003A65A6">
            <w:pPr>
              <w:spacing w:after="120"/>
            </w:pPr>
            <w:r>
              <w:t>Property</w:t>
            </w:r>
          </w:p>
        </w:tc>
        <w:tc>
          <w:tcPr>
            <w:tcW w:w="3895" w:type="dxa"/>
            <w:shd w:val="clear" w:color="auto" w:fill="00FFFF"/>
          </w:tcPr>
          <w:p w14:paraId="37F121A2" w14:textId="77777777" w:rsidR="0081005F" w:rsidRDefault="0081005F" w:rsidP="003A65A6">
            <w:pPr>
              <w:spacing w:after="120"/>
            </w:pPr>
            <w:r>
              <w:t>Value</w:t>
            </w:r>
          </w:p>
        </w:tc>
      </w:tr>
      <w:tr w:rsidR="0081005F" w14:paraId="5828DEA1" w14:textId="77777777" w:rsidTr="003A65A6">
        <w:tc>
          <w:tcPr>
            <w:tcW w:w="2433" w:type="dxa"/>
          </w:tcPr>
          <w:p w14:paraId="082B6279" w14:textId="77777777" w:rsidR="0081005F" w:rsidRDefault="0081005F" w:rsidP="003A65A6">
            <w:pPr>
              <w:spacing w:after="120"/>
            </w:pPr>
            <w:proofErr w:type="gramStart"/>
            <w:r>
              <w:t>geo:Feature</w:t>
            </w:r>
            <w:proofErr w:type="gramEnd"/>
          </w:p>
        </w:tc>
        <w:tc>
          <w:tcPr>
            <w:tcW w:w="3022" w:type="dxa"/>
          </w:tcPr>
          <w:p w14:paraId="036D682B" w14:textId="77777777" w:rsidR="0081005F" w:rsidRDefault="0081005F" w:rsidP="003A65A6">
            <w:pPr>
              <w:spacing w:after="120"/>
            </w:pPr>
            <w:proofErr w:type="gramStart"/>
            <w:r>
              <w:t>rdf:subClassOf</w:t>
            </w:r>
            <w:proofErr w:type="gramEnd"/>
          </w:p>
        </w:tc>
        <w:tc>
          <w:tcPr>
            <w:tcW w:w="3895" w:type="dxa"/>
          </w:tcPr>
          <w:p w14:paraId="1741F38B" w14:textId="77777777" w:rsidR="0081005F" w:rsidRDefault="0081005F" w:rsidP="003A65A6">
            <w:pPr>
              <w:spacing w:after="120"/>
            </w:pPr>
            <w:proofErr w:type="gramStart"/>
            <w:r>
              <w:t>geo:SpatialObject</w:t>
            </w:r>
            <w:proofErr w:type="gramEnd"/>
          </w:p>
        </w:tc>
      </w:tr>
      <w:tr w:rsidR="0081005F" w14:paraId="21DB4B2E" w14:textId="77777777" w:rsidTr="003A65A6">
        <w:tc>
          <w:tcPr>
            <w:tcW w:w="2433" w:type="dxa"/>
          </w:tcPr>
          <w:p w14:paraId="32F1BD1A" w14:textId="77777777" w:rsidR="0081005F" w:rsidRDefault="0081005F" w:rsidP="003A65A6">
            <w:pPr>
              <w:spacing w:after="120"/>
            </w:pPr>
            <w:proofErr w:type="gramStart"/>
            <w:r>
              <w:t>geo:Geometry</w:t>
            </w:r>
            <w:proofErr w:type="gramEnd"/>
          </w:p>
        </w:tc>
        <w:tc>
          <w:tcPr>
            <w:tcW w:w="3022" w:type="dxa"/>
          </w:tcPr>
          <w:p w14:paraId="7EF05686" w14:textId="77777777" w:rsidR="0081005F" w:rsidDel="00722F88" w:rsidRDefault="0081005F" w:rsidP="003A65A6">
            <w:pPr>
              <w:spacing w:after="120"/>
            </w:pPr>
            <w:proofErr w:type="gramStart"/>
            <w:r>
              <w:t>rdf:subClassOf</w:t>
            </w:r>
            <w:proofErr w:type="gramEnd"/>
          </w:p>
        </w:tc>
        <w:tc>
          <w:tcPr>
            <w:tcW w:w="3895" w:type="dxa"/>
          </w:tcPr>
          <w:p w14:paraId="653448D7" w14:textId="77777777" w:rsidR="0081005F" w:rsidDel="00722F88" w:rsidRDefault="0081005F" w:rsidP="003A65A6">
            <w:pPr>
              <w:spacing w:after="120"/>
            </w:pPr>
            <w:proofErr w:type="gramStart"/>
            <w:r>
              <w:t>geo:SpatialObject</w:t>
            </w:r>
            <w:proofErr w:type="gramEnd"/>
          </w:p>
        </w:tc>
      </w:tr>
    </w:tbl>
    <w:p w14:paraId="74DFECD7" w14:textId="77777777" w:rsidR="0081005F" w:rsidRDefault="0081005F" w:rsidP="0081005F">
      <w:pPr>
        <w:spacing w:after="120" w:line="360" w:lineRule="auto"/>
      </w:pPr>
    </w:p>
    <w:p w14:paraId="4D8DD8BC" w14:textId="6AA811CC" w:rsidR="0081005F" w:rsidRDefault="0081005F" w:rsidP="0081005F">
      <w:pPr>
        <w:pStyle w:val="Caption"/>
        <w:keepNext/>
        <w:spacing w:after="120"/>
      </w:pPr>
      <w:bookmarkStart w:id="43" w:name="_Ref11762225"/>
      <w:r>
        <w:t xml:space="preserve">Table </w:t>
      </w:r>
      <w:r>
        <w:fldChar w:fldCharType="begin"/>
      </w:r>
      <w:r>
        <w:instrText xml:space="preserve"> SEQ Table \* ARABIC </w:instrText>
      </w:r>
      <w:r>
        <w:fldChar w:fldCharType="separate"/>
      </w:r>
      <w:r>
        <w:rPr>
          <w:noProof/>
        </w:rPr>
        <w:t>2</w:t>
      </w:r>
      <w:r>
        <w:rPr>
          <w:noProof/>
        </w:rPr>
        <w:fldChar w:fldCharType="end"/>
      </w:r>
      <w:bookmarkEnd w:id="43"/>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3A65A6">
            <w:pPr>
              <w:tabs>
                <w:tab w:val="left" w:pos="1027"/>
              </w:tabs>
              <w:spacing w:after="120"/>
            </w:pPr>
            <w:r>
              <w:t>Property</w:t>
            </w:r>
            <w:r>
              <w:tab/>
            </w:r>
          </w:p>
        </w:tc>
        <w:tc>
          <w:tcPr>
            <w:tcW w:w="1741" w:type="dxa"/>
            <w:shd w:val="clear" w:color="auto" w:fill="00FFFF"/>
          </w:tcPr>
          <w:p w14:paraId="54635A02" w14:textId="77777777" w:rsidR="0081005F" w:rsidRDefault="0081005F" w:rsidP="003A65A6">
            <w:pPr>
              <w:spacing w:after="120"/>
            </w:pPr>
            <w:r>
              <w:t>Characteristic</w:t>
            </w:r>
          </w:p>
        </w:tc>
        <w:tc>
          <w:tcPr>
            <w:tcW w:w="5375" w:type="dxa"/>
            <w:shd w:val="clear" w:color="auto" w:fill="00FFFF"/>
          </w:tcPr>
          <w:p w14:paraId="0280D86B" w14:textId="77777777" w:rsidR="0081005F" w:rsidRDefault="0081005F" w:rsidP="003A65A6">
            <w:pPr>
              <w:spacing w:after="120"/>
            </w:pPr>
            <w:r>
              <w:t>Value (if applicable)</w:t>
            </w:r>
          </w:p>
        </w:tc>
      </w:tr>
      <w:tr w:rsidR="0081005F" w14:paraId="7EE445BB" w14:textId="77777777" w:rsidTr="00BF3C2C">
        <w:tc>
          <w:tcPr>
            <w:tcW w:w="2234" w:type="dxa"/>
          </w:tcPr>
          <w:p w14:paraId="7983CFF0" w14:textId="77777777" w:rsidR="0081005F" w:rsidRDefault="0081005F" w:rsidP="003A65A6">
            <w:pPr>
              <w:spacing w:after="120"/>
            </w:pPr>
            <w:proofErr w:type="gramStart"/>
            <w:r>
              <w:t>geo:sfEquals</w:t>
            </w:r>
            <w:proofErr w:type="gramEnd"/>
          </w:p>
        </w:tc>
        <w:tc>
          <w:tcPr>
            <w:tcW w:w="1741" w:type="dxa"/>
          </w:tcPr>
          <w:p w14:paraId="50CD3507" w14:textId="77777777" w:rsidR="0081005F" w:rsidRDefault="0081005F" w:rsidP="003A65A6">
            <w:pPr>
              <w:spacing w:after="120"/>
            </w:pPr>
            <w:r>
              <w:t>Domain and Range</w:t>
            </w:r>
          </w:p>
        </w:tc>
        <w:tc>
          <w:tcPr>
            <w:tcW w:w="5375" w:type="dxa"/>
          </w:tcPr>
          <w:p w14:paraId="6B783DB5" w14:textId="77777777" w:rsidR="0081005F" w:rsidRDefault="0081005F" w:rsidP="003A65A6">
            <w:pPr>
              <w:spacing w:after="120"/>
            </w:pPr>
            <w:proofErr w:type="gramStart"/>
            <w:r>
              <w:t>geo:SpatialObject</w:t>
            </w:r>
            <w:proofErr w:type="gramEnd"/>
          </w:p>
        </w:tc>
      </w:tr>
      <w:tr w:rsidR="0081005F" w14:paraId="7470AEBD" w14:textId="77777777" w:rsidTr="00BF3C2C">
        <w:tc>
          <w:tcPr>
            <w:tcW w:w="2234" w:type="dxa"/>
          </w:tcPr>
          <w:p w14:paraId="1654163D" w14:textId="77777777" w:rsidR="0081005F" w:rsidRDefault="0081005F" w:rsidP="003A65A6">
            <w:pPr>
              <w:spacing w:after="120"/>
            </w:pPr>
            <w:proofErr w:type="gramStart"/>
            <w:r>
              <w:t>geo:</w:t>
            </w:r>
            <w:r w:rsidRPr="00F51C25">
              <w:t>sfDisjoint</w:t>
            </w:r>
            <w:proofErr w:type="gramEnd"/>
          </w:p>
        </w:tc>
        <w:tc>
          <w:tcPr>
            <w:tcW w:w="1741" w:type="dxa"/>
          </w:tcPr>
          <w:p w14:paraId="32E5ED04" w14:textId="77777777" w:rsidR="0081005F" w:rsidRDefault="0081005F" w:rsidP="003A65A6">
            <w:pPr>
              <w:spacing w:after="120"/>
            </w:pPr>
            <w:r>
              <w:t>Domain and Range</w:t>
            </w:r>
          </w:p>
        </w:tc>
        <w:tc>
          <w:tcPr>
            <w:tcW w:w="5375" w:type="dxa"/>
          </w:tcPr>
          <w:p w14:paraId="39C2778A" w14:textId="77777777" w:rsidR="0081005F" w:rsidRDefault="0081005F" w:rsidP="003A65A6">
            <w:pPr>
              <w:spacing w:after="120"/>
            </w:pPr>
            <w:proofErr w:type="gramStart"/>
            <w:r>
              <w:t>geo:SpatialObject</w:t>
            </w:r>
            <w:proofErr w:type="gramEnd"/>
          </w:p>
        </w:tc>
      </w:tr>
      <w:tr w:rsidR="0081005F" w14:paraId="44D2855B" w14:textId="77777777" w:rsidTr="00BF3C2C">
        <w:tc>
          <w:tcPr>
            <w:tcW w:w="2234" w:type="dxa"/>
          </w:tcPr>
          <w:p w14:paraId="21EC7F0D" w14:textId="77777777" w:rsidR="0081005F" w:rsidRDefault="0081005F" w:rsidP="003A65A6">
            <w:pPr>
              <w:spacing w:after="120"/>
            </w:pPr>
            <w:proofErr w:type="gramStart"/>
            <w:r w:rsidRPr="00F51C25">
              <w:t>geo:sfIntersects</w:t>
            </w:r>
            <w:proofErr w:type="gramEnd"/>
          </w:p>
        </w:tc>
        <w:tc>
          <w:tcPr>
            <w:tcW w:w="1741" w:type="dxa"/>
          </w:tcPr>
          <w:p w14:paraId="08D2C8E7" w14:textId="77777777" w:rsidR="0081005F" w:rsidRDefault="0081005F" w:rsidP="003A65A6">
            <w:pPr>
              <w:spacing w:after="120"/>
            </w:pPr>
            <w:r>
              <w:t>Domain and Range</w:t>
            </w:r>
          </w:p>
        </w:tc>
        <w:tc>
          <w:tcPr>
            <w:tcW w:w="5375" w:type="dxa"/>
          </w:tcPr>
          <w:p w14:paraId="1971FBB8" w14:textId="77777777" w:rsidR="0081005F" w:rsidRDefault="0081005F" w:rsidP="003A65A6">
            <w:pPr>
              <w:spacing w:after="120"/>
            </w:pPr>
            <w:proofErr w:type="gramStart"/>
            <w:r>
              <w:t>geo:SpatialObject</w:t>
            </w:r>
            <w:proofErr w:type="gramEnd"/>
          </w:p>
        </w:tc>
      </w:tr>
      <w:tr w:rsidR="0081005F" w14:paraId="0B0E1D9D" w14:textId="77777777" w:rsidTr="00BF3C2C">
        <w:tc>
          <w:tcPr>
            <w:tcW w:w="2234" w:type="dxa"/>
          </w:tcPr>
          <w:p w14:paraId="5B52C0C9" w14:textId="77777777" w:rsidR="0081005F" w:rsidRDefault="0081005F" w:rsidP="003A65A6">
            <w:pPr>
              <w:spacing w:after="120"/>
            </w:pPr>
            <w:proofErr w:type="gramStart"/>
            <w:r w:rsidRPr="00F51C25">
              <w:t>geo:sfTouches</w:t>
            </w:r>
            <w:proofErr w:type="gramEnd"/>
          </w:p>
        </w:tc>
        <w:tc>
          <w:tcPr>
            <w:tcW w:w="1741" w:type="dxa"/>
          </w:tcPr>
          <w:p w14:paraId="10BAB8DD" w14:textId="77777777" w:rsidR="0081005F" w:rsidRDefault="0081005F" w:rsidP="003A65A6">
            <w:pPr>
              <w:spacing w:after="120"/>
            </w:pPr>
            <w:r>
              <w:t>Domain and Range</w:t>
            </w:r>
          </w:p>
        </w:tc>
        <w:tc>
          <w:tcPr>
            <w:tcW w:w="5375" w:type="dxa"/>
          </w:tcPr>
          <w:p w14:paraId="6652A197" w14:textId="77777777" w:rsidR="0081005F" w:rsidRDefault="0081005F" w:rsidP="003A65A6">
            <w:pPr>
              <w:spacing w:after="120"/>
            </w:pPr>
            <w:proofErr w:type="gramStart"/>
            <w:r>
              <w:t>geo:SpatialObject</w:t>
            </w:r>
            <w:proofErr w:type="gramEnd"/>
          </w:p>
        </w:tc>
      </w:tr>
      <w:tr w:rsidR="0081005F" w14:paraId="5E8DD5BA" w14:textId="77777777" w:rsidTr="00BF3C2C">
        <w:tc>
          <w:tcPr>
            <w:tcW w:w="2234" w:type="dxa"/>
          </w:tcPr>
          <w:p w14:paraId="3792B7E6" w14:textId="77777777" w:rsidR="0081005F" w:rsidRPr="00F51C25" w:rsidRDefault="0081005F" w:rsidP="003A65A6">
            <w:pPr>
              <w:spacing w:after="120"/>
            </w:pPr>
            <w:proofErr w:type="gramStart"/>
            <w:r w:rsidRPr="00F51C25">
              <w:t>geo:sfWithin</w:t>
            </w:r>
            <w:proofErr w:type="gramEnd"/>
          </w:p>
        </w:tc>
        <w:tc>
          <w:tcPr>
            <w:tcW w:w="1741" w:type="dxa"/>
          </w:tcPr>
          <w:p w14:paraId="12A5BE4F" w14:textId="77777777" w:rsidR="0081005F" w:rsidRDefault="0081005F" w:rsidP="003A65A6">
            <w:pPr>
              <w:spacing w:after="120"/>
            </w:pPr>
            <w:r>
              <w:t>Domain and Range</w:t>
            </w:r>
          </w:p>
        </w:tc>
        <w:tc>
          <w:tcPr>
            <w:tcW w:w="5375" w:type="dxa"/>
          </w:tcPr>
          <w:p w14:paraId="7B82A8AC" w14:textId="77777777" w:rsidR="0081005F" w:rsidRDefault="0081005F" w:rsidP="003A65A6">
            <w:pPr>
              <w:spacing w:after="120"/>
            </w:pPr>
            <w:proofErr w:type="gramStart"/>
            <w:r>
              <w:t>geo:SpatialObject</w:t>
            </w:r>
            <w:proofErr w:type="gramEnd"/>
          </w:p>
        </w:tc>
      </w:tr>
      <w:tr w:rsidR="0081005F" w14:paraId="009E5848" w14:textId="77777777" w:rsidTr="00BF3C2C">
        <w:tc>
          <w:tcPr>
            <w:tcW w:w="2234" w:type="dxa"/>
          </w:tcPr>
          <w:p w14:paraId="024D3B88" w14:textId="77777777" w:rsidR="0081005F" w:rsidRPr="00F51C25" w:rsidRDefault="0081005F" w:rsidP="003A65A6">
            <w:pPr>
              <w:spacing w:after="120"/>
            </w:pPr>
            <w:proofErr w:type="gramStart"/>
            <w:r w:rsidRPr="00F51C25">
              <w:t>geo:sfContains</w:t>
            </w:r>
            <w:proofErr w:type="gramEnd"/>
          </w:p>
        </w:tc>
        <w:tc>
          <w:tcPr>
            <w:tcW w:w="1741" w:type="dxa"/>
          </w:tcPr>
          <w:p w14:paraId="67F186A7" w14:textId="77777777" w:rsidR="0081005F" w:rsidRDefault="0081005F" w:rsidP="003A65A6">
            <w:pPr>
              <w:spacing w:after="120"/>
            </w:pPr>
            <w:r>
              <w:t>Domain and Range</w:t>
            </w:r>
          </w:p>
        </w:tc>
        <w:tc>
          <w:tcPr>
            <w:tcW w:w="5375" w:type="dxa"/>
          </w:tcPr>
          <w:p w14:paraId="37C7A1FE" w14:textId="77777777" w:rsidR="0081005F" w:rsidRDefault="0081005F" w:rsidP="003A65A6">
            <w:pPr>
              <w:spacing w:after="120"/>
            </w:pPr>
            <w:proofErr w:type="gramStart"/>
            <w:r>
              <w:t>geo:SpatialObject</w:t>
            </w:r>
            <w:proofErr w:type="gramEnd"/>
          </w:p>
        </w:tc>
      </w:tr>
      <w:tr w:rsidR="0081005F" w14:paraId="68946199" w14:textId="77777777" w:rsidTr="00BF3C2C">
        <w:tc>
          <w:tcPr>
            <w:tcW w:w="2234" w:type="dxa"/>
          </w:tcPr>
          <w:p w14:paraId="55AD6ED0" w14:textId="77777777" w:rsidR="0081005F" w:rsidRPr="00F51C25" w:rsidRDefault="0081005F" w:rsidP="003A65A6">
            <w:pPr>
              <w:spacing w:after="120"/>
            </w:pPr>
            <w:proofErr w:type="gramStart"/>
            <w:r w:rsidRPr="00F51C25">
              <w:t>geo:sfOverlaps</w:t>
            </w:r>
            <w:proofErr w:type="gramEnd"/>
          </w:p>
        </w:tc>
        <w:tc>
          <w:tcPr>
            <w:tcW w:w="1741" w:type="dxa"/>
          </w:tcPr>
          <w:p w14:paraId="7981054A" w14:textId="77777777" w:rsidR="0081005F" w:rsidRDefault="0081005F" w:rsidP="003A65A6">
            <w:pPr>
              <w:spacing w:after="120"/>
            </w:pPr>
            <w:r>
              <w:t>Domain and Range</w:t>
            </w:r>
          </w:p>
        </w:tc>
        <w:tc>
          <w:tcPr>
            <w:tcW w:w="5375" w:type="dxa"/>
          </w:tcPr>
          <w:p w14:paraId="65B4EA7B" w14:textId="77777777" w:rsidR="0081005F" w:rsidRDefault="0081005F" w:rsidP="003A65A6">
            <w:pPr>
              <w:spacing w:after="120"/>
            </w:pPr>
            <w:proofErr w:type="gramStart"/>
            <w:r>
              <w:t>geo:SpatialObject</w:t>
            </w:r>
            <w:proofErr w:type="gramEnd"/>
          </w:p>
        </w:tc>
      </w:tr>
      <w:tr w:rsidR="0081005F" w14:paraId="48A42DBF" w14:textId="77777777" w:rsidTr="00BF3C2C">
        <w:tc>
          <w:tcPr>
            <w:tcW w:w="2234" w:type="dxa"/>
          </w:tcPr>
          <w:p w14:paraId="1F712085" w14:textId="77777777" w:rsidR="0081005F" w:rsidRPr="00F51C25" w:rsidRDefault="0081005F" w:rsidP="003A65A6">
            <w:pPr>
              <w:spacing w:after="120"/>
            </w:pPr>
            <w:proofErr w:type="gramStart"/>
            <w:r w:rsidRPr="00F51C25">
              <w:t>geo:sfCrosses</w:t>
            </w:r>
            <w:proofErr w:type="gramEnd"/>
          </w:p>
        </w:tc>
        <w:tc>
          <w:tcPr>
            <w:tcW w:w="1741" w:type="dxa"/>
          </w:tcPr>
          <w:p w14:paraId="51F96469" w14:textId="77777777" w:rsidR="0081005F" w:rsidRDefault="0081005F" w:rsidP="003A65A6">
            <w:pPr>
              <w:spacing w:after="120"/>
            </w:pPr>
            <w:r>
              <w:t>Domain and Range</w:t>
            </w:r>
          </w:p>
        </w:tc>
        <w:tc>
          <w:tcPr>
            <w:tcW w:w="5375" w:type="dxa"/>
          </w:tcPr>
          <w:p w14:paraId="678DDEAB" w14:textId="77777777" w:rsidR="0081005F" w:rsidRDefault="0081005F" w:rsidP="003A65A6">
            <w:pPr>
              <w:spacing w:after="120"/>
            </w:pPr>
            <w:proofErr w:type="gramStart"/>
            <w:r>
              <w:t>geo:SpatialObject</w:t>
            </w:r>
            <w:proofErr w:type="gramEnd"/>
          </w:p>
        </w:tc>
      </w:tr>
      <w:tr w:rsidR="0081005F" w14:paraId="44892C6E" w14:textId="77777777" w:rsidTr="00BF3C2C">
        <w:tc>
          <w:tcPr>
            <w:tcW w:w="2234" w:type="dxa"/>
          </w:tcPr>
          <w:p w14:paraId="5D7BDA3E" w14:textId="77777777" w:rsidR="0081005F" w:rsidRPr="00F51C25" w:rsidRDefault="0081005F" w:rsidP="003A65A6">
            <w:pPr>
              <w:spacing w:after="120"/>
            </w:pPr>
            <w:proofErr w:type="gramStart"/>
            <w:r>
              <w:t>geo:hasGeometry</w:t>
            </w:r>
            <w:proofErr w:type="gramEnd"/>
          </w:p>
        </w:tc>
        <w:tc>
          <w:tcPr>
            <w:tcW w:w="1741" w:type="dxa"/>
          </w:tcPr>
          <w:p w14:paraId="73705EE7" w14:textId="77777777" w:rsidR="0081005F" w:rsidRDefault="0081005F" w:rsidP="003A65A6">
            <w:pPr>
              <w:spacing w:after="120"/>
            </w:pPr>
            <w:r>
              <w:t>Domain</w:t>
            </w:r>
          </w:p>
        </w:tc>
        <w:tc>
          <w:tcPr>
            <w:tcW w:w="5375" w:type="dxa"/>
          </w:tcPr>
          <w:p w14:paraId="38F5B0B7" w14:textId="77777777" w:rsidR="0081005F" w:rsidRDefault="0081005F" w:rsidP="003A65A6">
            <w:pPr>
              <w:spacing w:after="120"/>
            </w:pPr>
            <w:proofErr w:type="gramStart"/>
            <w:r>
              <w:t>geo:Feature</w:t>
            </w:r>
            <w:proofErr w:type="gramEnd"/>
          </w:p>
        </w:tc>
      </w:tr>
      <w:tr w:rsidR="0081005F" w14:paraId="018598F1" w14:textId="77777777" w:rsidTr="00BF3C2C">
        <w:tc>
          <w:tcPr>
            <w:tcW w:w="2234" w:type="dxa"/>
          </w:tcPr>
          <w:p w14:paraId="5D7A4A88" w14:textId="77777777" w:rsidR="0081005F" w:rsidRDefault="0081005F" w:rsidP="003A65A6">
            <w:pPr>
              <w:spacing w:after="120"/>
            </w:pPr>
            <w:proofErr w:type="gramStart"/>
            <w:r>
              <w:t>geo:hasGeometry</w:t>
            </w:r>
            <w:proofErr w:type="gramEnd"/>
          </w:p>
        </w:tc>
        <w:tc>
          <w:tcPr>
            <w:tcW w:w="1741" w:type="dxa"/>
          </w:tcPr>
          <w:p w14:paraId="378A23B1" w14:textId="77777777" w:rsidR="0081005F" w:rsidRDefault="0081005F" w:rsidP="003A65A6">
            <w:pPr>
              <w:spacing w:after="120"/>
            </w:pPr>
            <w:r>
              <w:t>Range</w:t>
            </w:r>
          </w:p>
        </w:tc>
        <w:tc>
          <w:tcPr>
            <w:tcW w:w="5375" w:type="dxa"/>
          </w:tcPr>
          <w:p w14:paraId="49880070" w14:textId="77777777" w:rsidR="0081005F" w:rsidRDefault="0081005F" w:rsidP="003A65A6">
            <w:pPr>
              <w:spacing w:after="120"/>
            </w:pPr>
            <w:proofErr w:type="gramStart"/>
            <w:r>
              <w:t>geo:Geometry</w:t>
            </w:r>
            <w:proofErr w:type="gramEnd"/>
          </w:p>
        </w:tc>
      </w:tr>
      <w:tr w:rsidR="0081005F" w14:paraId="10842CB7" w14:textId="77777777" w:rsidTr="00BF3C2C">
        <w:tc>
          <w:tcPr>
            <w:tcW w:w="2234" w:type="dxa"/>
          </w:tcPr>
          <w:p w14:paraId="7D48F744" w14:textId="77777777" w:rsidR="0081005F" w:rsidRPr="00F51C25" w:rsidRDefault="0081005F" w:rsidP="003A65A6">
            <w:pPr>
              <w:spacing w:after="120"/>
            </w:pPr>
            <w:r>
              <w:lastRenderedPageBreak/>
              <w:t>hasLocation</w:t>
            </w:r>
          </w:p>
        </w:tc>
        <w:tc>
          <w:tcPr>
            <w:tcW w:w="1741" w:type="dxa"/>
          </w:tcPr>
          <w:p w14:paraId="7342E1DD" w14:textId="77777777" w:rsidR="0081005F" w:rsidRDefault="0081005F" w:rsidP="003A65A6">
            <w:pPr>
              <w:spacing w:after="120"/>
            </w:pPr>
            <w:r>
              <w:t>Range</w:t>
            </w:r>
          </w:p>
        </w:tc>
        <w:tc>
          <w:tcPr>
            <w:tcW w:w="5375" w:type="dxa"/>
          </w:tcPr>
          <w:p w14:paraId="67DFD1E5" w14:textId="77777777" w:rsidR="0081005F" w:rsidRDefault="0081005F" w:rsidP="003A65A6">
            <w:pPr>
              <w:spacing w:after="120"/>
            </w:pPr>
            <w:proofErr w:type="gramStart"/>
            <w:r>
              <w:t>geo:Feature</w:t>
            </w:r>
            <w:proofErr w:type="gramEnd"/>
          </w:p>
        </w:tc>
      </w:tr>
      <w:tr w:rsidR="0081005F" w14:paraId="2C3F5713" w14:textId="77777777" w:rsidTr="00BF3C2C">
        <w:tc>
          <w:tcPr>
            <w:tcW w:w="2234" w:type="dxa"/>
          </w:tcPr>
          <w:p w14:paraId="39B418E3" w14:textId="77777777" w:rsidR="0081005F" w:rsidRDefault="0081005F" w:rsidP="003A65A6">
            <w:pPr>
              <w:spacing w:after="120"/>
            </w:pPr>
            <w:r>
              <w:t>associatedLocation</w:t>
            </w:r>
          </w:p>
        </w:tc>
        <w:tc>
          <w:tcPr>
            <w:tcW w:w="1741" w:type="dxa"/>
          </w:tcPr>
          <w:p w14:paraId="4D2B7CFA" w14:textId="77777777" w:rsidR="0081005F" w:rsidRDefault="0081005F" w:rsidP="003A65A6">
            <w:pPr>
              <w:spacing w:after="120"/>
            </w:pPr>
            <w:r>
              <w:t>Range</w:t>
            </w:r>
          </w:p>
        </w:tc>
        <w:tc>
          <w:tcPr>
            <w:tcW w:w="5375" w:type="dxa"/>
          </w:tcPr>
          <w:p w14:paraId="18666BB9" w14:textId="77777777" w:rsidR="0081005F" w:rsidRDefault="0081005F" w:rsidP="003A65A6">
            <w:pPr>
              <w:spacing w:after="120"/>
            </w:pPr>
            <w:proofErr w:type="gramStart"/>
            <w:r>
              <w:t>geo:Feature</w:t>
            </w:r>
            <w:proofErr w:type="gramEnd"/>
          </w:p>
        </w:tc>
      </w:tr>
      <w:tr w:rsidR="0081005F" w14:paraId="5C5461A8" w14:textId="77777777" w:rsidTr="00BF3C2C">
        <w:tc>
          <w:tcPr>
            <w:tcW w:w="2234" w:type="dxa"/>
          </w:tcPr>
          <w:p w14:paraId="14FC3697" w14:textId="77777777" w:rsidR="0081005F" w:rsidRDefault="0081005F" w:rsidP="003A65A6">
            <w:pPr>
              <w:spacing w:after="120"/>
            </w:pPr>
            <w:proofErr w:type="gramStart"/>
            <w:r>
              <w:t>geo:asWKT</w:t>
            </w:r>
            <w:proofErr w:type="gramEnd"/>
          </w:p>
        </w:tc>
        <w:tc>
          <w:tcPr>
            <w:tcW w:w="1741" w:type="dxa"/>
          </w:tcPr>
          <w:p w14:paraId="2AC70BA9" w14:textId="77777777" w:rsidR="0081005F" w:rsidRDefault="0081005F" w:rsidP="003A65A6">
            <w:pPr>
              <w:spacing w:after="120"/>
            </w:pPr>
            <w:r>
              <w:t>Range</w:t>
            </w:r>
          </w:p>
        </w:tc>
        <w:tc>
          <w:tcPr>
            <w:tcW w:w="5375" w:type="dxa"/>
          </w:tcPr>
          <w:p w14:paraId="31170CD7" w14:textId="77777777" w:rsidR="0081005F" w:rsidRDefault="0081005F" w:rsidP="003A65A6">
            <w:pPr>
              <w:spacing w:after="120"/>
            </w:pPr>
            <w:proofErr w:type="gramStart"/>
            <w:r>
              <w:t>geo:wktLiteral</w:t>
            </w:r>
            <w:proofErr w:type="gramEnd"/>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proofErr w:type="gramStart"/>
            <w:r>
              <w:t>geo:Geometry</w:t>
            </w:r>
            <w:proofErr w:type="gramEnd"/>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BF3C2C" w:rsidP="00BF3C2C">
            <w:pPr>
              <w:spacing w:after="120"/>
            </w:pPr>
            <w:hyperlink r:id="rId9" w:anchor="_lat_la_-9.+1_+9.+1_+1.-4_+1.-1_lon_lo_-1.8+2_+1.8+2_+1.-4" w:history="1">
              <w:r w:rsidRPr="00B34DE1">
                <w:rPr>
                  <w:rStyle w:val="Hyperlink"/>
                </w:rPr>
                <w:t>http://franz.com/ns/allegrograph/5.0/geo/nd#_lat_la_-9.+1_+9.+1_+1.-4_+1.-1_lon_lo_-1.8+2_+1.8+2_+1.-4</w:t>
              </w:r>
            </w:hyperlink>
            <w:r>
              <w:rPr>
                <w:rStyle w:val="FootnoteReference"/>
              </w:rPr>
              <w:footnoteReference w:id="2"/>
            </w:r>
          </w:p>
        </w:tc>
      </w:tr>
    </w:tbl>
    <w:p w14:paraId="2C3343CC" w14:textId="77777777" w:rsidR="0081005F" w:rsidRDefault="0081005F" w:rsidP="0081005F">
      <w:pPr>
        <w:pStyle w:val="Heading2"/>
        <w:numPr>
          <w:ilvl w:val="0"/>
          <w:numId w:val="0"/>
        </w:numPr>
        <w:spacing w:after="120" w:line="360" w:lineRule="auto"/>
        <w:rPr>
          <w:lang w:val="en-CA"/>
        </w:rPr>
      </w:pPr>
    </w:p>
    <w:p w14:paraId="45BCB3D0" w14:textId="77777777" w:rsidR="0081005F" w:rsidRDefault="0081005F" w:rsidP="00882108">
      <w:pPr>
        <w:pStyle w:val="Heading4"/>
      </w:pPr>
      <w:r>
        <w:t>An Example</w:t>
      </w:r>
    </w:p>
    <w:p w14:paraId="734B1012" w14:textId="77777777" w:rsidR="0081005F" w:rsidRDefault="0081005F" w:rsidP="0081005F">
      <w:pPr>
        <w:spacing w:after="120" w:line="360" w:lineRule="auto"/>
      </w:pPr>
      <w:r>
        <w:t xml:space="preserve">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 </w:t>
      </w:r>
      <w:r>
        <w:fldChar w:fldCharType="begin"/>
      </w:r>
      <w:r>
        <w:instrText xml:space="preserve"> REF _Ref11758762 \h </w:instrText>
      </w:r>
      <w:r>
        <w:fldChar w:fldCharType="separate"/>
      </w:r>
      <w:r>
        <w:t xml:space="preserve">Figure </w:t>
      </w:r>
      <w:r>
        <w:rPr>
          <w:noProof/>
        </w:rPr>
        <w:t>2</w:t>
      </w:r>
      <w:r>
        <w:fldChar w:fldCharType="end"/>
      </w:r>
      <w:r>
        <w:t>.</w:t>
      </w:r>
    </w:p>
    <w:p w14:paraId="21B476C1" w14:textId="77777777" w:rsidR="0081005F" w:rsidRDefault="0081005F" w:rsidP="0081005F">
      <w:pPr>
        <w:spacing w:after="120" w:line="360" w:lineRule="auto"/>
      </w:pPr>
    </w:p>
    <w:p w14:paraId="6E1928D8" w14:textId="77777777" w:rsidR="0081005F" w:rsidRDefault="0081005F" w:rsidP="0081005F">
      <w:pPr>
        <w:keepNext/>
        <w:spacing w:after="120" w:line="360" w:lineRule="auto"/>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78330"/>
                    </a:xfrm>
                    <a:prstGeom prst="rect">
                      <a:avLst/>
                    </a:prstGeom>
                  </pic:spPr>
                </pic:pic>
              </a:graphicData>
            </a:graphic>
          </wp:inline>
        </w:drawing>
      </w:r>
    </w:p>
    <w:p w14:paraId="233C9977" w14:textId="3EC4488B" w:rsidR="0081005F" w:rsidRDefault="0081005F" w:rsidP="0081005F">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Pr="00BF3C2C" w:rsidRDefault="00BF3C2C" w:rsidP="00BF3C2C">
      <w:pPr>
        <w:rPr>
          <w:lang w:val="en-US"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lastRenderedPageBreak/>
        <w:t>Reused</w:t>
      </w:r>
      <w:r w:rsidRPr="00EA354A">
        <w:rPr>
          <w:b/>
        </w:rPr>
        <w:t xml:space="preserve"> Ontologies:</w:t>
      </w:r>
    </w:p>
    <w:p w14:paraId="148F30D6" w14:textId="03F2F2B3" w:rsidR="002F6849" w:rsidRPr="00E80D3C" w:rsidRDefault="00831D53" w:rsidP="001D3F17">
      <w:pPr>
        <w:pStyle w:val="p1"/>
        <w:numPr>
          <w:ilvl w:val="0"/>
          <w:numId w:val="8"/>
        </w:numPr>
        <w:rPr>
          <w:rFonts w:asciiTheme="minorHAnsi" w:hAnsiTheme="minorHAnsi" w:cstheme="minorHAnsi"/>
          <w:sz w:val="20"/>
        </w:rPr>
      </w:pPr>
      <w:r>
        <w:rPr>
          <w:rFonts w:asciiTheme="minorHAnsi" w:hAnsiTheme="minorHAnsi" w:cstheme="minorHAnsi"/>
          <w:sz w:val="20"/>
        </w:rPr>
        <w:t>GeoSPARQL</w:t>
      </w:r>
      <w:r w:rsidR="002F6849" w:rsidRPr="00E80D3C">
        <w:rPr>
          <w:rFonts w:asciiTheme="minorHAnsi" w:hAnsiTheme="minorHAnsi" w:cstheme="minorHAnsi"/>
          <w:sz w:val="20"/>
        </w:rPr>
        <w:t>: http://www.opengis.net/ont/geosparql#</w:t>
      </w:r>
    </w:p>
    <w:p w14:paraId="19B75E59" w14:textId="77777777" w:rsidR="00520123" w:rsidRDefault="00520123" w:rsidP="00EA354A">
      <w:pPr>
        <w:pStyle w:val="Heading3"/>
      </w:pPr>
      <w:bookmarkStart w:id="44" w:name="_Toc519507734"/>
      <w:bookmarkStart w:id="45" w:name="_Toc520703198"/>
      <w:bookmarkStart w:id="46" w:name="_Toc520725402"/>
      <w:bookmarkStart w:id="47" w:name="_Toc519507735"/>
      <w:bookmarkStart w:id="48" w:name="_Toc520703199"/>
      <w:bookmarkStart w:id="49" w:name="_Toc520725403"/>
      <w:bookmarkStart w:id="50" w:name="_Toc519507736"/>
      <w:bookmarkStart w:id="51" w:name="_Toc520703200"/>
      <w:bookmarkStart w:id="52" w:name="_Toc520725404"/>
      <w:bookmarkStart w:id="53" w:name="_Toc519507737"/>
      <w:bookmarkStart w:id="54" w:name="_Toc520703201"/>
      <w:bookmarkStart w:id="55" w:name="_Toc520725405"/>
      <w:bookmarkStart w:id="56" w:name="_Toc519507738"/>
      <w:bookmarkStart w:id="57" w:name="_Toc520703202"/>
      <w:bookmarkStart w:id="58" w:name="_Toc520725406"/>
      <w:bookmarkStart w:id="59" w:name="_Toc197809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t>Time Ontology</w:t>
      </w:r>
      <w:bookmarkEnd w:id="59"/>
    </w:p>
    <w:p w14:paraId="2AAB4AC9" w14:textId="0F70FC9B" w:rsidR="007978A3" w:rsidRDefault="00D22EE2" w:rsidP="007978A3">
      <w:pPr>
        <w:rPr>
          <w:i/>
        </w:rPr>
      </w:pPr>
      <w:hyperlink r:id="rId11" w:history="1">
        <w:r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line="360" w:lineRule="auto"/>
      </w:pPr>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77777777" w:rsidR="00D22EE2" w:rsidRDefault="00D22EE2" w:rsidP="00D22EE2">
      <w:pPr>
        <w:spacing w:after="120" w:line="360" w:lineRule="auto"/>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instrText xml:space="preserve"> ADDIN EN.CITE &lt;EndNote&gt;&lt;Cite&gt;&lt;Author&gt;W3C&lt;/Author&gt;&lt;Year&gt;2017&lt;/Year&gt;&lt;IDText&gt;Time Ontology in OWL&lt;/IDText&gt;&lt;DisplayText&gt;[8]&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Pr>
          <w:noProof/>
        </w:rPr>
        <w:t>[8]</w:t>
      </w:r>
      <w:r>
        <w:fldChar w:fldCharType="end"/>
      </w:r>
      <w:r>
        <w:t xml:space="preserve"> and originally presented in work by </w:t>
      </w:r>
      <w:r>
        <w:fldChar w:fldCharType="begin"/>
      </w:r>
      <w:r>
        <w:instrText xml:space="preserve"> ADDIN EN.CITE &lt;EndNote&gt;&lt;Cite&gt;&lt;Author&gt;Hobbs&lt;/Author&gt;&lt;Year&gt;2006&lt;/Year&gt;&lt;IDText&gt;Time ontology in OWL&lt;/IDText&gt;&lt;DisplayText&gt;[9]&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Pr>
          <w:noProof/>
        </w:rPr>
        <w:t>[9]</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w:t>
      </w:r>
      <w:r>
        <w:lastRenderedPageBreak/>
        <w:t xml:space="preserve">and </w:t>
      </w:r>
      <w:r>
        <w:rPr>
          <w:i/>
        </w:rPr>
        <w:t xml:space="preserve">relating them </w:t>
      </w:r>
      <w:r>
        <w:t>(e.g. via the subclass relation) to concepts in the W3C’s Time Ontology standard. These new concepts will be clearly identifiable their IRI.</w:t>
      </w:r>
    </w:p>
    <w:p w14:paraId="63C4A023" w14:textId="77777777" w:rsidR="00D22EE2" w:rsidRDefault="00D22EE2" w:rsidP="00D22EE2">
      <w:pPr>
        <w:spacing w:after="120" w:line="360" w:lineRule="auto"/>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t xml:space="preserve">Table </w:t>
      </w:r>
      <w:r>
        <w:rPr>
          <w:noProof/>
        </w:rPr>
        <w:t>3</w:t>
      </w:r>
      <w:r>
        <w:fldChar w:fldCharType="end"/>
      </w:r>
      <w:r>
        <w:t>.</w:t>
      </w:r>
    </w:p>
    <w:p w14:paraId="09404273" w14:textId="77777777" w:rsidR="00D22EE2" w:rsidRDefault="00D22EE2" w:rsidP="00D22EE2">
      <w:pPr>
        <w:pStyle w:val="Caption"/>
        <w:keepNext/>
        <w:spacing w:after="120"/>
      </w:pPr>
      <w:bookmarkStart w:id="60" w:name="_Ref11827256"/>
      <w:r>
        <w:t xml:space="preserve">Table </w:t>
      </w:r>
      <w:r>
        <w:fldChar w:fldCharType="begin"/>
      </w:r>
      <w:r>
        <w:instrText xml:space="preserve"> SEQ Table \* ARABIC </w:instrText>
      </w:r>
      <w:r>
        <w:fldChar w:fldCharType="separate"/>
      </w:r>
      <w:r>
        <w:rPr>
          <w:noProof/>
        </w:rPr>
        <w:t>3</w:t>
      </w:r>
      <w:r>
        <w:rPr>
          <w:noProof/>
        </w:rPr>
        <w:fldChar w:fldCharType="end"/>
      </w:r>
      <w:bookmarkEnd w:id="60"/>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3A65A6">
        <w:trPr>
          <w:cantSplit/>
        </w:trPr>
        <w:tc>
          <w:tcPr>
            <w:tcW w:w="2938" w:type="dxa"/>
            <w:shd w:val="clear" w:color="auto" w:fill="00FFFF"/>
          </w:tcPr>
          <w:p w14:paraId="0141E031" w14:textId="77777777" w:rsidR="00D22EE2" w:rsidRDefault="00D22EE2" w:rsidP="003A65A6">
            <w:pPr>
              <w:spacing w:after="120"/>
            </w:pPr>
            <w:r>
              <w:t>Object</w:t>
            </w:r>
          </w:p>
        </w:tc>
        <w:tc>
          <w:tcPr>
            <w:tcW w:w="3011" w:type="dxa"/>
            <w:shd w:val="clear" w:color="auto" w:fill="00FFFF"/>
          </w:tcPr>
          <w:p w14:paraId="574263EF" w14:textId="77777777" w:rsidR="00D22EE2" w:rsidRDefault="00D22EE2" w:rsidP="003A65A6">
            <w:pPr>
              <w:spacing w:after="120"/>
            </w:pPr>
            <w:r>
              <w:t>Property</w:t>
            </w:r>
          </w:p>
        </w:tc>
        <w:tc>
          <w:tcPr>
            <w:tcW w:w="3627" w:type="dxa"/>
            <w:shd w:val="clear" w:color="auto" w:fill="00FFFF"/>
          </w:tcPr>
          <w:p w14:paraId="2900A124" w14:textId="77777777" w:rsidR="00D22EE2" w:rsidRDefault="00D22EE2" w:rsidP="003A65A6">
            <w:pPr>
              <w:spacing w:after="120"/>
            </w:pPr>
            <w:r>
              <w:t>Value</w:t>
            </w:r>
          </w:p>
        </w:tc>
      </w:tr>
      <w:tr w:rsidR="00D22EE2" w14:paraId="50911A3D" w14:textId="77777777" w:rsidTr="003A65A6">
        <w:trPr>
          <w:cantSplit/>
        </w:trPr>
        <w:tc>
          <w:tcPr>
            <w:tcW w:w="2938" w:type="dxa"/>
            <w:vMerge w:val="restart"/>
          </w:tcPr>
          <w:p w14:paraId="6C4EE454" w14:textId="77777777" w:rsidR="00D22EE2" w:rsidRDefault="00D22EE2" w:rsidP="003A65A6">
            <w:pPr>
              <w:spacing w:after="120"/>
            </w:pPr>
            <w:proofErr w:type="gramStart"/>
            <w:r>
              <w:t>time:TemporalEntity</w:t>
            </w:r>
            <w:proofErr w:type="gramEnd"/>
          </w:p>
        </w:tc>
        <w:tc>
          <w:tcPr>
            <w:tcW w:w="3011" w:type="dxa"/>
          </w:tcPr>
          <w:p w14:paraId="299A4BC6" w14:textId="77777777" w:rsidR="00D22EE2" w:rsidRDefault="00D22EE2" w:rsidP="003A65A6">
            <w:pPr>
              <w:spacing w:after="120"/>
            </w:pPr>
            <w:r>
              <w:t>EquivalentClass</w:t>
            </w:r>
          </w:p>
        </w:tc>
        <w:tc>
          <w:tcPr>
            <w:tcW w:w="3627" w:type="dxa"/>
          </w:tcPr>
          <w:p w14:paraId="1F59BC14" w14:textId="77777777" w:rsidR="00D22EE2" w:rsidRDefault="00D22EE2" w:rsidP="003A65A6">
            <w:pPr>
              <w:spacing w:after="120"/>
            </w:pPr>
            <w:proofErr w:type="gramStart"/>
            <w:r>
              <w:t>time:Instant</w:t>
            </w:r>
            <w:proofErr w:type="gramEnd"/>
            <w:r>
              <w:t xml:space="preserve"> and  time:Interval</w:t>
            </w:r>
          </w:p>
        </w:tc>
      </w:tr>
      <w:tr w:rsidR="00D22EE2" w14:paraId="44877A3D" w14:textId="77777777" w:rsidTr="003A65A6">
        <w:trPr>
          <w:cantSplit/>
        </w:trPr>
        <w:tc>
          <w:tcPr>
            <w:tcW w:w="2938" w:type="dxa"/>
            <w:vMerge/>
          </w:tcPr>
          <w:p w14:paraId="69A8813B" w14:textId="77777777" w:rsidR="00D22EE2" w:rsidRDefault="00D22EE2" w:rsidP="003A65A6">
            <w:pPr>
              <w:spacing w:after="120"/>
            </w:pPr>
          </w:p>
        </w:tc>
        <w:tc>
          <w:tcPr>
            <w:tcW w:w="3011" w:type="dxa"/>
          </w:tcPr>
          <w:p w14:paraId="0072A3EE" w14:textId="77777777" w:rsidR="00D22EE2" w:rsidRDefault="00D22EE2" w:rsidP="003A65A6">
            <w:pPr>
              <w:spacing w:after="120"/>
            </w:pPr>
            <w:proofErr w:type="gramStart"/>
            <w:r>
              <w:t>time:before</w:t>
            </w:r>
            <w:proofErr w:type="gramEnd"/>
          </w:p>
        </w:tc>
        <w:tc>
          <w:tcPr>
            <w:tcW w:w="3627" w:type="dxa"/>
          </w:tcPr>
          <w:p w14:paraId="49079FBA" w14:textId="77777777" w:rsidR="00D22EE2" w:rsidRDefault="00D22EE2" w:rsidP="003A65A6">
            <w:pPr>
              <w:spacing w:after="120"/>
            </w:pPr>
            <w:proofErr w:type="gramStart"/>
            <w:r>
              <w:t>only  time</w:t>
            </w:r>
            <w:proofErr w:type="gramEnd"/>
            <w:r>
              <w:t>:TemporalEntity</w:t>
            </w:r>
          </w:p>
        </w:tc>
      </w:tr>
      <w:tr w:rsidR="00D22EE2" w14:paraId="6802A8BE" w14:textId="77777777" w:rsidTr="003A65A6">
        <w:trPr>
          <w:cantSplit/>
        </w:trPr>
        <w:tc>
          <w:tcPr>
            <w:tcW w:w="2938" w:type="dxa"/>
            <w:vMerge/>
          </w:tcPr>
          <w:p w14:paraId="1C694909" w14:textId="77777777" w:rsidR="00D22EE2" w:rsidRDefault="00D22EE2" w:rsidP="003A65A6">
            <w:pPr>
              <w:spacing w:after="120"/>
            </w:pPr>
          </w:p>
        </w:tc>
        <w:tc>
          <w:tcPr>
            <w:tcW w:w="3011" w:type="dxa"/>
          </w:tcPr>
          <w:p w14:paraId="0E238DB4" w14:textId="77777777" w:rsidR="00D22EE2" w:rsidRDefault="00D22EE2" w:rsidP="003A65A6">
            <w:pPr>
              <w:spacing w:after="120"/>
            </w:pPr>
            <w:proofErr w:type="gramStart"/>
            <w:r>
              <w:t>time:after</w:t>
            </w:r>
            <w:proofErr w:type="gramEnd"/>
          </w:p>
        </w:tc>
        <w:tc>
          <w:tcPr>
            <w:tcW w:w="3627" w:type="dxa"/>
          </w:tcPr>
          <w:p w14:paraId="04FFE50C" w14:textId="77777777" w:rsidR="00D22EE2" w:rsidRDefault="00D22EE2" w:rsidP="003A65A6">
            <w:pPr>
              <w:spacing w:after="120"/>
            </w:pPr>
            <w:proofErr w:type="gramStart"/>
            <w:r>
              <w:t>only  time</w:t>
            </w:r>
            <w:proofErr w:type="gramEnd"/>
            <w:r>
              <w:t>:TemporalEntity</w:t>
            </w:r>
          </w:p>
        </w:tc>
      </w:tr>
      <w:tr w:rsidR="00D22EE2" w14:paraId="6991EB8E" w14:textId="77777777" w:rsidTr="003A65A6">
        <w:trPr>
          <w:cantSplit/>
        </w:trPr>
        <w:tc>
          <w:tcPr>
            <w:tcW w:w="2938" w:type="dxa"/>
            <w:vMerge/>
          </w:tcPr>
          <w:p w14:paraId="49106162" w14:textId="77777777" w:rsidR="00D22EE2" w:rsidRDefault="00D22EE2" w:rsidP="003A65A6">
            <w:pPr>
              <w:spacing w:after="120"/>
            </w:pPr>
          </w:p>
        </w:tc>
        <w:tc>
          <w:tcPr>
            <w:tcW w:w="3011" w:type="dxa"/>
          </w:tcPr>
          <w:p w14:paraId="1474B6B5" w14:textId="77777777" w:rsidR="00D22EE2" w:rsidRDefault="00D22EE2" w:rsidP="003A65A6">
            <w:pPr>
              <w:spacing w:after="120"/>
            </w:pPr>
            <w:proofErr w:type="gramStart"/>
            <w:r>
              <w:t>time:hasBeginning</w:t>
            </w:r>
            <w:proofErr w:type="gramEnd"/>
          </w:p>
        </w:tc>
        <w:tc>
          <w:tcPr>
            <w:tcW w:w="3627" w:type="dxa"/>
          </w:tcPr>
          <w:p w14:paraId="5C9209E1" w14:textId="77777777" w:rsidR="00D22EE2" w:rsidRDefault="00D22EE2" w:rsidP="003A65A6">
            <w:pPr>
              <w:spacing w:after="120"/>
            </w:pPr>
            <w:proofErr w:type="gramStart"/>
            <w:r>
              <w:t>only  time</w:t>
            </w:r>
            <w:proofErr w:type="gramEnd"/>
            <w:r>
              <w:t>:Instant</w:t>
            </w:r>
          </w:p>
        </w:tc>
      </w:tr>
      <w:tr w:rsidR="00D22EE2" w14:paraId="3A2598D8" w14:textId="77777777" w:rsidTr="003A65A6">
        <w:trPr>
          <w:cantSplit/>
        </w:trPr>
        <w:tc>
          <w:tcPr>
            <w:tcW w:w="2938" w:type="dxa"/>
            <w:vMerge/>
          </w:tcPr>
          <w:p w14:paraId="1E06993B" w14:textId="77777777" w:rsidR="00D22EE2" w:rsidRDefault="00D22EE2" w:rsidP="003A65A6">
            <w:pPr>
              <w:spacing w:after="120"/>
            </w:pPr>
          </w:p>
        </w:tc>
        <w:tc>
          <w:tcPr>
            <w:tcW w:w="3011" w:type="dxa"/>
          </w:tcPr>
          <w:p w14:paraId="7E311C76" w14:textId="77777777" w:rsidR="00D22EE2" w:rsidRDefault="00D22EE2" w:rsidP="003A65A6">
            <w:pPr>
              <w:spacing w:after="120"/>
            </w:pPr>
            <w:proofErr w:type="gramStart"/>
            <w:r>
              <w:t>time:hasEnding</w:t>
            </w:r>
            <w:proofErr w:type="gramEnd"/>
          </w:p>
        </w:tc>
        <w:tc>
          <w:tcPr>
            <w:tcW w:w="3627" w:type="dxa"/>
          </w:tcPr>
          <w:p w14:paraId="3D1DC544" w14:textId="77777777" w:rsidR="00D22EE2" w:rsidRDefault="00D22EE2" w:rsidP="003A65A6">
            <w:pPr>
              <w:spacing w:after="120"/>
            </w:pPr>
            <w:proofErr w:type="gramStart"/>
            <w:r>
              <w:t>only  time</w:t>
            </w:r>
            <w:proofErr w:type="gramEnd"/>
            <w:r>
              <w:t>:Instant</w:t>
            </w:r>
          </w:p>
        </w:tc>
      </w:tr>
      <w:tr w:rsidR="00D22EE2" w14:paraId="0ADEEEE6" w14:textId="77777777" w:rsidTr="003A65A6">
        <w:trPr>
          <w:cantSplit/>
        </w:trPr>
        <w:tc>
          <w:tcPr>
            <w:tcW w:w="2938" w:type="dxa"/>
            <w:vMerge/>
          </w:tcPr>
          <w:p w14:paraId="4F6579D3" w14:textId="77777777" w:rsidR="00D22EE2" w:rsidRDefault="00D22EE2" w:rsidP="003A65A6">
            <w:pPr>
              <w:spacing w:after="120"/>
            </w:pPr>
          </w:p>
        </w:tc>
        <w:tc>
          <w:tcPr>
            <w:tcW w:w="3011" w:type="dxa"/>
          </w:tcPr>
          <w:p w14:paraId="02FF67F3" w14:textId="77777777" w:rsidR="00D22EE2" w:rsidRDefault="00D22EE2" w:rsidP="003A65A6">
            <w:pPr>
              <w:spacing w:after="120"/>
            </w:pPr>
            <w:proofErr w:type="gramStart"/>
            <w:r>
              <w:t>time:hasDuration</w:t>
            </w:r>
            <w:proofErr w:type="gramEnd"/>
          </w:p>
        </w:tc>
        <w:tc>
          <w:tcPr>
            <w:tcW w:w="3627" w:type="dxa"/>
          </w:tcPr>
          <w:p w14:paraId="1B439605" w14:textId="77777777" w:rsidR="00D22EE2" w:rsidRDefault="00D22EE2" w:rsidP="003A65A6">
            <w:pPr>
              <w:spacing w:after="120"/>
            </w:pPr>
            <w:proofErr w:type="gramStart"/>
            <w:r>
              <w:t>only  time</w:t>
            </w:r>
            <w:proofErr w:type="gramEnd"/>
            <w:r>
              <w:t>:Duration</w:t>
            </w:r>
          </w:p>
        </w:tc>
      </w:tr>
      <w:tr w:rsidR="00D22EE2" w14:paraId="2AB5BC5F" w14:textId="77777777" w:rsidTr="003A65A6">
        <w:trPr>
          <w:cantSplit/>
        </w:trPr>
        <w:tc>
          <w:tcPr>
            <w:tcW w:w="2938" w:type="dxa"/>
            <w:vMerge w:val="restart"/>
          </w:tcPr>
          <w:p w14:paraId="257FB710" w14:textId="77777777" w:rsidR="00D22EE2" w:rsidRDefault="00D22EE2" w:rsidP="003A65A6">
            <w:pPr>
              <w:spacing w:after="120"/>
            </w:pPr>
            <w:proofErr w:type="gramStart"/>
            <w:r>
              <w:t>time:Instant</w:t>
            </w:r>
            <w:proofErr w:type="gramEnd"/>
          </w:p>
        </w:tc>
        <w:tc>
          <w:tcPr>
            <w:tcW w:w="3011" w:type="dxa"/>
          </w:tcPr>
          <w:p w14:paraId="2F9E9B8F" w14:textId="77777777" w:rsidR="00D22EE2" w:rsidRDefault="00D22EE2" w:rsidP="003A65A6">
            <w:pPr>
              <w:spacing w:after="120"/>
            </w:pPr>
            <w:r>
              <w:t>subClassOf</w:t>
            </w:r>
          </w:p>
        </w:tc>
        <w:tc>
          <w:tcPr>
            <w:tcW w:w="3627" w:type="dxa"/>
          </w:tcPr>
          <w:p w14:paraId="72C28002" w14:textId="77777777" w:rsidR="00D22EE2" w:rsidRDefault="00D22EE2" w:rsidP="003A65A6">
            <w:pPr>
              <w:spacing w:after="120"/>
            </w:pPr>
            <w:proofErr w:type="gramStart"/>
            <w:r>
              <w:t>time:TemporalEntity</w:t>
            </w:r>
            <w:proofErr w:type="gramEnd"/>
          </w:p>
        </w:tc>
      </w:tr>
      <w:tr w:rsidR="00D22EE2" w14:paraId="56B312EF" w14:textId="77777777" w:rsidTr="003A65A6">
        <w:trPr>
          <w:cantSplit/>
        </w:trPr>
        <w:tc>
          <w:tcPr>
            <w:tcW w:w="2938" w:type="dxa"/>
            <w:vMerge/>
          </w:tcPr>
          <w:p w14:paraId="190854DE" w14:textId="77777777" w:rsidR="00D22EE2" w:rsidRDefault="00D22EE2" w:rsidP="003A65A6">
            <w:pPr>
              <w:spacing w:after="120"/>
            </w:pPr>
          </w:p>
        </w:tc>
        <w:tc>
          <w:tcPr>
            <w:tcW w:w="3011" w:type="dxa"/>
          </w:tcPr>
          <w:p w14:paraId="6FAC7FA5" w14:textId="77777777" w:rsidR="00D22EE2" w:rsidRDefault="00D22EE2" w:rsidP="003A65A6">
            <w:pPr>
              <w:spacing w:after="120"/>
            </w:pPr>
            <w:proofErr w:type="gramStart"/>
            <w:r>
              <w:t>time:inside</w:t>
            </w:r>
            <w:proofErr w:type="gramEnd"/>
          </w:p>
        </w:tc>
        <w:tc>
          <w:tcPr>
            <w:tcW w:w="3627" w:type="dxa"/>
          </w:tcPr>
          <w:p w14:paraId="47A9C338" w14:textId="77777777" w:rsidR="00D22EE2" w:rsidRDefault="00D22EE2" w:rsidP="003A65A6">
            <w:pPr>
              <w:spacing w:after="120"/>
            </w:pPr>
            <w:proofErr w:type="gramStart"/>
            <w:r>
              <w:t>only  time</w:t>
            </w:r>
            <w:proofErr w:type="gramEnd"/>
            <w:r>
              <w:t>:Interval</w:t>
            </w:r>
          </w:p>
        </w:tc>
      </w:tr>
      <w:tr w:rsidR="00D22EE2" w14:paraId="54954626" w14:textId="77777777" w:rsidTr="003A65A6">
        <w:trPr>
          <w:cantSplit/>
        </w:trPr>
        <w:tc>
          <w:tcPr>
            <w:tcW w:w="2938" w:type="dxa"/>
            <w:vMerge/>
          </w:tcPr>
          <w:p w14:paraId="2EEA41A1" w14:textId="77777777" w:rsidR="00D22EE2" w:rsidRDefault="00D22EE2" w:rsidP="003A65A6">
            <w:pPr>
              <w:spacing w:after="120"/>
            </w:pPr>
          </w:p>
        </w:tc>
        <w:tc>
          <w:tcPr>
            <w:tcW w:w="3011" w:type="dxa"/>
          </w:tcPr>
          <w:p w14:paraId="6BE4790E" w14:textId="77777777" w:rsidR="00D22EE2" w:rsidRDefault="00D22EE2" w:rsidP="003A65A6">
            <w:pPr>
              <w:spacing w:after="120"/>
            </w:pPr>
            <w:proofErr w:type="gramStart"/>
            <w:r>
              <w:t>time:inTimePosition</w:t>
            </w:r>
            <w:proofErr w:type="gramEnd"/>
          </w:p>
        </w:tc>
        <w:tc>
          <w:tcPr>
            <w:tcW w:w="3627" w:type="dxa"/>
          </w:tcPr>
          <w:p w14:paraId="3704F770" w14:textId="77777777" w:rsidR="00D22EE2" w:rsidRDefault="00D22EE2" w:rsidP="003A65A6">
            <w:pPr>
              <w:spacing w:after="120"/>
            </w:pPr>
            <w:r>
              <w:t xml:space="preserve">max </w:t>
            </w:r>
            <w:proofErr w:type="gramStart"/>
            <w:r>
              <w:t>1  time</w:t>
            </w:r>
            <w:proofErr w:type="gramEnd"/>
            <w:r>
              <w:t>:TimePosition</w:t>
            </w:r>
          </w:p>
        </w:tc>
      </w:tr>
      <w:tr w:rsidR="00D22EE2" w14:paraId="4F435FA8" w14:textId="77777777" w:rsidTr="003A65A6">
        <w:trPr>
          <w:cantSplit/>
        </w:trPr>
        <w:tc>
          <w:tcPr>
            <w:tcW w:w="2938" w:type="dxa"/>
            <w:vMerge/>
          </w:tcPr>
          <w:p w14:paraId="7DB0FE10" w14:textId="77777777" w:rsidR="00D22EE2" w:rsidRDefault="00D22EE2" w:rsidP="003A65A6">
            <w:pPr>
              <w:spacing w:after="120"/>
            </w:pPr>
          </w:p>
        </w:tc>
        <w:tc>
          <w:tcPr>
            <w:tcW w:w="3011" w:type="dxa"/>
          </w:tcPr>
          <w:p w14:paraId="0A0F98FD" w14:textId="77777777" w:rsidR="00D22EE2" w:rsidRDefault="00D22EE2" w:rsidP="003A65A6">
            <w:pPr>
              <w:spacing w:after="120"/>
            </w:pPr>
            <w:proofErr w:type="gramStart"/>
            <w:r>
              <w:t>time:inXSDDateTimeStamp</w:t>
            </w:r>
            <w:proofErr w:type="gramEnd"/>
          </w:p>
        </w:tc>
        <w:tc>
          <w:tcPr>
            <w:tcW w:w="3627" w:type="dxa"/>
          </w:tcPr>
          <w:p w14:paraId="136CC80D" w14:textId="77777777" w:rsidR="00D22EE2" w:rsidRDefault="00D22EE2" w:rsidP="003A65A6">
            <w:pPr>
              <w:spacing w:after="120"/>
            </w:pPr>
            <w:r>
              <w:t xml:space="preserve">max 1 </w:t>
            </w:r>
            <w:proofErr w:type="gramStart"/>
            <w:r>
              <w:t>xsd:DateTimeStamp</w:t>
            </w:r>
            <w:proofErr w:type="gramEnd"/>
          </w:p>
        </w:tc>
      </w:tr>
      <w:tr w:rsidR="00D22EE2" w14:paraId="1B01B063" w14:textId="77777777" w:rsidTr="003A65A6">
        <w:trPr>
          <w:cantSplit/>
        </w:trPr>
        <w:tc>
          <w:tcPr>
            <w:tcW w:w="2938" w:type="dxa"/>
            <w:vMerge w:val="restart"/>
          </w:tcPr>
          <w:p w14:paraId="66B98E10" w14:textId="77777777" w:rsidR="00D22EE2" w:rsidRDefault="00D22EE2" w:rsidP="003A65A6">
            <w:pPr>
              <w:spacing w:after="120"/>
            </w:pPr>
            <w:proofErr w:type="gramStart"/>
            <w:r>
              <w:t>time:Interval</w:t>
            </w:r>
            <w:proofErr w:type="gramEnd"/>
          </w:p>
        </w:tc>
        <w:tc>
          <w:tcPr>
            <w:tcW w:w="3011" w:type="dxa"/>
          </w:tcPr>
          <w:p w14:paraId="778BFA70" w14:textId="77777777" w:rsidR="00D22EE2" w:rsidRDefault="00D22EE2" w:rsidP="003A65A6">
            <w:pPr>
              <w:spacing w:after="120"/>
            </w:pPr>
            <w:r>
              <w:t>subClassOf</w:t>
            </w:r>
          </w:p>
        </w:tc>
        <w:tc>
          <w:tcPr>
            <w:tcW w:w="3627" w:type="dxa"/>
          </w:tcPr>
          <w:p w14:paraId="501399D7" w14:textId="77777777" w:rsidR="00D22EE2" w:rsidRDefault="00D22EE2" w:rsidP="003A65A6">
            <w:pPr>
              <w:spacing w:after="120"/>
            </w:pPr>
            <w:proofErr w:type="gramStart"/>
            <w:r>
              <w:t>time:TemporalEntity</w:t>
            </w:r>
            <w:proofErr w:type="gramEnd"/>
          </w:p>
        </w:tc>
      </w:tr>
      <w:tr w:rsidR="00D22EE2" w14:paraId="2142F8C4" w14:textId="77777777" w:rsidTr="003A65A6">
        <w:trPr>
          <w:cantSplit/>
        </w:trPr>
        <w:tc>
          <w:tcPr>
            <w:tcW w:w="2938" w:type="dxa"/>
            <w:vMerge/>
          </w:tcPr>
          <w:p w14:paraId="2AD8934B" w14:textId="77777777" w:rsidR="00D22EE2" w:rsidRDefault="00D22EE2" w:rsidP="003A65A6">
            <w:pPr>
              <w:spacing w:after="120"/>
            </w:pPr>
          </w:p>
        </w:tc>
        <w:tc>
          <w:tcPr>
            <w:tcW w:w="3011" w:type="dxa"/>
          </w:tcPr>
          <w:p w14:paraId="5197691B" w14:textId="77777777" w:rsidR="00D22EE2" w:rsidRDefault="00D22EE2" w:rsidP="003A65A6">
            <w:pPr>
              <w:spacing w:after="120"/>
            </w:pPr>
            <w:proofErr w:type="gramStart"/>
            <w:r>
              <w:t>time:meets</w:t>
            </w:r>
            <w:proofErr w:type="gramEnd"/>
          </w:p>
        </w:tc>
        <w:tc>
          <w:tcPr>
            <w:tcW w:w="3627" w:type="dxa"/>
          </w:tcPr>
          <w:p w14:paraId="38A807E0" w14:textId="77777777" w:rsidR="00D22EE2" w:rsidRDefault="00D22EE2" w:rsidP="003A65A6">
            <w:pPr>
              <w:spacing w:after="120"/>
            </w:pPr>
            <w:proofErr w:type="gramStart"/>
            <w:r>
              <w:t>only  time</w:t>
            </w:r>
            <w:proofErr w:type="gramEnd"/>
            <w:r>
              <w:t>:Interval</w:t>
            </w:r>
          </w:p>
        </w:tc>
      </w:tr>
      <w:tr w:rsidR="00D22EE2" w14:paraId="24CC0D26" w14:textId="77777777" w:rsidTr="003A65A6">
        <w:trPr>
          <w:cantSplit/>
        </w:trPr>
        <w:tc>
          <w:tcPr>
            <w:tcW w:w="2938" w:type="dxa"/>
            <w:vMerge/>
          </w:tcPr>
          <w:p w14:paraId="214E2942" w14:textId="77777777" w:rsidR="00D22EE2" w:rsidRDefault="00D22EE2" w:rsidP="003A65A6">
            <w:pPr>
              <w:spacing w:after="120"/>
            </w:pPr>
          </w:p>
        </w:tc>
        <w:tc>
          <w:tcPr>
            <w:tcW w:w="3011" w:type="dxa"/>
          </w:tcPr>
          <w:p w14:paraId="4E918957" w14:textId="77777777" w:rsidR="00D22EE2" w:rsidRDefault="00D22EE2" w:rsidP="003A65A6">
            <w:pPr>
              <w:spacing w:after="120"/>
            </w:pPr>
            <w:proofErr w:type="gramStart"/>
            <w:r>
              <w:t>time:overlaps</w:t>
            </w:r>
            <w:proofErr w:type="gramEnd"/>
          </w:p>
        </w:tc>
        <w:tc>
          <w:tcPr>
            <w:tcW w:w="3627" w:type="dxa"/>
          </w:tcPr>
          <w:p w14:paraId="404EA992" w14:textId="77777777" w:rsidR="00D22EE2" w:rsidRDefault="00D22EE2" w:rsidP="003A65A6">
            <w:pPr>
              <w:spacing w:after="120"/>
            </w:pPr>
            <w:proofErr w:type="gramStart"/>
            <w:r>
              <w:t>only  time</w:t>
            </w:r>
            <w:proofErr w:type="gramEnd"/>
            <w:r>
              <w:t>:Interval</w:t>
            </w:r>
          </w:p>
        </w:tc>
      </w:tr>
      <w:tr w:rsidR="00D22EE2" w14:paraId="575B8A24" w14:textId="77777777" w:rsidTr="003A65A6">
        <w:trPr>
          <w:cantSplit/>
        </w:trPr>
        <w:tc>
          <w:tcPr>
            <w:tcW w:w="2938" w:type="dxa"/>
            <w:vMerge/>
          </w:tcPr>
          <w:p w14:paraId="43212CBE" w14:textId="77777777" w:rsidR="00D22EE2" w:rsidRDefault="00D22EE2" w:rsidP="003A65A6">
            <w:pPr>
              <w:spacing w:after="120"/>
            </w:pPr>
          </w:p>
        </w:tc>
        <w:tc>
          <w:tcPr>
            <w:tcW w:w="3011" w:type="dxa"/>
          </w:tcPr>
          <w:p w14:paraId="6ABE48DE" w14:textId="77777777" w:rsidR="00D22EE2" w:rsidRDefault="00D22EE2" w:rsidP="003A65A6">
            <w:pPr>
              <w:spacing w:after="120"/>
            </w:pPr>
            <w:proofErr w:type="gramStart"/>
            <w:r>
              <w:t>time:starts</w:t>
            </w:r>
            <w:proofErr w:type="gramEnd"/>
          </w:p>
        </w:tc>
        <w:tc>
          <w:tcPr>
            <w:tcW w:w="3627" w:type="dxa"/>
          </w:tcPr>
          <w:p w14:paraId="20FE504E" w14:textId="77777777" w:rsidR="00D22EE2" w:rsidRDefault="00D22EE2" w:rsidP="003A65A6">
            <w:pPr>
              <w:spacing w:after="120"/>
            </w:pPr>
            <w:proofErr w:type="gramStart"/>
            <w:r>
              <w:t>only  time</w:t>
            </w:r>
            <w:proofErr w:type="gramEnd"/>
            <w:r>
              <w:t>:Interval</w:t>
            </w:r>
          </w:p>
        </w:tc>
      </w:tr>
      <w:tr w:rsidR="00D22EE2" w14:paraId="56D41F57" w14:textId="77777777" w:rsidTr="003A65A6">
        <w:trPr>
          <w:cantSplit/>
        </w:trPr>
        <w:tc>
          <w:tcPr>
            <w:tcW w:w="2938" w:type="dxa"/>
            <w:vMerge/>
          </w:tcPr>
          <w:p w14:paraId="6DCF5DB1" w14:textId="77777777" w:rsidR="00D22EE2" w:rsidRDefault="00D22EE2" w:rsidP="003A65A6">
            <w:pPr>
              <w:spacing w:after="120"/>
            </w:pPr>
          </w:p>
        </w:tc>
        <w:tc>
          <w:tcPr>
            <w:tcW w:w="3011" w:type="dxa"/>
          </w:tcPr>
          <w:p w14:paraId="474A4E9B" w14:textId="77777777" w:rsidR="00D22EE2" w:rsidRDefault="00D22EE2" w:rsidP="003A65A6">
            <w:pPr>
              <w:spacing w:after="120"/>
            </w:pPr>
            <w:proofErr w:type="gramStart"/>
            <w:r>
              <w:t>time:finishes</w:t>
            </w:r>
            <w:proofErr w:type="gramEnd"/>
          </w:p>
        </w:tc>
        <w:tc>
          <w:tcPr>
            <w:tcW w:w="3627" w:type="dxa"/>
          </w:tcPr>
          <w:p w14:paraId="08B65B2A" w14:textId="77777777" w:rsidR="00D22EE2" w:rsidRDefault="00D22EE2" w:rsidP="003A65A6">
            <w:pPr>
              <w:spacing w:after="120"/>
            </w:pPr>
            <w:proofErr w:type="gramStart"/>
            <w:r>
              <w:t>only  time</w:t>
            </w:r>
            <w:proofErr w:type="gramEnd"/>
            <w:r>
              <w:t>:Interval</w:t>
            </w:r>
          </w:p>
        </w:tc>
      </w:tr>
      <w:tr w:rsidR="00D22EE2" w14:paraId="201FDCE6" w14:textId="77777777" w:rsidTr="003A65A6">
        <w:trPr>
          <w:cantSplit/>
        </w:trPr>
        <w:tc>
          <w:tcPr>
            <w:tcW w:w="2938" w:type="dxa"/>
            <w:vMerge/>
          </w:tcPr>
          <w:p w14:paraId="22C33894" w14:textId="77777777" w:rsidR="00D22EE2" w:rsidRDefault="00D22EE2" w:rsidP="003A65A6">
            <w:pPr>
              <w:spacing w:after="120"/>
            </w:pPr>
          </w:p>
        </w:tc>
        <w:tc>
          <w:tcPr>
            <w:tcW w:w="3011" w:type="dxa"/>
          </w:tcPr>
          <w:p w14:paraId="365E55CA" w14:textId="77777777" w:rsidR="00D22EE2" w:rsidRDefault="00D22EE2" w:rsidP="003A65A6">
            <w:pPr>
              <w:spacing w:after="120"/>
            </w:pPr>
            <w:proofErr w:type="gramStart"/>
            <w:r>
              <w:t>time:during</w:t>
            </w:r>
            <w:proofErr w:type="gramEnd"/>
          </w:p>
        </w:tc>
        <w:tc>
          <w:tcPr>
            <w:tcW w:w="3627" w:type="dxa"/>
          </w:tcPr>
          <w:p w14:paraId="5C0DFFEC" w14:textId="77777777" w:rsidR="00D22EE2" w:rsidRDefault="00D22EE2" w:rsidP="003A65A6">
            <w:pPr>
              <w:spacing w:after="120"/>
            </w:pPr>
            <w:proofErr w:type="gramStart"/>
            <w:r>
              <w:t>only  time</w:t>
            </w:r>
            <w:proofErr w:type="gramEnd"/>
            <w:r>
              <w:t>:Interval</w:t>
            </w:r>
          </w:p>
        </w:tc>
      </w:tr>
      <w:tr w:rsidR="00D22EE2" w14:paraId="5CA1059C" w14:textId="77777777" w:rsidTr="003A65A6">
        <w:trPr>
          <w:cantSplit/>
        </w:trPr>
        <w:tc>
          <w:tcPr>
            <w:tcW w:w="2938" w:type="dxa"/>
            <w:vMerge/>
          </w:tcPr>
          <w:p w14:paraId="016A2712" w14:textId="77777777" w:rsidR="00D22EE2" w:rsidRDefault="00D22EE2" w:rsidP="003A65A6">
            <w:pPr>
              <w:spacing w:after="120"/>
            </w:pPr>
          </w:p>
        </w:tc>
        <w:tc>
          <w:tcPr>
            <w:tcW w:w="3011" w:type="dxa"/>
          </w:tcPr>
          <w:p w14:paraId="606983E7" w14:textId="77777777" w:rsidR="00D22EE2" w:rsidRDefault="00D22EE2" w:rsidP="003A65A6">
            <w:pPr>
              <w:spacing w:after="120"/>
            </w:pPr>
            <w:proofErr w:type="gramStart"/>
            <w:r>
              <w:t>time:equals</w:t>
            </w:r>
            <w:proofErr w:type="gramEnd"/>
          </w:p>
        </w:tc>
        <w:tc>
          <w:tcPr>
            <w:tcW w:w="3627" w:type="dxa"/>
          </w:tcPr>
          <w:p w14:paraId="4AF60EC2" w14:textId="77777777" w:rsidR="00D22EE2" w:rsidRDefault="00D22EE2" w:rsidP="003A65A6">
            <w:pPr>
              <w:spacing w:after="120"/>
            </w:pPr>
            <w:proofErr w:type="gramStart"/>
            <w:r>
              <w:t>only  time</w:t>
            </w:r>
            <w:proofErr w:type="gramEnd"/>
            <w:r>
              <w:t>:Interval</w:t>
            </w:r>
          </w:p>
        </w:tc>
      </w:tr>
      <w:tr w:rsidR="00D22EE2" w14:paraId="35FACE10" w14:textId="77777777" w:rsidTr="003A65A6">
        <w:trPr>
          <w:cantSplit/>
        </w:trPr>
        <w:tc>
          <w:tcPr>
            <w:tcW w:w="2938" w:type="dxa"/>
            <w:vMerge w:val="restart"/>
          </w:tcPr>
          <w:p w14:paraId="28612969" w14:textId="77777777" w:rsidR="00D22EE2" w:rsidRDefault="00D22EE2" w:rsidP="003A65A6">
            <w:pPr>
              <w:spacing w:after="120"/>
            </w:pPr>
            <w:proofErr w:type="gramStart"/>
            <w:r>
              <w:t>time:DateTimeDescription</w:t>
            </w:r>
            <w:proofErr w:type="gramEnd"/>
          </w:p>
        </w:tc>
        <w:tc>
          <w:tcPr>
            <w:tcW w:w="3011" w:type="dxa"/>
          </w:tcPr>
          <w:p w14:paraId="327E5EA9" w14:textId="77777777" w:rsidR="00D22EE2" w:rsidRDefault="00D22EE2" w:rsidP="003A65A6">
            <w:pPr>
              <w:spacing w:after="120"/>
            </w:pPr>
            <w:proofErr w:type="gramStart"/>
            <w:r>
              <w:t>time:day</w:t>
            </w:r>
            <w:proofErr w:type="gramEnd"/>
          </w:p>
        </w:tc>
        <w:tc>
          <w:tcPr>
            <w:tcW w:w="3627" w:type="dxa"/>
          </w:tcPr>
          <w:p w14:paraId="3502581B" w14:textId="77777777" w:rsidR="00D22EE2" w:rsidRDefault="00D22EE2" w:rsidP="003A65A6">
            <w:pPr>
              <w:spacing w:after="120"/>
            </w:pPr>
            <w:r>
              <w:t xml:space="preserve">max 1 </w:t>
            </w:r>
            <w:proofErr w:type="gramStart"/>
            <w:r>
              <w:t>rdfs:Literal</w:t>
            </w:r>
            <w:proofErr w:type="gramEnd"/>
          </w:p>
        </w:tc>
      </w:tr>
      <w:tr w:rsidR="00D22EE2" w14:paraId="5664F06A" w14:textId="77777777" w:rsidTr="003A65A6">
        <w:trPr>
          <w:cantSplit/>
        </w:trPr>
        <w:tc>
          <w:tcPr>
            <w:tcW w:w="2938" w:type="dxa"/>
            <w:vMerge/>
          </w:tcPr>
          <w:p w14:paraId="71C015E0" w14:textId="77777777" w:rsidR="00D22EE2" w:rsidRDefault="00D22EE2" w:rsidP="003A65A6">
            <w:pPr>
              <w:spacing w:after="120"/>
            </w:pPr>
          </w:p>
        </w:tc>
        <w:tc>
          <w:tcPr>
            <w:tcW w:w="3011" w:type="dxa"/>
          </w:tcPr>
          <w:p w14:paraId="711418F3" w14:textId="77777777" w:rsidR="00D22EE2" w:rsidRDefault="00D22EE2" w:rsidP="003A65A6">
            <w:pPr>
              <w:spacing w:after="120"/>
            </w:pPr>
            <w:proofErr w:type="gramStart"/>
            <w:r>
              <w:t>time:dayOfWeek</w:t>
            </w:r>
            <w:proofErr w:type="gramEnd"/>
          </w:p>
        </w:tc>
        <w:tc>
          <w:tcPr>
            <w:tcW w:w="3627" w:type="dxa"/>
          </w:tcPr>
          <w:p w14:paraId="2B0E15BE" w14:textId="77777777" w:rsidR="00D22EE2" w:rsidRDefault="00D22EE2" w:rsidP="003A65A6">
            <w:pPr>
              <w:spacing w:after="120"/>
            </w:pPr>
            <w:r>
              <w:t xml:space="preserve">max 1 </w:t>
            </w:r>
            <w:proofErr w:type="gramStart"/>
            <w:r>
              <w:t>owl:Thing</w:t>
            </w:r>
            <w:proofErr w:type="gramEnd"/>
          </w:p>
        </w:tc>
      </w:tr>
      <w:tr w:rsidR="00D22EE2" w14:paraId="38197E05" w14:textId="77777777" w:rsidTr="003A65A6">
        <w:trPr>
          <w:cantSplit/>
        </w:trPr>
        <w:tc>
          <w:tcPr>
            <w:tcW w:w="2938" w:type="dxa"/>
            <w:vMerge/>
          </w:tcPr>
          <w:p w14:paraId="7967FCE7" w14:textId="77777777" w:rsidR="00D22EE2" w:rsidRDefault="00D22EE2" w:rsidP="003A65A6">
            <w:pPr>
              <w:spacing w:after="120"/>
            </w:pPr>
          </w:p>
        </w:tc>
        <w:tc>
          <w:tcPr>
            <w:tcW w:w="3011" w:type="dxa"/>
          </w:tcPr>
          <w:p w14:paraId="255E276D" w14:textId="77777777" w:rsidR="00D22EE2" w:rsidRDefault="00D22EE2" w:rsidP="003A65A6">
            <w:pPr>
              <w:spacing w:after="120"/>
            </w:pPr>
            <w:proofErr w:type="gramStart"/>
            <w:r>
              <w:t>time:dayOfYear</w:t>
            </w:r>
            <w:proofErr w:type="gramEnd"/>
          </w:p>
        </w:tc>
        <w:tc>
          <w:tcPr>
            <w:tcW w:w="3627" w:type="dxa"/>
          </w:tcPr>
          <w:p w14:paraId="281B3DAA" w14:textId="77777777" w:rsidR="00D22EE2" w:rsidRDefault="00D22EE2" w:rsidP="003A65A6">
            <w:pPr>
              <w:spacing w:after="120"/>
            </w:pPr>
            <w:r>
              <w:t xml:space="preserve">max 1 </w:t>
            </w:r>
            <w:proofErr w:type="gramStart"/>
            <w:r>
              <w:t>rdfs:Literal</w:t>
            </w:r>
            <w:proofErr w:type="gramEnd"/>
          </w:p>
        </w:tc>
      </w:tr>
      <w:tr w:rsidR="00D22EE2" w14:paraId="63D4929E" w14:textId="77777777" w:rsidTr="003A65A6">
        <w:trPr>
          <w:cantSplit/>
        </w:trPr>
        <w:tc>
          <w:tcPr>
            <w:tcW w:w="2938" w:type="dxa"/>
            <w:vMerge/>
          </w:tcPr>
          <w:p w14:paraId="450468CC" w14:textId="77777777" w:rsidR="00D22EE2" w:rsidRDefault="00D22EE2" w:rsidP="003A65A6">
            <w:pPr>
              <w:spacing w:after="120"/>
            </w:pPr>
          </w:p>
        </w:tc>
        <w:tc>
          <w:tcPr>
            <w:tcW w:w="3011" w:type="dxa"/>
          </w:tcPr>
          <w:p w14:paraId="553531ED" w14:textId="77777777" w:rsidR="00D22EE2" w:rsidRDefault="00D22EE2" w:rsidP="003A65A6">
            <w:pPr>
              <w:spacing w:after="120"/>
            </w:pPr>
            <w:proofErr w:type="gramStart"/>
            <w:r>
              <w:t>time:hour</w:t>
            </w:r>
            <w:proofErr w:type="gramEnd"/>
          </w:p>
        </w:tc>
        <w:tc>
          <w:tcPr>
            <w:tcW w:w="3627" w:type="dxa"/>
          </w:tcPr>
          <w:p w14:paraId="74C92670" w14:textId="77777777" w:rsidR="00D22EE2" w:rsidRDefault="00D22EE2" w:rsidP="003A65A6">
            <w:pPr>
              <w:spacing w:after="120"/>
            </w:pPr>
            <w:r>
              <w:t xml:space="preserve">max 1 </w:t>
            </w:r>
            <w:proofErr w:type="gramStart"/>
            <w:r>
              <w:t>rdfs:Literal</w:t>
            </w:r>
            <w:proofErr w:type="gramEnd"/>
          </w:p>
        </w:tc>
      </w:tr>
      <w:tr w:rsidR="00D22EE2" w14:paraId="64E7A6F3" w14:textId="77777777" w:rsidTr="003A65A6">
        <w:trPr>
          <w:cantSplit/>
        </w:trPr>
        <w:tc>
          <w:tcPr>
            <w:tcW w:w="2938" w:type="dxa"/>
            <w:vMerge/>
          </w:tcPr>
          <w:p w14:paraId="6D09A205" w14:textId="77777777" w:rsidR="00D22EE2" w:rsidRDefault="00D22EE2" w:rsidP="003A65A6">
            <w:pPr>
              <w:spacing w:after="120"/>
            </w:pPr>
          </w:p>
        </w:tc>
        <w:tc>
          <w:tcPr>
            <w:tcW w:w="3011" w:type="dxa"/>
          </w:tcPr>
          <w:p w14:paraId="259985DD" w14:textId="77777777" w:rsidR="00D22EE2" w:rsidRDefault="00D22EE2" w:rsidP="003A65A6">
            <w:pPr>
              <w:spacing w:after="120"/>
            </w:pPr>
            <w:proofErr w:type="gramStart"/>
            <w:r>
              <w:t>time:minute</w:t>
            </w:r>
            <w:proofErr w:type="gramEnd"/>
          </w:p>
        </w:tc>
        <w:tc>
          <w:tcPr>
            <w:tcW w:w="3627" w:type="dxa"/>
          </w:tcPr>
          <w:p w14:paraId="0DB1466E" w14:textId="77777777" w:rsidR="00D22EE2" w:rsidRDefault="00D22EE2" w:rsidP="003A65A6">
            <w:pPr>
              <w:spacing w:after="120"/>
            </w:pPr>
            <w:r>
              <w:t xml:space="preserve">max 1 </w:t>
            </w:r>
            <w:proofErr w:type="gramStart"/>
            <w:r>
              <w:t>rdfs:Literal</w:t>
            </w:r>
            <w:proofErr w:type="gramEnd"/>
          </w:p>
        </w:tc>
      </w:tr>
      <w:tr w:rsidR="00D22EE2" w14:paraId="618EBEFF" w14:textId="77777777" w:rsidTr="003A65A6">
        <w:trPr>
          <w:cantSplit/>
        </w:trPr>
        <w:tc>
          <w:tcPr>
            <w:tcW w:w="2938" w:type="dxa"/>
            <w:vMerge/>
          </w:tcPr>
          <w:p w14:paraId="25FCB2F0" w14:textId="77777777" w:rsidR="00D22EE2" w:rsidRDefault="00D22EE2" w:rsidP="003A65A6">
            <w:pPr>
              <w:spacing w:after="120"/>
            </w:pPr>
          </w:p>
        </w:tc>
        <w:tc>
          <w:tcPr>
            <w:tcW w:w="3011" w:type="dxa"/>
          </w:tcPr>
          <w:p w14:paraId="6A6961EC" w14:textId="77777777" w:rsidR="00D22EE2" w:rsidRDefault="00D22EE2" w:rsidP="003A65A6">
            <w:pPr>
              <w:spacing w:after="120"/>
            </w:pPr>
            <w:proofErr w:type="gramStart"/>
            <w:r>
              <w:t>time:month</w:t>
            </w:r>
            <w:proofErr w:type="gramEnd"/>
          </w:p>
        </w:tc>
        <w:tc>
          <w:tcPr>
            <w:tcW w:w="3627" w:type="dxa"/>
          </w:tcPr>
          <w:p w14:paraId="67DE9889" w14:textId="77777777" w:rsidR="00D22EE2" w:rsidRDefault="00D22EE2" w:rsidP="003A65A6">
            <w:pPr>
              <w:spacing w:after="120"/>
            </w:pPr>
            <w:r>
              <w:t xml:space="preserve">max 1 </w:t>
            </w:r>
            <w:proofErr w:type="gramStart"/>
            <w:r>
              <w:t>rdfs:Literal</w:t>
            </w:r>
            <w:proofErr w:type="gramEnd"/>
          </w:p>
        </w:tc>
      </w:tr>
      <w:tr w:rsidR="00D22EE2" w14:paraId="32914830" w14:textId="77777777" w:rsidTr="003A65A6">
        <w:trPr>
          <w:cantSplit/>
        </w:trPr>
        <w:tc>
          <w:tcPr>
            <w:tcW w:w="2938" w:type="dxa"/>
            <w:vMerge/>
          </w:tcPr>
          <w:p w14:paraId="3C4226D0" w14:textId="77777777" w:rsidR="00D22EE2" w:rsidRDefault="00D22EE2" w:rsidP="003A65A6">
            <w:pPr>
              <w:spacing w:after="120"/>
            </w:pPr>
          </w:p>
        </w:tc>
        <w:tc>
          <w:tcPr>
            <w:tcW w:w="3011" w:type="dxa"/>
          </w:tcPr>
          <w:p w14:paraId="50D7BBCC" w14:textId="77777777" w:rsidR="00D22EE2" w:rsidRDefault="00D22EE2" w:rsidP="003A65A6">
            <w:pPr>
              <w:spacing w:after="120"/>
            </w:pPr>
            <w:proofErr w:type="gramStart"/>
            <w:r>
              <w:t>time:second</w:t>
            </w:r>
            <w:proofErr w:type="gramEnd"/>
          </w:p>
        </w:tc>
        <w:tc>
          <w:tcPr>
            <w:tcW w:w="3627" w:type="dxa"/>
          </w:tcPr>
          <w:p w14:paraId="7F4C70D3" w14:textId="77777777" w:rsidR="00D22EE2" w:rsidRDefault="00D22EE2" w:rsidP="003A65A6">
            <w:pPr>
              <w:spacing w:after="120"/>
            </w:pPr>
            <w:r>
              <w:t xml:space="preserve">max 1 </w:t>
            </w:r>
            <w:proofErr w:type="gramStart"/>
            <w:r>
              <w:t>rdfs:Literal</w:t>
            </w:r>
            <w:proofErr w:type="gramEnd"/>
          </w:p>
        </w:tc>
      </w:tr>
    </w:tbl>
    <w:p w14:paraId="0A8B24E5" w14:textId="77777777" w:rsidR="00D22EE2" w:rsidRPr="007A3EF1" w:rsidRDefault="00D22EE2" w:rsidP="00D22EE2">
      <w:pPr>
        <w:spacing w:after="120" w:line="360" w:lineRule="auto"/>
      </w:pPr>
    </w:p>
    <w:p w14:paraId="1713154C" w14:textId="77777777" w:rsidR="00D22EE2" w:rsidRPr="007A3EF1" w:rsidRDefault="00D22EE2" w:rsidP="00882108">
      <w:pPr>
        <w:pStyle w:val="Heading4"/>
      </w:pPr>
      <w:r>
        <w:t>An Example</w:t>
      </w:r>
    </w:p>
    <w:p w14:paraId="5224CF9D" w14:textId="77777777" w:rsidR="00D22EE2" w:rsidRDefault="00D22EE2" w:rsidP="00D22EE2">
      <w:pPr>
        <w:spacing w:after="120" w:line="360" w:lineRule="auto"/>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77777777" w:rsidR="00D22EE2" w:rsidRDefault="00D22EE2" w:rsidP="00D22EE2">
      <w:pPr>
        <w:spacing w:after="120" w:line="360" w:lineRule="auto"/>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t xml:space="preserve">Figure </w:t>
      </w:r>
      <w:r>
        <w:rPr>
          <w:noProof/>
        </w:rPr>
        <w:t>3</w:t>
      </w:r>
      <w:r>
        <w:t>: Example use of the Time Ontology</w:t>
      </w:r>
      <w:r>
        <w:fldChar w:fldCharType="end"/>
      </w:r>
      <w:r>
        <w:t>.</w:t>
      </w:r>
    </w:p>
    <w:p w14:paraId="795935D0" w14:textId="77777777" w:rsidR="00D22EE2" w:rsidRDefault="00D22EE2" w:rsidP="00D22EE2">
      <w:pPr>
        <w:spacing w:after="120" w:line="360" w:lineRule="auto"/>
      </w:pPr>
    </w:p>
    <w:p w14:paraId="6E7263B2" w14:textId="77777777" w:rsidR="00D22EE2" w:rsidRDefault="00D22EE2" w:rsidP="00D22EE2">
      <w:pPr>
        <w:keepNext/>
        <w:spacing w:after="120" w:line="360" w:lineRule="auto"/>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0150"/>
                    </a:xfrm>
                    <a:prstGeom prst="rect">
                      <a:avLst/>
                    </a:prstGeom>
                  </pic:spPr>
                </pic:pic>
              </a:graphicData>
            </a:graphic>
          </wp:inline>
        </w:drawing>
      </w:r>
    </w:p>
    <w:p w14:paraId="35679CAD" w14:textId="77777777" w:rsidR="00D22EE2" w:rsidRDefault="00D22EE2" w:rsidP="00D22EE2">
      <w:pPr>
        <w:pStyle w:val="Caption"/>
        <w:spacing w:after="120"/>
        <w:rPr>
          <w:lang w:val="en-CA"/>
        </w:rPr>
      </w:pPr>
      <w:bookmarkStart w:id="61" w:name="_Ref11831393"/>
      <w:r>
        <w:t xml:space="preserve">Figure </w:t>
      </w:r>
      <w:r>
        <w:fldChar w:fldCharType="begin"/>
      </w:r>
      <w:r>
        <w:instrText xml:space="preserve"> SEQ Figure \* ARABIC </w:instrText>
      </w:r>
      <w:r>
        <w:fldChar w:fldCharType="separate"/>
      </w:r>
      <w:r>
        <w:rPr>
          <w:noProof/>
        </w:rPr>
        <w:t>4</w:t>
      </w:r>
      <w:r>
        <w:rPr>
          <w:noProof/>
        </w:rPr>
        <w:fldChar w:fldCharType="end"/>
      </w:r>
      <w:r>
        <w:t>: Example use of the Time Ontology</w:t>
      </w:r>
      <w:bookmarkEnd w:id="61"/>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62" w:name="_Toc19780944"/>
      <w:r>
        <w:lastRenderedPageBreak/>
        <w:t>Change Ontology</w:t>
      </w:r>
      <w:bookmarkEnd w:id="62"/>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line="360" w:lineRule="auto"/>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77777777" w:rsidR="00A62F41" w:rsidRPr="00F61EAA" w:rsidRDefault="00A62F41" w:rsidP="00A62F41">
      <w:pPr>
        <w:spacing w:after="120" w:line="360" w:lineRule="auto"/>
      </w:pPr>
      <w:r>
        <w:t xml:space="preserve">Change over time plays a role in many domains, and is by no means a new research topic. In fact, several approaches for capturing change in OWL have been proposed </w:t>
      </w:r>
      <w:r>
        <w:fldChar w:fldCharType="begin"/>
      </w:r>
      <w:r>
        <w:instrText xml:space="preserve"> ADDIN EN.CITE &lt;EndNote&gt;&lt;Cite&gt;&lt;Author&gt;Welty&lt;/Author&gt;&lt;Year&gt;2006&lt;/Year&gt;&lt;IDText&gt;A reusable ontology for fluents in OWL&lt;/IDText&gt;&lt;DisplayText&gt;[10]&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Pr>
          <w:noProof/>
        </w:rPr>
        <w:t>[10]</w:t>
      </w:r>
      <w:r>
        <w:fldChar w:fldCharType="end"/>
      </w:r>
      <w:r>
        <w:t>,</w:t>
      </w:r>
      <w:r>
        <w:fldChar w:fldCharType="begin"/>
      </w:r>
      <w:r>
        <w:instrText xml:space="preserve"> ADDIN EN.CITE &lt;EndNote&gt;&lt;Cite&gt;&lt;Author&gt;Krieger&lt;/Author&gt;&lt;Year&gt;2008&lt;/Year&gt;&lt;IDText&gt;Where temporal description logics fail: Representing temporally-changing relationships&lt;/IDText&gt;&lt;DisplayText&gt;[11]&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Pr>
          <w:noProof/>
        </w:rPr>
        <w:t>[11]</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324862A9" w:rsidR="00A62F41" w:rsidRDefault="00A62F41" w:rsidP="00A62F41">
      <w:pPr>
        <w:spacing w:after="120" w:line="360" w:lineRule="auto"/>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instrText xml:space="preserve"> ADDIN EN.CITE &lt;EndNote&gt;&lt;Cite&gt;&lt;Author&gt;Welty&lt;/Author&gt;&lt;Year&gt;2006&lt;/Year&gt;&lt;IDText&gt;A reusable ontology for fluents in OWL&lt;/IDText&gt;&lt;DisplayText&gt;[10]&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Pr>
          <w:noProof/>
        </w:rPr>
        <w:t>[10]</w:t>
      </w:r>
      <w:r>
        <w:fldChar w:fldCharType="end"/>
      </w:r>
      <w:r>
        <w:t xml:space="preserve">. We adopt a similar approach, based on the design pattern presented </w:t>
      </w:r>
      <w:r w:rsidR="000C477F">
        <w:t>in</w:t>
      </w:r>
      <w:r>
        <w:t xml:space="preserve"> </w:t>
      </w:r>
      <w:r>
        <w:fldChar w:fldCharType="begin"/>
      </w:r>
      <w:r>
        <w:instrText xml:space="preserve"> ADDIN EN.CITE &lt;EndNote&gt;&lt;Cite ExcludeYear="1"&gt;&lt;Author&gt;Katsumi&lt;/Author&gt;&lt;IDText&gt;A Logical Design Pattern for Representing Change Over Time in OWL&lt;/IDText&gt;&lt;DisplayText&gt;[12]&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Pr>
          <w:noProof/>
        </w:rPr>
        <w:t>[12]</w:t>
      </w:r>
      <w:r>
        <w:fldChar w:fldCharType="end"/>
      </w:r>
      <w:r>
        <w:t>, requiring</w:t>
      </w:r>
      <w:r w:rsidRPr="002B09D4">
        <w:t xml:space="preserve"> the division of classes that are subject to change into two parts: invariant and variant parts of the concept; we refer to these as TimeVaryingConcept and Manifestation classes, respectively.</w:t>
      </w:r>
      <w:r>
        <w:t xml:space="preserve"> By distinguishing between these class types and recognizing the properties that are (and aren't) subject to change, the ontology supports the capture of both the static and dynamic aspects of a particular entity. </w:t>
      </w:r>
    </w:p>
    <w:p w14:paraId="7035ED44" w14:textId="54401E72" w:rsidR="00A62F41" w:rsidRDefault="00A62F41" w:rsidP="00A62F41">
      <w:pPr>
        <w:spacing w:after="120" w:line="360" w:lineRule="auto"/>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instrText xml:space="preserve"> ADDIN EN.CITE &lt;EndNote&gt;&lt;Cite&gt;&lt;Author&gt;Krieger&lt;/Author&gt;&lt;Year&gt;2008&lt;/Year&gt;&lt;IDText&gt;Where temporal description logics fail: Representing temporally-changing relationships&lt;/IDText&gt;&lt;DisplayText&gt;[11]&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Pr>
          <w:noProof/>
        </w:rPr>
        <w:t>[11]</w:t>
      </w:r>
      <w:r>
        <w:fldChar w:fldCharType="end"/>
      </w:r>
      <w:r>
        <w:t xml:space="preserve">, we </w:t>
      </w:r>
      <w:r w:rsidR="00486923">
        <w:t>treat</w:t>
      </w:r>
      <w:r>
        <w:t xml:space="preserve"> TimeVaryingConcepts as perdurants (things that occur over time, i.e. processes). 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t xml:space="preserve">Table </w:t>
      </w:r>
      <w:r>
        <w:rPr>
          <w:noProof/>
        </w:rPr>
        <w:t>4</w:t>
      </w:r>
      <w:r>
        <w:fldChar w:fldCharType="end"/>
      </w:r>
      <w:r>
        <w:t xml:space="preserve"> and </w:t>
      </w:r>
      <w:r>
        <w:fldChar w:fldCharType="begin"/>
      </w:r>
      <w:r>
        <w:instrText xml:space="preserve"> REF _Ref11834764 \h </w:instrText>
      </w:r>
      <w:r>
        <w:fldChar w:fldCharType="separate"/>
      </w:r>
      <w:r>
        <w:t xml:space="preserve">Table </w:t>
      </w:r>
      <w:r>
        <w:rPr>
          <w:noProof/>
        </w:rPr>
        <w:t>5</w:t>
      </w:r>
      <w:r>
        <w:fldChar w:fldCharType="end"/>
      </w:r>
      <w:r>
        <w:t>.</w:t>
      </w:r>
    </w:p>
    <w:p w14:paraId="6680E5A5" w14:textId="77777777" w:rsidR="001D2538" w:rsidRDefault="001D2538" w:rsidP="001D2538">
      <w:pPr>
        <w:spacing w:after="120" w:line="360" w:lineRule="auto"/>
      </w:pPr>
      <w:bookmarkStart w:id="63" w:name="_Ref11834761"/>
      <w:bookmarkStart w:id="64" w:name="_Ref11834749"/>
      <w:r>
        <w:t xml:space="preserve">Many of the concepts identified in the urban system ontologies are subject to change. For example, a Vehicle will have one location at one time, and another location at a later time; it may </w:t>
      </w:r>
      <w:r>
        <w:lastRenderedPageBreak/>
        <w:t xml:space="preserve">have only one passenger at one time, and four passengers at a later time. Similarly, many attributes of Persons, Households, and even Transportation Networks are subject to change. </w:t>
      </w:r>
    </w:p>
    <w:p w14:paraId="79F6C621" w14:textId="77777777" w:rsidR="001D2538" w:rsidRPr="00F61EAA" w:rsidRDefault="001D2538" w:rsidP="001D2538">
      <w:pPr>
        <w:spacing w:after="120" w:line="360" w:lineRule="auto"/>
      </w:pPr>
      <w:r>
        <w:t xml:space="preserve">Change over time plays a role in many domains, and is by no means a new research topic. In fact, several approaches for capturing change in OWL have been proposed </w:t>
      </w:r>
      <w:r>
        <w:fldChar w:fldCharType="begin"/>
      </w:r>
      <w:r>
        <w:instrText xml:space="preserve"> ADDIN EN.CITE &lt;EndNote&gt;&lt;Cite&gt;&lt;Author&gt;Welty&lt;/Author&gt;&lt;Year&gt;2006&lt;/Year&gt;&lt;IDText&gt;A reusable ontology for fluents in OWL&lt;/IDText&gt;&lt;DisplayText&gt;[10]&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Pr>
          <w:noProof/>
        </w:rPr>
        <w:t>[10]</w:t>
      </w:r>
      <w:r>
        <w:fldChar w:fldCharType="end"/>
      </w:r>
      <w:r>
        <w:t>,</w:t>
      </w:r>
      <w:r>
        <w:fldChar w:fldCharType="begin"/>
      </w:r>
      <w:r>
        <w:instrText xml:space="preserve"> ADDIN EN.CITE &lt;EndNote&gt;&lt;Cite&gt;&lt;Author&gt;Krieger&lt;/Author&gt;&lt;Year&gt;2008&lt;/Year&gt;&lt;IDText&gt;Where temporal description logics fail: Representing temporally-changing relationships&lt;/IDText&gt;&lt;DisplayText&gt;[11]&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Pr>
          <w:noProof/>
        </w:rPr>
        <w:t>[11]</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2982B98E" w14:textId="77777777" w:rsidR="001D2538" w:rsidRDefault="001D2538" w:rsidP="001D2538">
      <w:pPr>
        <w:pStyle w:val="Caption"/>
        <w:keepNext/>
        <w:spacing w:after="120"/>
      </w:pPr>
      <w:r>
        <w:t xml:space="preserve">Table </w:t>
      </w:r>
      <w:r>
        <w:fldChar w:fldCharType="begin"/>
      </w:r>
      <w:r>
        <w:instrText xml:space="preserve"> SEQ Table \* ARABIC </w:instrText>
      </w:r>
      <w:r>
        <w:fldChar w:fldCharType="separate"/>
      </w:r>
      <w:r>
        <w:rPr>
          <w:noProof/>
        </w:rPr>
        <w:t>4</w:t>
      </w:r>
      <w:r>
        <w:rPr>
          <w:noProof/>
        </w:rPr>
        <w:fldChar w:fldCharType="end"/>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1D2538" w14:paraId="3A881C3D" w14:textId="77777777" w:rsidTr="003A65A6">
        <w:tc>
          <w:tcPr>
            <w:tcW w:w="2378" w:type="dxa"/>
            <w:shd w:val="clear" w:color="auto" w:fill="00FFFF"/>
          </w:tcPr>
          <w:p w14:paraId="17153D54" w14:textId="77777777" w:rsidR="001D2538" w:rsidRDefault="001D2538" w:rsidP="003A65A6">
            <w:pPr>
              <w:spacing w:after="120"/>
            </w:pPr>
            <w:r>
              <w:t>Object</w:t>
            </w:r>
          </w:p>
        </w:tc>
        <w:tc>
          <w:tcPr>
            <w:tcW w:w="2474" w:type="dxa"/>
            <w:shd w:val="clear" w:color="auto" w:fill="00FFFF"/>
          </w:tcPr>
          <w:p w14:paraId="24DE8799" w14:textId="77777777" w:rsidR="001D2538" w:rsidRDefault="001D2538" w:rsidP="003A65A6">
            <w:pPr>
              <w:spacing w:after="120"/>
            </w:pPr>
            <w:r>
              <w:t>Property</w:t>
            </w:r>
          </w:p>
        </w:tc>
        <w:tc>
          <w:tcPr>
            <w:tcW w:w="4498" w:type="dxa"/>
            <w:shd w:val="clear" w:color="auto" w:fill="00FFFF"/>
          </w:tcPr>
          <w:p w14:paraId="0804C862" w14:textId="77777777" w:rsidR="001D2538" w:rsidRDefault="001D2538" w:rsidP="003A65A6">
            <w:pPr>
              <w:spacing w:after="120"/>
            </w:pPr>
            <w:r>
              <w:t>Value</w:t>
            </w:r>
          </w:p>
        </w:tc>
      </w:tr>
      <w:tr w:rsidR="001D2538" w14:paraId="5482C018" w14:textId="77777777" w:rsidTr="003A65A6">
        <w:tc>
          <w:tcPr>
            <w:tcW w:w="2378" w:type="dxa"/>
            <w:vMerge w:val="restart"/>
          </w:tcPr>
          <w:p w14:paraId="12B01253" w14:textId="77777777" w:rsidR="001D2538" w:rsidRDefault="001D2538" w:rsidP="003A65A6">
            <w:pPr>
              <w:spacing w:after="120"/>
            </w:pPr>
            <w:r>
              <w:t>TimeVaryingConcept</w:t>
            </w:r>
          </w:p>
          <w:p w14:paraId="07BBBC8B" w14:textId="77777777" w:rsidR="001D2538" w:rsidRDefault="001D2538" w:rsidP="003A65A6">
            <w:pPr>
              <w:spacing w:after="120"/>
            </w:pPr>
          </w:p>
        </w:tc>
        <w:tc>
          <w:tcPr>
            <w:tcW w:w="2474" w:type="dxa"/>
          </w:tcPr>
          <w:p w14:paraId="483CD16D" w14:textId="77777777" w:rsidR="001D2538" w:rsidRDefault="001D2538" w:rsidP="003A65A6">
            <w:pPr>
              <w:spacing w:after="120"/>
            </w:pPr>
            <w:r>
              <w:t>disjointWith</w:t>
            </w:r>
          </w:p>
        </w:tc>
        <w:tc>
          <w:tcPr>
            <w:tcW w:w="4498" w:type="dxa"/>
          </w:tcPr>
          <w:p w14:paraId="603B0D86" w14:textId="77777777" w:rsidR="001D2538" w:rsidRDefault="001D2538" w:rsidP="003A65A6">
            <w:pPr>
              <w:spacing w:after="120"/>
            </w:pPr>
            <w:r>
              <w:t>time: TemporalEntity and Manifestation</w:t>
            </w:r>
          </w:p>
        </w:tc>
      </w:tr>
      <w:tr w:rsidR="001D2538" w14:paraId="5999864F" w14:textId="77777777" w:rsidTr="003A65A6">
        <w:tc>
          <w:tcPr>
            <w:tcW w:w="2378" w:type="dxa"/>
            <w:vMerge/>
          </w:tcPr>
          <w:p w14:paraId="37104092" w14:textId="77777777" w:rsidR="001D2538" w:rsidRDefault="001D2538" w:rsidP="003A65A6">
            <w:pPr>
              <w:spacing w:after="120"/>
            </w:pPr>
          </w:p>
        </w:tc>
        <w:tc>
          <w:tcPr>
            <w:tcW w:w="2474" w:type="dxa"/>
          </w:tcPr>
          <w:p w14:paraId="0589F171" w14:textId="77777777" w:rsidR="001D2538" w:rsidRDefault="001D2538" w:rsidP="003A65A6">
            <w:pPr>
              <w:spacing w:after="120"/>
            </w:pPr>
            <w:r>
              <w:t>existsAt</w:t>
            </w:r>
          </w:p>
        </w:tc>
        <w:tc>
          <w:tcPr>
            <w:tcW w:w="4498" w:type="dxa"/>
          </w:tcPr>
          <w:p w14:paraId="18002BB5" w14:textId="77777777" w:rsidR="001D2538" w:rsidRDefault="001D2538" w:rsidP="003A65A6">
            <w:pPr>
              <w:spacing w:after="120"/>
            </w:pPr>
            <w:r>
              <w:t xml:space="preserve">exactly </w:t>
            </w:r>
            <w:proofErr w:type="gramStart"/>
            <w:r>
              <w:t>1  time</w:t>
            </w:r>
            <w:proofErr w:type="gramEnd"/>
            <w:r>
              <w:t>:Interval</w:t>
            </w:r>
          </w:p>
        </w:tc>
      </w:tr>
      <w:tr w:rsidR="001D2538" w14:paraId="60D4A4A0" w14:textId="77777777" w:rsidTr="003A65A6">
        <w:tc>
          <w:tcPr>
            <w:tcW w:w="2378" w:type="dxa"/>
            <w:vMerge/>
          </w:tcPr>
          <w:p w14:paraId="71C27072" w14:textId="77777777" w:rsidR="001D2538" w:rsidRDefault="001D2538" w:rsidP="003A65A6">
            <w:pPr>
              <w:spacing w:after="120"/>
            </w:pPr>
          </w:p>
        </w:tc>
        <w:tc>
          <w:tcPr>
            <w:tcW w:w="2474" w:type="dxa"/>
          </w:tcPr>
          <w:p w14:paraId="4B60A6E5" w14:textId="77777777" w:rsidR="001D2538" w:rsidRDefault="001D2538" w:rsidP="003A65A6">
            <w:pPr>
              <w:spacing w:after="120"/>
            </w:pPr>
            <w:r>
              <w:t>hasManifestation</w:t>
            </w:r>
          </w:p>
        </w:tc>
        <w:tc>
          <w:tcPr>
            <w:tcW w:w="4498" w:type="dxa"/>
          </w:tcPr>
          <w:p w14:paraId="55EF852B" w14:textId="77777777" w:rsidR="001D2538" w:rsidRDefault="001D2538" w:rsidP="003A65A6">
            <w:pPr>
              <w:spacing w:after="120"/>
            </w:pPr>
            <w:r>
              <w:t>only Manifestation</w:t>
            </w:r>
          </w:p>
        </w:tc>
      </w:tr>
      <w:tr w:rsidR="001D2538" w14:paraId="65173841" w14:textId="77777777" w:rsidTr="003A65A6">
        <w:tc>
          <w:tcPr>
            <w:tcW w:w="2378" w:type="dxa"/>
            <w:vMerge/>
          </w:tcPr>
          <w:p w14:paraId="58BC7E71" w14:textId="77777777" w:rsidR="001D2538" w:rsidRDefault="001D2538" w:rsidP="003A65A6">
            <w:pPr>
              <w:spacing w:after="120"/>
            </w:pPr>
          </w:p>
        </w:tc>
        <w:tc>
          <w:tcPr>
            <w:tcW w:w="2474" w:type="dxa"/>
          </w:tcPr>
          <w:p w14:paraId="524B999B" w14:textId="77777777" w:rsidR="001D2538" w:rsidRDefault="001D2538" w:rsidP="003A65A6">
            <w:pPr>
              <w:spacing w:after="120"/>
            </w:pPr>
            <w:r>
              <w:t>equivalentClass</w:t>
            </w:r>
          </w:p>
        </w:tc>
        <w:tc>
          <w:tcPr>
            <w:tcW w:w="4498" w:type="dxa"/>
          </w:tcPr>
          <w:p w14:paraId="3950A002" w14:textId="77777777" w:rsidR="001D2538" w:rsidRDefault="001D2538" w:rsidP="003A65A6">
            <w:pPr>
              <w:spacing w:after="120"/>
            </w:pPr>
            <w:r>
              <w:t xml:space="preserve">hasManifestation some Manifestation </w:t>
            </w:r>
            <w:proofErr w:type="gramStart"/>
            <w:r>
              <w:t>and  hasManifestation</w:t>
            </w:r>
            <w:proofErr w:type="gramEnd"/>
            <w:r>
              <w:t xml:space="preserve"> only Manifestation</w:t>
            </w:r>
          </w:p>
        </w:tc>
      </w:tr>
      <w:tr w:rsidR="001D2538" w14:paraId="46589299" w14:textId="77777777" w:rsidTr="003A65A6">
        <w:tc>
          <w:tcPr>
            <w:tcW w:w="2378" w:type="dxa"/>
            <w:vMerge w:val="restart"/>
          </w:tcPr>
          <w:p w14:paraId="46D5F30C" w14:textId="77777777" w:rsidR="001D2538" w:rsidRDefault="001D2538" w:rsidP="003A65A6">
            <w:pPr>
              <w:spacing w:after="120"/>
            </w:pPr>
            <w:r>
              <w:t>Manifestation</w:t>
            </w:r>
          </w:p>
        </w:tc>
        <w:tc>
          <w:tcPr>
            <w:tcW w:w="2474" w:type="dxa"/>
          </w:tcPr>
          <w:p w14:paraId="18DA009C" w14:textId="77777777" w:rsidR="001D2538" w:rsidRDefault="001D2538" w:rsidP="003A65A6">
            <w:pPr>
              <w:spacing w:after="120"/>
            </w:pPr>
            <w:r>
              <w:t>disjointWith</w:t>
            </w:r>
          </w:p>
        </w:tc>
        <w:tc>
          <w:tcPr>
            <w:tcW w:w="4498" w:type="dxa"/>
          </w:tcPr>
          <w:p w14:paraId="7E560DB3" w14:textId="77777777" w:rsidR="001D2538" w:rsidRDefault="001D2538" w:rsidP="003A65A6">
            <w:pPr>
              <w:spacing w:after="120"/>
            </w:pPr>
            <w:r>
              <w:t xml:space="preserve">TimeVaryingConcept </w:t>
            </w:r>
            <w:proofErr w:type="gramStart"/>
            <w:r>
              <w:t>and  time</w:t>
            </w:r>
            <w:proofErr w:type="gramEnd"/>
            <w:r>
              <w:t>: TemporalEntity</w:t>
            </w:r>
          </w:p>
        </w:tc>
      </w:tr>
      <w:tr w:rsidR="001D2538" w14:paraId="0F520A3C" w14:textId="77777777" w:rsidTr="003A65A6">
        <w:tc>
          <w:tcPr>
            <w:tcW w:w="2378" w:type="dxa"/>
            <w:vMerge/>
          </w:tcPr>
          <w:p w14:paraId="4EFCDA1D" w14:textId="77777777" w:rsidR="001D2538" w:rsidRDefault="001D2538" w:rsidP="003A65A6">
            <w:pPr>
              <w:spacing w:after="120"/>
            </w:pPr>
          </w:p>
        </w:tc>
        <w:tc>
          <w:tcPr>
            <w:tcW w:w="2474" w:type="dxa"/>
          </w:tcPr>
          <w:p w14:paraId="55485EE7" w14:textId="77777777" w:rsidR="001D2538" w:rsidRDefault="001D2538" w:rsidP="003A65A6">
            <w:pPr>
              <w:spacing w:after="120"/>
            </w:pPr>
            <w:r>
              <w:t>equivalentClass</w:t>
            </w:r>
          </w:p>
        </w:tc>
        <w:tc>
          <w:tcPr>
            <w:tcW w:w="4498" w:type="dxa"/>
          </w:tcPr>
          <w:p w14:paraId="546DB1FD" w14:textId="77777777" w:rsidR="001D2538" w:rsidRDefault="001D2538" w:rsidP="003A65A6">
            <w:pPr>
              <w:spacing w:after="120"/>
            </w:pPr>
            <w:r>
              <w:t xml:space="preserve">manifestationOf </w:t>
            </w:r>
            <w:proofErr w:type="gramStart"/>
            <w:r>
              <w:t>some  TimeVaryingConcept</w:t>
            </w:r>
            <w:proofErr w:type="gramEnd"/>
            <w:r>
              <w:t xml:space="preserve"> and  manifestationOf only  TimeVaryingConcept</w:t>
            </w:r>
          </w:p>
        </w:tc>
      </w:tr>
      <w:tr w:rsidR="001D2538" w14:paraId="5E680A58" w14:textId="77777777" w:rsidTr="003A65A6">
        <w:tc>
          <w:tcPr>
            <w:tcW w:w="2378" w:type="dxa"/>
            <w:vMerge/>
          </w:tcPr>
          <w:p w14:paraId="595F52AC" w14:textId="77777777" w:rsidR="001D2538" w:rsidRDefault="001D2538" w:rsidP="003A65A6">
            <w:pPr>
              <w:spacing w:after="120"/>
            </w:pPr>
          </w:p>
        </w:tc>
        <w:tc>
          <w:tcPr>
            <w:tcW w:w="2474" w:type="dxa"/>
          </w:tcPr>
          <w:p w14:paraId="38F37723" w14:textId="77777777" w:rsidR="001D2538" w:rsidRDefault="001D2538" w:rsidP="003A65A6">
            <w:pPr>
              <w:spacing w:after="120"/>
            </w:pPr>
            <w:r>
              <w:t>manifestationOf</w:t>
            </w:r>
          </w:p>
        </w:tc>
        <w:tc>
          <w:tcPr>
            <w:tcW w:w="4498" w:type="dxa"/>
          </w:tcPr>
          <w:p w14:paraId="6F2E4DB5" w14:textId="77777777" w:rsidR="001D2538" w:rsidRDefault="001D2538" w:rsidP="003A65A6">
            <w:pPr>
              <w:spacing w:after="120"/>
            </w:pPr>
            <w:r>
              <w:t>only TimeVaryingConcept</w:t>
            </w:r>
          </w:p>
        </w:tc>
      </w:tr>
      <w:tr w:rsidR="001D2538" w14:paraId="19F734C4" w14:textId="77777777" w:rsidTr="003A65A6">
        <w:tc>
          <w:tcPr>
            <w:tcW w:w="2378" w:type="dxa"/>
            <w:vMerge/>
          </w:tcPr>
          <w:p w14:paraId="5861B9E5" w14:textId="77777777" w:rsidR="001D2538" w:rsidRDefault="001D2538" w:rsidP="003A65A6">
            <w:pPr>
              <w:spacing w:after="120"/>
            </w:pPr>
          </w:p>
        </w:tc>
        <w:tc>
          <w:tcPr>
            <w:tcW w:w="2474" w:type="dxa"/>
          </w:tcPr>
          <w:p w14:paraId="38255D8F" w14:textId="77777777" w:rsidR="001D2538" w:rsidRDefault="001D2538" w:rsidP="003A65A6">
            <w:pPr>
              <w:spacing w:after="120"/>
            </w:pPr>
            <w:r>
              <w:t>existsAt</w:t>
            </w:r>
          </w:p>
        </w:tc>
        <w:tc>
          <w:tcPr>
            <w:tcW w:w="4498" w:type="dxa"/>
          </w:tcPr>
          <w:p w14:paraId="0C8308D9" w14:textId="77777777" w:rsidR="001D2538" w:rsidRDefault="001D2538" w:rsidP="003A65A6">
            <w:pPr>
              <w:spacing w:after="120"/>
            </w:pPr>
            <w:r>
              <w:t xml:space="preserve">exactly </w:t>
            </w:r>
            <w:proofErr w:type="gramStart"/>
            <w:r>
              <w:t>1  time</w:t>
            </w:r>
            <w:proofErr w:type="gramEnd"/>
            <w:r>
              <w:t>:TemporalEntity</w:t>
            </w:r>
          </w:p>
        </w:tc>
      </w:tr>
    </w:tbl>
    <w:p w14:paraId="3BB00511" w14:textId="77777777" w:rsidR="001D2538" w:rsidRDefault="001D2538" w:rsidP="001D2538">
      <w:pPr>
        <w:spacing w:after="120" w:line="360" w:lineRule="auto"/>
      </w:pPr>
    </w:p>
    <w:p w14:paraId="6ABF2A0D" w14:textId="77777777" w:rsidR="001D2538" w:rsidRDefault="001D2538" w:rsidP="001D2538">
      <w:pPr>
        <w:pStyle w:val="Caption"/>
        <w:keepNext/>
        <w:spacing w:after="120"/>
      </w:pPr>
      <w:r>
        <w:t xml:space="preserve">Table </w:t>
      </w:r>
      <w:r>
        <w:fldChar w:fldCharType="begin"/>
      </w:r>
      <w:r>
        <w:instrText xml:space="preserve"> SEQ Table \* ARABIC </w:instrText>
      </w:r>
      <w:r>
        <w:fldChar w:fldCharType="separate"/>
      </w:r>
      <w:r>
        <w:rPr>
          <w:noProof/>
        </w:rPr>
        <w:t>5</w:t>
      </w:r>
      <w:r>
        <w:rPr>
          <w:noProof/>
        </w:rPr>
        <w:fldChar w:fldCharType="end"/>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3A65A6">
        <w:tc>
          <w:tcPr>
            <w:tcW w:w="2117" w:type="dxa"/>
            <w:shd w:val="clear" w:color="auto" w:fill="00FFFF"/>
          </w:tcPr>
          <w:p w14:paraId="42BD1C80" w14:textId="77777777" w:rsidR="001D2538" w:rsidRDefault="001D2538" w:rsidP="003A65A6">
            <w:pPr>
              <w:tabs>
                <w:tab w:val="left" w:pos="1027"/>
              </w:tabs>
              <w:spacing w:after="120"/>
            </w:pPr>
            <w:r>
              <w:t>Property</w:t>
            </w:r>
            <w:r>
              <w:tab/>
            </w:r>
          </w:p>
        </w:tc>
        <w:tc>
          <w:tcPr>
            <w:tcW w:w="2506" w:type="dxa"/>
            <w:shd w:val="clear" w:color="auto" w:fill="00FFFF"/>
          </w:tcPr>
          <w:p w14:paraId="6BFB23ED" w14:textId="77777777" w:rsidR="001D2538" w:rsidRDefault="001D2538" w:rsidP="003A65A6">
            <w:pPr>
              <w:spacing w:after="120"/>
            </w:pPr>
            <w:r>
              <w:t>Characteristic</w:t>
            </w:r>
          </w:p>
        </w:tc>
        <w:tc>
          <w:tcPr>
            <w:tcW w:w="4727" w:type="dxa"/>
            <w:shd w:val="clear" w:color="auto" w:fill="00FFFF"/>
          </w:tcPr>
          <w:p w14:paraId="1C9E3B9A" w14:textId="77777777" w:rsidR="001D2538" w:rsidRDefault="001D2538" w:rsidP="003A65A6">
            <w:pPr>
              <w:spacing w:after="120"/>
            </w:pPr>
            <w:r>
              <w:t>Value (if applicable)</w:t>
            </w:r>
          </w:p>
        </w:tc>
      </w:tr>
      <w:tr w:rsidR="001D2538" w14:paraId="6F821E37" w14:textId="77777777" w:rsidTr="003A65A6">
        <w:tc>
          <w:tcPr>
            <w:tcW w:w="2117" w:type="dxa"/>
            <w:vMerge w:val="restart"/>
          </w:tcPr>
          <w:p w14:paraId="18687CC4" w14:textId="77777777" w:rsidR="001D2538" w:rsidRDefault="001D2538" w:rsidP="003A65A6">
            <w:pPr>
              <w:spacing w:after="120"/>
            </w:pPr>
            <w:r>
              <w:t>hasManifestation</w:t>
            </w:r>
          </w:p>
        </w:tc>
        <w:tc>
          <w:tcPr>
            <w:tcW w:w="2506" w:type="dxa"/>
          </w:tcPr>
          <w:p w14:paraId="7B8736F4" w14:textId="77777777" w:rsidR="001D2538" w:rsidRDefault="001D2538" w:rsidP="003A65A6">
            <w:pPr>
              <w:spacing w:after="120"/>
            </w:pPr>
            <w:r>
              <w:t>inverseOf</w:t>
            </w:r>
          </w:p>
        </w:tc>
        <w:tc>
          <w:tcPr>
            <w:tcW w:w="4727" w:type="dxa"/>
          </w:tcPr>
          <w:p w14:paraId="0D5420FC" w14:textId="77777777" w:rsidR="001D2538" w:rsidRDefault="001D2538" w:rsidP="003A65A6">
            <w:pPr>
              <w:spacing w:after="120"/>
            </w:pPr>
            <w:r>
              <w:t>manifestationOf</w:t>
            </w:r>
          </w:p>
        </w:tc>
      </w:tr>
      <w:tr w:rsidR="001D2538" w14:paraId="4D6CFBAC" w14:textId="77777777" w:rsidTr="003A65A6">
        <w:tc>
          <w:tcPr>
            <w:tcW w:w="2117" w:type="dxa"/>
            <w:vMerge/>
          </w:tcPr>
          <w:p w14:paraId="6DCE066F" w14:textId="77777777" w:rsidR="001D2538" w:rsidRDefault="001D2538" w:rsidP="003A65A6">
            <w:pPr>
              <w:spacing w:after="120"/>
            </w:pPr>
          </w:p>
        </w:tc>
        <w:tc>
          <w:tcPr>
            <w:tcW w:w="2506" w:type="dxa"/>
          </w:tcPr>
          <w:p w14:paraId="13D9C43E" w14:textId="77777777" w:rsidR="001D2538" w:rsidRDefault="001D2538" w:rsidP="003A65A6">
            <w:pPr>
              <w:spacing w:after="120"/>
            </w:pPr>
            <w:r>
              <w:t>Inverse Functional</w:t>
            </w:r>
          </w:p>
        </w:tc>
        <w:tc>
          <w:tcPr>
            <w:tcW w:w="4727" w:type="dxa"/>
          </w:tcPr>
          <w:p w14:paraId="244A3200" w14:textId="77777777" w:rsidR="001D2538" w:rsidRDefault="001D2538" w:rsidP="003A65A6">
            <w:pPr>
              <w:spacing w:after="120"/>
            </w:pPr>
            <w:r>
              <w:t>-</w:t>
            </w:r>
          </w:p>
        </w:tc>
      </w:tr>
      <w:tr w:rsidR="001D2538" w14:paraId="6EC43F01" w14:textId="77777777" w:rsidTr="003A65A6">
        <w:tc>
          <w:tcPr>
            <w:tcW w:w="2117" w:type="dxa"/>
          </w:tcPr>
          <w:p w14:paraId="68FFCEDF" w14:textId="77777777" w:rsidR="001D2538" w:rsidRDefault="001D2538" w:rsidP="003A65A6">
            <w:pPr>
              <w:spacing w:after="120"/>
            </w:pPr>
            <w:r>
              <w:t>manifestationOf</w:t>
            </w:r>
          </w:p>
        </w:tc>
        <w:tc>
          <w:tcPr>
            <w:tcW w:w="2506" w:type="dxa"/>
          </w:tcPr>
          <w:p w14:paraId="38B0359A" w14:textId="77777777" w:rsidR="001D2538" w:rsidRDefault="001D2538" w:rsidP="003A65A6">
            <w:pPr>
              <w:spacing w:after="120"/>
            </w:pPr>
            <w:r>
              <w:t>Functional</w:t>
            </w:r>
          </w:p>
        </w:tc>
        <w:tc>
          <w:tcPr>
            <w:tcW w:w="4727" w:type="dxa"/>
          </w:tcPr>
          <w:p w14:paraId="5B0520B2" w14:textId="77777777" w:rsidR="001D2538" w:rsidRDefault="001D2538" w:rsidP="003A65A6">
            <w:pPr>
              <w:spacing w:after="120"/>
            </w:pPr>
            <w:r>
              <w:t>-</w:t>
            </w:r>
          </w:p>
        </w:tc>
      </w:tr>
      <w:tr w:rsidR="001D2538" w14:paraId="08520871" w14:textId="77777777" w:rsidTr="003A65A6">
        <w:tc>
          <w:tcPr>
            <w:tcW w:w="2117" w:type="dxa"/>
          </w:tcPr>
          <w:p w14:paraId="79B1EA3E" w14:textId="77777777" w:rsidR="001D2538" w:rsidRDefault="001D2538" w:rsidP="003A65A6">
            <w:pPr>
              <w:spacing w:after="120"/>
            </w:pPr>
            <w:r>
              <w:t>existsAt</w:t>
            </w:r>
          </w:p>
        </w:tc>
        <w:tc>
          <w:tcPr>
            <w:tcW w:w="2506" w:type="dxa"/>
          </w:tcPr>
          <w:p w14:paraId="3974477B" w14:textId="77777777" w:rsidR="001D2538" w:rsidRDefault="001D2538" w:rsidP="003A65A6">
            <w:pPr>
              <w:spacing w:after="120"/>
            </w:pPr>
            <w:r>
              <w:t>Ranges</w:t>
            </w:r>
          </w:p>
        </w:tc>
        <w:tc>
          <w:tcPr>
            <w:tcW w:w="4727" w:type="dxa"/>
          </w:tcPr>
          <w:p w14:paraId="3CE7165F" w14:textId="77777777" w:rsidR="001D2538" w:rsidRDefault="001D2538" w:rsidP="003A65A6">
            <w:pPr>
              <w:spacing w:after="120"/>
            </w:pPr>
            <w:proofErr w:type="gramStart"/>
            <w:r>
              <w:t>time:TemporalEntity</w:t>
            </w:r>
            <w:proofErr w:type="gramEnd"/>
          </w:p>
        </w:tc>
      </w:tr>
    </w:tbl>
    <w:p w14:paraId="4E1A86EE" w14:textId="77777777" w:rsidR="001D2538" w:rsidRDefault="001D2538" w:rsidP="001D2538">
      <w:pPr>
        <w:spacing w:after="120" w:line="360" w:lineRule="auto"/>
      </w:pPr>
    </w:p>
    <w:bookmarkEnd w:id="63"/>
    <w:bookmarkEnd w:id="64"/>
    <w:p w14:paraId="10ED4255" w14:textId="77777777" w:rsidR="00A62F41" w:rsidRPr="009878B0" w:rsidRDefault="00A62F41" w:rsidP="00FE13B1">
      <w:pPr>
        <w:pStyle w:val="Heading5"/>
      </w:pPr>
      <w:r>
        <w:lastRenderedPageBreak/>
        <w:t>An Example</w:t>
      </w:r>
    </w:p>
    <w:p w14:paraId="79166901" w14:textId="77777777" w:rsidR="00A62F41" w:rsidRDefault="00A62F41" w:rsidP="00A62F41">
      <w:pPr>
        <w:spacing w:after="120" w:line="360" w:lineRule="auto"/>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65"/>
      <w:r>
        <w:t>PD</w:t>
      </w:r>
      <w:commentRangeEnd w:id="65"/>
      <w:r w:rsidR="00FF06FB">
        <w:rPr>
          <w:rStyle w:val="CommentReference"/>
          <w:rFonts w:asciiTheme="minorHAnsi" w:eastAsiaTheme="minorEastAsia" w:hAnsiTheme="minorHAnsi"/>
          <w:lang w:val="en-US" w:bidi="en-US"/>
        </w:rPr>
        <w:commentReference w:id="65"/>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t xml:space="preserve">Figure </w:t>
      </w:r>
      <w:r>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line="360" w:lineRule="auto"/>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77777777" w:rsidR="00A62F41" w:rsidRDefault="00A62F41" w:rsidP="00A62F41">
      <w:pPr>
        <w:pStyle w:val="Caption"/>
        <w:spacing w:after="120"/>
      </w:pPr>
      <w:bookmarkStart w:id="66" w:name="_Ref11834852"/>
      <w:bookmarkStart w:id="67" w:name="_Ref11834838"/>
      <w:r>
        <w:t xml:space="preserve">Figure </w:t>
      </w:r>
      <w:r>
        <w:fldChar w:fldCharType="begin"/>
      </w:r>
      <w:r>
        <w:instrText xml:space="preserve"> SEQ Figure \* ARABIC </w:instrText>
      </w:r>
      <w:r>
        <w:fldChar w:fldCharType="separate"/>
      </w:r>
      <w:r>
        <w:rPr>
          <w:noProof/>
        </w:rPr>
        <w:t>5</w:t>
      </w:r>
      <w:r>
        <w:rPr>
          <w:noProof/>
        </w:rPr>
        <w:fldChar w:fldCharType="end"/>
      </w:r>
      <w:bookmarkEnd w:id="66"/>
      <w:r>
        <w:t>: Example use of the Change Ontology</w:t>
      </w:r>
      <w:bookmarkEnd w:id="67"/>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FA36DF" w:rsidRDefault="00FA36DF" w:rsidP="009E4A69">
      <w:pPr>
        <w:pStyle w:val="ListParagraph"/>
        <w:rPr>
          <w:rFonts w:asciiTheme="majorHAnsi" w:eastAsiaTheme="majorEastAsia" w:hAnsiTheme="majorHAnsi"/>
          <w:bCs/>
          <w:szCs w:val="26"/>
        </w:rPr>
      </w:pPr>
      <w:r w:rsidRPr="00FA36DF">
        <w:t>iCity-Time</w:t>
      </w:r>
    </w:p>
    <w:p w14:paraId="1ED0A640" w14:textId="77777777" w:rsidR="00FA36DF" w:rsidRPr="00FA36DF" w:rsidRDefault="00FA36DF" w:rsidP="00FA36DF"/>
    <w:p w14:paraId="4586A384" w14:textId="77777777" w:rsidR="00471164" w:rsidRDefault="00471164" w:rsidP="00471164">
      <w:pPr>
        <w:pStyle w:val="Heading3"/>
      </w:pPr>
      <w:bookmarkStart w:id="68" w:name="_Toc19780945"/>
      <w:r>
        <w:t>Activity Ontology</w:t>
      </w:r>
      <w:bookmarkEnd w:id="68"/>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line="360" w:lineRule="auto"/>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t>The Ontology</w:t>
      </w:r>
    </w:p>
    <w:p w14:paraId="7DB823ED" w14:textId="77777777" w:rsidR="00882108" w:rsidRPr="00CD7C65" w:rsidRDefault="00882108" w:rsidP="00882108">
      <w:pPr>
        <w:spacing w:after="120" w:line="360" w:lineRule="auto"/>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Pr>
          <w:rFonts w:cstheme="minorHAnsi"/>
        </w:rPr>
        <w:instrText xml:space="preserve"> ADDIN EN.CITE &lt;EndNote&gt;&lt;Cite&gt;&lt;Author&gt;Katsumi&lt;/Author&gt;&lt;Year&gt;2017&lt;/Year&gt;&lt;IDText&gt;Defining Activity Specifications in OWL&lt;/IDText&gt;&lt;DisplayText&gt;[13]&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Pr>
          <w:rFonts w:cstheme="minorHAnsi"/>
          <w:noProof/>
        </w:rPr>
        <w:t>[13]</w:t>
      </w:r>
      <w:r>
        <w:rPr>
          <w:rFonts w:cstheme="minorHAnsi"/>
        </w:rPr>
        <w:fldChar w:fldCharType="end"/>
      </w:r>
      <w:r w:rsidRPr="002C23A9">
        <w:rPr>
          <w:rFonts w:cstheme="minorHAnsi"/>
        </w:rPr>
        <w:t xml:space="preserve"> as a solution to </w:t>
      </w:r>
      <w:r w:rsidRPr="002C23A9">
        <w:rPr>
          <w:rFonts w:cstheme="minorHAnsi"/>
        </w:rPr>
        <w:lastRenderedPageBreak/>
        <w:t xml:space="preserve">address these limitations. The proposed solution adopts a view of causality similar to the Event Calculus </w:t>
      </w:r>
      <w:r>
        <w:rPr>
          <w:rFonts w:cstheme="minorHAnsi"/>
        </w:rPr>
        <w:fldChar w:fldCharType="begin"/>
      </w:r>
      <w:r>
        <w:rPr>
          <w:rFonts w:cstheme="minorHAnsi"/>
        </w:rPr>
        <w:instrText xml:space="preserve"> ADDIN EN.CITE &lt;EndNote&gt;&lt;Cite&gt;&lt;Author&gt;Kowalski&lt;/Author&gt;&lt;Year&gt;1986&lt;/Year&gt;&lt;IDText&gt;A logic-based calculus of events. NewGeneration Computing 4&lt;/IDText&gt;&lt;DisplayText&gt;[14]&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Pr>
          <w:rFonts w:cstheme="minorHAnsi"/>
          <w:noProof/>
        </w:rPr>
        <w:t>[14]</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instrText xml:space="preserve"> ADDIN EN.CITE &lt;EndNote&gt;&lt;Cite&gt;&lt;Author&gt;Fox&lt;/Author&gt;&lt;Year&gt;1983&lt;/Year&gt;&lt;IDText&gt;Constraint-Directed Search: A Case Study of Job-Shop Scheduling&lt;/IDText&gt;&lt;DisplayText&gt;[15, 16]&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Pr>
          <w:noProof/>
        </w:rPr>
        <w:t>[15, 16]</w:t>
      </w:r>
      <w:r>
        <w:fldChar w:fldCharType="end"/>
      </w:r>
      <w:r w:rsidRPr="00CD7C65">
        <w:t>.</w:t>
      </w:r>
    </w:p>
    <w:p w14:paraId="1C47323C" w14:textId="77777777" w:rsidR="00882108" w:rsidRDefault="00882108" w:rsidP="00882108">
      <w:pPr>
        <w:spacing w:after="120" w:line="360" w:lineRule="auto"/>
      </w:pPr>
      <w:r w:rsidRPr="00CD7C65">
        <w:t xml:space="preserve">A precursor to the TOVE </w:t>
      </w:r>
      <w:r>
        <w:fldChar w:fldCharType="begin"/>
      </w:r>
      <w:r>
        <w:instrText xml:space="preserve"> ADDIN EN.CITE &lt;EndNote&gt;&lt;Cite&gt;&lt;Author&gt;Fox&lt;/Author&gt;&lt;Year&gt;1998&lt;/Year&gt;&lt;IDText&gt;Enterprise modeling&lt;/IDText&gt;&lt;DisplayText&gt;[17]&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Pr>
          <w:noProof/>
        </w:rPr>
        <w:t>[17]</w:t>
      </w:r>
      <w:r>
        <w:fldChar w:fldCharType="end"/>
      </w:r>
      <w:r w:rsidRPr="00CD7C65">
        <w:t xml:space="preserve"> and PSL </w:t>
      </w:r>
      <w:r>
        <w:fldChar w:fldCharType="begin"/>
      </w:r>
      <w:r>
        <w:instrText xml:space="preserve"> ADDIN EN.CITE &lt;EndNote&gt;&lt;Cite&gt;&lt;Author&gt;Grüninger&lt;/Author&gt;&lt;Year&gt;2009&lt;/Year&gt;&lt;IDText&gt;Using the PSL ontology&lt;/IDText&gt;&lt;DisplayText&gt;[18]&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Pr>
          <w:noProof/>
        </w:rPr>
        <w:t>[18]</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t xml:space="preserve">Figure </w:t>
      </w:r>
      <w:r>
        <w:rPr>
          <w:noProof/>
        </w:rPr>
        <w:t>1</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line="360" w:lineRule="auto"/>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77777777" w:rsidR="00882108" w:rsidRPr="00CD7C65" w:rsidRDefault="00882108" w:rsidP="00882108">
      <w:pPr>
        <w:pStyle w:val="Caption"/>
        <w:spacing w:after="120"/>
        <w:jc w:val="center"/>
        <w:rPr>
          <w:lang w:val="en-CA"/>
        </w:rPr>
      </w:pPr>
      <w:bookmarkStart w:id="69" w:name="_Ref2239297"/>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bookmarkEnd w:id="69"/>
      <w:r>
        <w:t>: A generic activity cluster</w:t>
      </w:r>
    </w:p>
    <w:p w14:paraId="53D77780" w14:textId="77777777" w:rsidR="00882108" w:rsidRDefault="00882108" w:rsidP="00882108">
      <w:pPr>
        <w:spacing w:after="120" w:line="360" w:lineRule="auto"/>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line="360" w:lineRule="auto"/>
      </w:pPr>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w:t>
      </w:r>
      <w:r>
        <w:lastRenderedPageBreak/>
        <w:t xml:space="preserve">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line="360" w:lineRule="auto"/>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882108">
      <w:pPr>
        <w:pStyle w:val="ListParagraph"/>
        <w:numPr>
          <w:ilvl w:val="0"/>
          <w:numId w:val="51"/>
        </w:numPr>
        <w:spacing w:after="120" w:line="360" w:lineRule="auto"/>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882108">
      <w:pPr>
        <w:pStyle w:val="ListParagraph"/>
        <w:numPr>
          <w:ilvl w:val="0"/>
          <w:numId w:val="51"/>
        </w:numPr>
        <w:spacing w:after="120" w:line="360" w:lineRule="auto"/>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line="360" w:lineRule="auto"/>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line="360" w:lineRule="auto"/>
      </w:pPr>
      <w:r w:rsidRPr="00E3528B">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line="360" w:lineRule="auto"/>
      </w:pPr>
      <w:r>
        <w:t>A terminal state has cannot be decomposed, in other words it has no substates. It corresponds to a particular class of manifestations. A terminal state is achieved at some time if and only if there exists a manifestation within its defined classification, that exists at that time.</w:t>
      </w:r>
    </w:p>
    <w:p w14:paraId="6F691AB2" w14:textId="77777777" w:rsidR="00882108" w:rsidRPr="00E3528B" w:rsidRDefault="00882108" w:rsidP="00882108">
      <w:pPr>
        <w:pStyle w:val="ListParagraph"/>
        <w:spacing w:after="120" w:line="360" w:lineRule="auto"/>
      </w:pPr>
      <w:r>
        <w:lastRenderedPageBreak/>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line="360" w:lineRule="auto"/>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line="360" w:lineRule="auto"/>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77777777" w:rsidR="00882108" w:rsidRPr="00F31640" w:rsidRDefault="00882108" w:rsidP="00882108">
      <w:pPr>
        <w:spacing w:after="120" w:line="360" w:lineRule="auto"/>
      </w:pPr>
      <w:r>
        <w:t xml:space="preserve">The key classes that formalize these concepts are summarized in </w:t>
      </w:r>
      <w:r>
        <w:fldChar w:fldCharType="begin"/>
      </w:r>
      <w:r>
        <w:instrText xml:space="preserve"> REF _Ref12516765 \h </w:instrText>
      </w:r>
      <w:r>
        <w:fldChar w:fldCharType="separate"/>
      </w:r>
      <w:r>
        <w:t xml:space="preserve">Table </w:t>
      </w:r>
      <w:r>
        <w:rPr>
          <w:noProof/>
        </w:rPr>
        <w:t>6</w:t>
      </w:r>
      <w:r>
        <w:fldChar w:fldCharType="end"/>
      </w:r>
      <w:r>
        <w:t xml:space="preserve"> and illustrated in </w:t>
      </w:r>
      <w:r>
        <w:fldChar w:fldCharType="begin"/>
      </w:r>
      <w:r>
        <w:instrText xml:space="preserve"> REF _Ref15389805 \h </w:instrText>
      </w:r>
      <w:r>
        <w:fldChar w:fldCharType="separate"/>
      </w:r>
      <w:r>
        <w:t xml:space="preserve">Figure </w:t>
      </w:r>
      <w:r>
        <w:rPr>
          <w:noProof/>
        </w:rPr>
        <w:t>7</w:t>
      </w:r>
      <w:r>
        <w:fldChar w:fldCharType="end"/>
      </w:r>
      <w:r>
        <w:t>.</w:t>
      </w:r>
    </w:p>
    <w:p w14:paraId="22302AB2" w14:textId="77777777" w:rsidR="00882108" w:rsidRDefault="00882108" w:rsidP="00882108">
      <w:pPr>
        <w:pStyle w:val="Caption"/>
        <w:keepNext/>
        <w:spacing w:after="120"/>
      </w:pPr>
      <w:bookmarkStart w:id="70" w:name="_Ref12516765"/>
      <w:r>
        <w:t xml:space="preserve">Table </w:t>
      </w:r>
      <w:r>
        <w:fldChar w:fldCharType="begin"/>
      </w:r>
      <w:r>
        <w:instrText xml:space="preserve"> SEQ Table \* ARABIC </w:instrText>
      </w:r>
      <w:r>
        <w:fldChar w:fldCharType="separate"/>
      </w:r>
      <w:r>
        <w:rPr>
          <w:noProof/>
        </w:rPr>
        <w:t>6</w:t>
      </w:r>
      <w:r>
        <w:rPr>
          <w:noProof/>
        </w:rPr>
        <w:fldChar w:fldCharType="end"/>
      </w:r>
      <w:bookmarkEnd w:id="70"/>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3A65A6">
        <w:tc>
          <w:tcPr>
            <w:tcW w:w="2546" w:type="dxa"/>
            <w:shd w:val="clear" w:color="auto" w:fill="00FFFF"/>
          </w:tcPr>
          <w:p w14:paraId="2CE2BCE4" w14:textId="77777777" w:rsidR="00882108" w:rsidRDefault="00882108" w:rsidP="003A65A6">
            <w:pPr>
              <w:spacing w:after="120"/>
            </w:pPr>
            <w:r>
              <w:t>Object</w:t>
            </w:r>
          </w:p>
        </w:tc>
        <w:tc>
          <w:tcPr>
            <w:tcW w:w="2592" w:type="dxa"/>
            <w:shd w:val="clear" w:color="auto" w:fill="00FFFF"/>
          </w:tcPr>
          <w:p w14:paraId="11754295" w14:textId="77777777" w:rsidR="00882108" w:rsidRDefault="00882108" w:rsidP="003A65A6">
            <w:pPr>
              <w:spacing w:after="120"/>
            </w:pPr>
            <w:r>
              <w:t>Property</w:t>
            </w:r>
          </w:p>
        </w:tc>
        <w:tc>
          <w:tcPr>
            <w:tcW w:w="4212" w:type="dxa"/>
            <w:shd w:val="clear" w:color="auto" w:fill="00FFFF"/>
          </w:tcPr>
          <w:p w14:paraId="5A881A1B" w14:textId="77777777" w:rsidR="00882108" w:rsidRDefault="00882108" w:rsidP="003A65A6">
            <w:pPr>
              <w:spacing w:after="120"/>
            </w:pPr>
            <w:r>
              <w:t>Value</w:t>
            </w:r>
          </w:p>
        </w:tc>
      </w:tr>
      <w:tr w:rsidR="00882108" w14:paraId="7B6CBBE7" w14:textId="77777777" w:rsidTr="003A65A6">
        <w:tc>
          <w:tcPr>
            <w:tcW w:w="2546" w:type="dxa"/>
            <w:vMerge w:val="restart"/>
          </w:tcPr>
          <w:p w14:paraId="696380D1" w14:textId="77777777" w:rsidR="00882108" w:rsidRDefault="00882108" w:rsidP="003A65A6">
            <w:pPr>
              <w:spacing w:after="120"/>
            </w:pPr>
            <w:r>
              <w:t>Activity</w:t>
            </w:r>
          </w:p>
        </w:tc>
        <w:tc>
          <w:tcPr>
            <w:tcW w:w="2592" w:type="dxa"/>
          </w:tcPr>
          <w:p w14:paraId="2951CDEF" w14:textId="77777777" w:rsidR="00882108" w:rsidRDefault="00882108" w:rsidP="003A65A6">
            <w:pPr>
              <w:spacing w:after="120"/>
            </w:pPr>
            <w:r>
              <w:t>hasSubactivity</w:t>
            </w:r>
          </w:p>
        </w:tc>
        <w:tc>
          <w:tcPr>
            <w:tcW w:w="4212" w:type="dxa"/>
          </w:tcPr>
          <w:p w14:paraId="425614E7" w14:textId="77777777" w:rsidR="00882108" w:rsidRDefault="00882108" w:rsidP="003A65A6">
            <w:pPr>
              <w:spacing w:after="120"/>
            </w:pPr>
            <w:r>
              <w:t>only Activity</w:t>
            </w:r>
          </w:p>
        </w:tc>
      </w:tr>
      <w:tr w:rsidR="00882108" w14:paraId="3A2654D2" w14:textId="77777777" w:rsidTr="003A65A6">
        <w:tc>
          <w:tcPr>
            <w:tcW w:w="2546" w:type="dxa"/>
            <w:vMerge/>
          </w:tcPr>
          <w:p w14:paraId="157192E5" w14:textId="77777777" w:rsidR="00882108" w:rsidRDefault="00882108" w:rsidP="003A65A6">
            <w:pPr>
              <w:spacing w:after="120"/>
            </w:pPr>
          </w:p>
        </w:tc>
        <w:tc>
          <w:tcPr>
            <w:tcW w:w="2592" w:type="dxa"/>
          </w:tcPr>
          <w:p w14:paraId="411D05FA" w14:textId="77777777" w:rsidR="00882108" w:rsidRDefault="00882108" w:rsidP="003A65A6">
            <w:pPr>
              <w:spacing w:after="120"/>
            </w:pPr>
            <w:r>
              <w:t>hasPrecondition</w:t>
            </w:r>
          </w:p>
        </w:tc>
        <w:tc>
          <w:tcPr>
            <w:tcW w:w="4212" w:type="dxa"/>
          </w:tcPr>
          <w:p w14:paraId="117B16CC" w14:textId="77777777" w:rsidR="00882108" w:rsidRDefault="00882108" w:rsidP="003A65A6">
            <w:pPr>
              <w:spacing w:after="120"/>
            </w:pPr>
            <w:r>
              <w:t>only State</w:t>
            </w:r>
          </w:p>
        </w:tc>
      </w:tr>
      <w:tr w:rsidR="00882108" w14:paraId="410734E6" w14:textId="77777777" w:rsidTr="003A65A6">
        <w:tc>
          <w:tcPr>
            <w:tcW w:w="2546" w:type="dxa"/>
            <w:vMerge/>
          </w:tcPr>
          <w:p w14:paraId="6B90C56B" w14:textId="77777777" w:rsidR="00882108" w:rsidRDefault="00882108" w:rsidP="003A65A6">
            <w:pPr>
              <w:spacing w:after="120"/>
            </w:pPr>
          </w:p>
        </w:tc>
        <w:tc>
          <w:tcPr>
            <w:tcW w:w="2592" w:type="dxa"/>
          </w:tcPr>
          <w:p w14:paraId="2BF27E80" w14:textId="77777777" w:rsidR="00882108" w:rsidRDefault="00882108" w:rsidP="003A65A6">
            <w:pPr>
              <w:spacing w:after="120"/>
            </w:pPr>
            <w:r>
              <w:t>enabledBy</w:t>
            </w:r>
          </w:p>
        </w:tc>
        <w:tc>
          <w:tcPr>
            <w:tcW w:w="4212" w:type="dxa"/>
          </w:tcPr>
          <w:p w14:paraId="10EBCC3F" w14:textId="77777777" w:rsidR="00882108" w:rsidRDefault="00882108" w:rsidP="003A65A6">
            <w:pPr>
              <w:spacing w:after="120"/>
            </w:pPr>
            <w:r>
              <w:t>only State</w:t>
            </w:r>
          </w:p>
        </w:tc>
      </w:tr>
      <w:tr w:rsidR="00882108" w14:paraId="1E248E2B" w14:textId="77777777" w:rsidTr="003A65A6">
        <w:tc>
          <w:tcPr>
            <w:tcW w:w="2546" w:type="dxa"/>
            <w:vMerge/>
          </w:tcPr>
          <w:p w14:paraId="4C85353E" w14:textId="77777777" w:rsidR="00882108" w:rsidRDefault="00882108" w:rsidP="003A65A6">
            <w:pPr>
              <w:spacing w:after="120"/>
            </w:pPr>
          </w:p>
        </w:tc>
        <w:tc>
          <w:tcPr>
            <w:tcW w:w="2592" w:type="dxa"/>
          </w:tcPr>
          <w:p w14:paraId="2D5875A0" w14:textId="77777777" w:rsidR="00882108" w:rsidRDefault="00882108" w:rsidP="003A65A6">
            <w:pPr>
              <w:spacing w:after="120"/>
            </w:pPr>
            <w:r>
              <w:t>hasEffect</w:t>
            </w:r>
          </w:p>
        </w:tc>
        <w:tc>
          <w:tcPr>
            <w:tcW w:w="4212" w:type="dxa"/>
          </w:tcPr>
          <w:p w14:paraId="35A53665" w14:textId="77777777" w:rsidR="00882108" w:rsidRDefault="00882108" w:rsidP="003A65A6">
            <w:pPr>
              <w:spacing w:after="120"/>
            </w:pPr>
            <w:r>
              <w:t>only State</w:t>
            </w:r>
          </w:p>
        </w:tc>
      </w:tr>
      <w:tr w:rsidR="00882108" w14:paraId="05B85FD9" w14:textId="77777777" w:rsidTr="003A65A6">
        <w:tc>
          <w:tcPr>
            <w:tcW w:w="2546" w:type="dxa"/>
            <w:vMerge/>
          </w:tcPr>
          <w:p w14:paraId="7B6EDA6A" w14:textId="77777777" w:rsidR="00882108" w:rsidRDefault="00882108" w:rsidP="003A65A6">
            <w:pPr>
              <w:spacing w:after="120"/>
            </w:pPr>
          </w:p>
        </w:tc>
        <w:tc>
          <w:tcPr>
            <w:tcW w:w="2592" w:type="dxa"/>
          </w:tcPr>
          <w:p w14:paraId="66BE09B2" w14:textId="77777777" w:rsidR="00882108" w:rsidRDefault="00882108" w:rsidP="003A65A6">
            <w:pPr>
              <w:spacing w:after="120"/>
            </w:pPr>
            <w:r>
              <w:t>causes</w:t>
            </w:r>
          </w:p>
        </w:tc>
        <w:tc>
          <w:tcPr>
            <w:tcW w:w="4212" w:type="dxa"/>
          </w:tcPr>
          <w:p w14:paraId="2386CECD" w14:textId="77777777" w:rsidR="00882108" w:rsidRDefault="00882108" w:rsidP="003A65A6">
            <w:pPr>
              <w:spacing w:after="120"/>
            </w:pPr>
            <w:r>
              <w:t>only State</w:t>
            </w:r>
          </w:p>
        </w:tc>
      </w:tr>
      <w:tr w:rsidR="00882108" w14:paraId="42DA9750" w14:textId="77777777" w:rsidTr="003A65A6">
        <w:tc>
          <w:tcPr>
            <w:tcW w:w="2546" w:type="dxa"/>
            <w:vMerge/>
          </w:tcPr>
          <w:p w14:paraId="0D41C55A" w14:textId="77777777" w:rsidR="00882108" w:rsidRDefault="00882108" w:rsidP="003A65A6">
            <w:pPr>
              <w:spacing w:after="120"/>
            </w:pPr>
          </w:p>
        </w:tc>
        <w:tc>
          <w:tcPr>
            <w:tcW w:w="2592" w:type="dxa"/>
          </w:tcPr>
          <w:p w14:paraId="2F3CC60B" w14:textId="77777777" w:rsidR="00882108" w:rsidRDefault="00882108" w:rsidP="003A65A6">
            <w:pPr>
              <w:tabs>
                <w:tab w:val="center" w:pos="1174"/>
              </w:tabs>
              <w:spacing w:after="120"/>
            </w:pPr>
            <w:r>
              <w:t>occursAt</w:t>
            </w:r>
            <w:r>
              <w:tab/>
            </w:r>
          </w:p>
        </w:tc>
        <w:tc>
          <w:tcPr>
            <w:tcW w:w="4212" w:type="dxa"/>
          </w:tcPr>
          <w:p w14:paraId="49865E40" w14:textId="77777777" w:rsidR="00882108" w:rsidRDefault="00882108" w:rsidP="003A65A6">
            <w:pPr>
              <w:spacing w:after="120"/>
            </w:pPr>
            <w:r>
              <w:t xml:space="preserve">some </w:t>
            </w:r>
            <w:proofErr w:type="gramStart"/>
            <w:r>
              <w:t>time:Interval</w:t>
            </w:r>
            <w:proofErr w:type="gramEnd"/>
          </w:p>
        </w:tc>
      </w:tr>
      <w:tr w:rsidR="00882108" w14:paraId="51D66F95" w14:textId="77777777" w:rsidTr="003A65A6">
        <w:tc>
          <w:tcPr>
            <w:tcW w:w="2546" w:type="dxa"/>
            <w:vMerge/>
          </w:tcPr>
          <w:p w14:paraId="56EBBEA3" w14:textId="77777777" w:rsidR="00882108" w:rsidRDefault="00882108" w:rsidP="003A65A6">
            <w:pPr>
              <w:spacing w:after="120"/>
            </w:pPr>
          </w:p>
        </w:tc>
        <w:tc>
          <w:tcPr>
            <w:tcW w:w="2592" w:type="dxa"/>
          </w:tcPr>
          <w:p w14:paraId="2CFD669B" w14:textId="77777777" w:rsidR="00882108" w:rsidRDefault="00882108" w:rsidP="003A65A6">
            <w:pPr>
              <w:tabs>
                <w:tab w:val="center" w:pos="1174"/>
              </w:tabs>
              <w:spacing w:after="120"/>
            </w:pPr>
            <w:r>
              <w:t>beginOf</w:t>
            </w:r>
          </w:p>
        </w:tc>
        <w:tc>
          <w:tcPr>
            <w:tcW w:w="4212" w:type="dxa"/>
          </w:tcPr>
          <w:p w14:paraId="105617A9" w14:textId="77777777" w:rsidR="00882108" w:rsidRDefault="00882108" w:rsidP="003A65A6">
            <w:pPr>
              <w:spacing w:after="120"/>
            </w:pPr>
            <w:r>
              <w:t xml:space="preserve">some </w:t>
            </w:r>
            <w:proofErr w:type="gramStart"/>
            <w:r>
              <w:t>time:Instant</w:t>
            </w:r>
            <w:proofErr w:type="gramEnd"/>
          </w:p>
        </w:tc>
      </w:tr>
      <w:tr w:rsidR="00882108" w14:paraId="0214E349" w14:textId="77777777" w:rsidTr="003A65A6">
        <w:tc>
          <w:tcPr>
            <w:tcW w:w="2546" w:type="dxa"/>
            <w:vMerge/>
          </w:tcPr>
          <w:p w14:paraId="2A838205" w14:textId="77777777" w:rsidR="00882108" w:rsidRDefault="00882108" w:rsidP="003A65A6">
            <w:pPr>
              <w:spacing w:after="120"/>
            </w:pPr>
          </w:p>
        </w:tc>
        <w:tc>
          <w:tcPr>
            <w:tcW w:w="2592" w:type="dxa"/>
          </w:tcPr>
          <w:p w14:paraId="121FB9F5" w14:textId="77777777" w:rsidR="00882108" w:rsidRDefault="00882108" w:rsidP="003A65A6">
            <w:pPr>
              <w:tabs>
                <w:tab w:val="center" w:pos="1174"/>
              </w:tabs>
              <w:spacing w:after="120"/>
            </w:pPr>
            <w:r>
              <w:t>endOf</w:t>
            </w:r>
          </w:p>
        </w:tc>
        <w:tc>
          <w:tcPr>
            <w:tcW w:w="4212" w:type="dxa"/>
          </w:tcPr>
          <w:p w14:paraId="662DB20F" w14:textId="77777777" w:rsidR="00882108" w:rsidRDefault="00882108" w:rsidP="003A65A6">
            <w:pPr>
              <w:spacing w:after="120"/>
            </w:pPr>
            <w:r>
              <w:t xml:space="preserve">some </w:t>
            </w:r>
            <w:proofErr w:type="gramStart"/>
            <w:r>
              <w:t>time:Instant</w:t>
            </w:r>
            <w:proofErr w:type="gramEnd"/>
          </w:p>
        </w:tc>
      </w:tr>
      <w:tr w:rsidR="00882108" w14:paraId="3DD716D7" w14:textId="77777777" w:rsidTr="003A65A6">
        <w:tc>
          <w:tcPr>
            <w:tcW w:w="2546" w:type="dxa"/>
            <w:vMerge/>
          </w:tcPr>
          <w:p w14:paraId="76602854" w14:textId="77777777" w:rsidR="00882108" w:rsidRDefault="00882108" w:rsidP="003A65A6">
            <w:pPr>
              <w:spacing w:after="120"/>
            </w:pPr>
          </w:p>
        </w:tc>
        <w:tc>
          <w:tcPr>
            <w:tcW w:w="2592" w:type="dxa"/>
          </w:tcPr>
          <w:p w14:paraId="61F8234A" w14:textId="77777777" w:rsidR="00882108" w:rsidRDefault="00882108" w:rsidP="003A65A6">
            <w:pPr>
              <w:spacing w:after="120"/>
            </w:pPr>
            <w:r>
              <w:t>spatial_</w:t>
            </w:r>
            <w:proofErr w:type="gramStart"/>
            <w:r>
              <w:t>loc:hasLocation</w:t>
            </w:r>
            <w:proofErr w:type="gramEnd"/>
          </w:p>
        </w:tc>
        <w:tc>
          <w:tcPr>
            <w:tcW w:w="4212" w:type="dxa"/>
          </w:tcPr>
          <w:p w14:paraId="076EB9B5" w14:textId="77777777" w:rsidR="00882108" w:rsidRDefault="00882108" w:rsidP="003A65A6">
            <w:pPr>
              <w:spacing w:after="120"/>
            </w:pPr>
            <w:r>
              <w:t>only spatial_</w:t>
            </w:r>
            <w:proofErr w:type="gramStart"/>
            <w:r>
              <w:t>loc:SpatialFeature</w:t>
            </w:r>
            <w:proofErr w:type="gramEnd"/>
          </w:p>
        </w:tc>
      </w:tr>
      <w:tr w:rsidR="00882108" w14:paraId="5A95D0E5" w14:textId="77777777" w:rsidTr="003A65A6">
        <w:tc>
          <w:tcPr>
            <w:tcW w:w="2546" w:type="dxa"/>
            <w:vMerge/>
          </w:tcPr>
          <w:p w14:paraId="7F9417E2" w14:textId="77777777" w:rsidR="00882108" w:rsidRDefault="00882108" w:rsidP="003A65A6">
            <w:pPr>
              <w:spacing w:after="120"/>
            </w:pPr>
          </w:p>
        </w:tc>
        <w:tc>
          <w:tcPr>
            <w:tcW w:w="2592" w:type="dxa"/>
          </w:tcPr>
          <w:p w14:paraId="6F653AE0" w14:textId="77777777" w:rsidR="00882108" w:rsidRDefault="00882108" w:rsidP="003A65A6">
            <w:pPr>
              <w:spacing w:after="120"/>
            </w:pPr>
            <w:r>
              <w:t>hasParticipant</w:t>
            </w:r>
          </w:p>
        </w:tc>
        <w:tc>
          <w:tcPr>
            <w:tcW w:w="4212" w:type="dxa"/>
          </w:tcPr>
          <w:p w14:paraId="1990944B" w14:textId="77777777" w:rsidR="00882108" w:rsidRDefault="00882108" w:rsidP="003A65A6">
            <w:pPr>
              <w:spacing w:after="120"/>
            </w:pPr>
            <w:r>
              <w:t xml:space="preserve">only </w:t>
            </w:r>
            <w:proofErr w:type="gramStart"/>
            <w:r>
              <w:t>change:Manifestation</w:t>
            </w:r>
            <w:proofErr w:type="gramEnd"/>
          </w:p>
        </w:tc>
      </w:tr>
      <w:tr w:rsidR="00882108" w14:paraId="581F9B79" w14:textId="77777777" w:rsidTr="003A65A6">
        <w:tc>
          <w:tcPr>
            <w:tcW w:w="2546" w:type="dxa"/>
            <w:vMerge/>
          </w:tcPr>
          <w:p w14:paraId="407BBE41" w14:textId="77777777" w:rsidR="00882108" w:rsidRDefault="00882108" w:rsidP="003A65A6">
            <w:pPr>
              <w:spacing w:after="120"/>
            </w:pPr>
          </w:p>
        </w:tc>
        <w:tc>
          <w:tcPr>
            <w:tcW w:w="2592" w:type="dxa"/>
          </w:tcPr>
          <w:p w14:paraId="663E8E04" w14:textId="77777777" w:rsidR="00882108" w:rsidRPr="00F66192" w:rsidRDefault="00882108" w:rsidP="003A65A6">
            <w:pPr>
              <w:spacing w:after="120"/>
            </w:pPr>
            <w:r w:rsidRPr="00F66192">
              <w:t>occursBefore</w:t>
            </w:r>
          </w:p>
        </w:tc>
        <w:tc>
          <w:tcPr>
            <w:tcW w:w="4212" w:type="dxa"/>
          </w:tcPr>
          <w:p w14:paraId="08DB1775" w14:textId="77777777" w:rsidR="00882108" w:rsidRDefault="00882108" w:rsidP="003A65A6">
            <w:pPr>
              <w:spacing w:after="120"/>
            </w:pPr>
            <w:r>
              <w:t>only Activity</w:t>
            </w:r>
          </w:p>
        </w:tc>
      </w:tr>
      <w:tr w:rsidR="00882108" w14:paraId="3A7008C2" w14:textId="77777777" w:rsidTr="003A65A6">
        <w:tc>
          <w:tcPr>
            <w:tcW w:w="2546" w:type="dxa"/>
            <w:vMerge/>
          </w:tcPr>
          <w:p w14:paraId="4F9C6518" w14:textId="77777777" w:rsidR="00882108" w:rsidRDefault="00882108" w:rsidP="003A65A6">
            <w:pPr>
              <w:spacing w:after="120"/>
            </w:pPr>
          </w:p>
        </w:tc>
        <w:tc>
          <w:tcPr>
            <w:tcW w:w="2592" w:type="dxa"/>
          </w:tcPr>
          <w:p w14:paraId="3DDF3863" w14:textId="77777777" w:rsidR="00882108" w:rsidRPr="00F66192" w:rsidRDefault="00882108" w:rsidP="003A65A6">
            <w:pPr>
              <w:spacing w:after="120"/>
            </w:pPr>
            <w:r w:rsidRPr="00F66192">
              <w:t>occursDirectlyBefore</w:t>
            </w:r>
          </w:p>
        </w:tc>
        <w:tc>
          <w:tcPr>
            <w:tcW w:w="4212" w:type="dxa"/>
          </w:tcPr>
          <w:p w14:paraId="378312AB" w14:textId="77777777" w:rsidR="00882108" w:rsidRDefault="00882108" w:rsidP="003A65A6">
            <w:pPr>
              <w:spacing w:after="120"/>
            </w:pPr>
            <w:r>
              <w:t>only Activity</w:t>
            </w:r>
          </w:p>
        </w:tc>
      </w:tr>
      <w:tr w:rsidR="00882108" w14:paraId="19583C06" w14:textId="77777777" w:rsidTr="003A65A6">
        <w:tc>
          <w:tcPr>
            <w:tcW w:w="2546" w:type="dxa"/>
            <w:vMerge w:val="restart"/>
          </w:tcPr>
          <w:p w14:paraId="770CBDC2" w14:textId="77777777" w:rsidR="00882108" w:rsidRDefault="00882108" w:rsidP="003A65A6">
            <w:pPr>
              <w:spacing w:after="120"/>
            </w:pPr>
            <w:r>
              <w:t>State</w:t>
            </w:r>
          </w:p>
        </w:tc>
        <w:tc>
          <w:tcPr>
            <w:tcW w:w="2592" w:type="dxa"/>
          </w:tcPr>
          <w:p w14:paraId="3ED8C006" w14:textId="77777777" w:rsidR="00882108" w:rsidRDefault="00882108" w:rsidP="003A65A6">
            <w:pPr>
              <w:spacing w:after="120"/>
            </w:pPr>
            <w:r>
              <w:t>preconditionOf</w:t>
            </w:r>
          </w:p>
        </w:tc>
        <w:tc>
          <w:tcPr>
            <w:tcW w:w="4212" w:type="dxa"/>
          </w:tcPr>
          <w:p w14:paraId="1C4B8C76" w14:textId="77777777" w:rsidR="00882108" w:rsidRDefault="00882108" w:rsidP="003A65A6">
            <w:pPr>
              <w:spacing w:after="120"/>
            </w:pPr>
            <w:r>
              <w:t>only Activity</w:t>
            </w:r>
          </w:p>
        </w:tc>
      </w:tr>
      <w:tr w:rsidR="00882108" w14:paraId="3BFA881A" w14:textId="77777777" w:rsidTr="003A65A6">
        <w:tc>
          <w:tcPr>
            <w:tcW w:w="2546" w:type="dxa"/>
            <w:vMerge/>
          </w:tcPr>
          <w:p w14:paraId="69036BA6" w14:textId="77777777" w:rsidR="00882108" w:rsidRDefault="00882108" w:rsidP="003A65A6">
            <w:pPr>
              <w:spacing w:after="120"/>
            </w:pPr>
          </w:p>
        </w:tc>
        <w:tc>
          <w:tcPr>
            <w:tcW w:w="2592" w:type="dxa"/>
          </w:tcPr>
          <w:p w14:paraId="4345A55B" w14:textId="77777777" w:rsidR="00882108" w:rsidRDefault="00882108" w:rsidP="003A65A6">
            <w:pPr>
              <w:spacing w:after="120"/>
            </w:pPr>
            <w:r>
              <w:t>enables</w:t>
            </w:r>
          </w:p>
        </w:tc>
        <w:tc>
          <w:tcPr>
            <w:tcW w:w="4212" w:type="dxa"/>
          </w:tcPr>
          <w:p w14:paraId="61E57D08" w14:textId="77777777" w:rsidR="00882108" w:rsidRDefault="00882108" w:rsidP="003A65A6">
            <w:pPr>
              <w:spacing w:after="120"/>
            </w:pPr>
            <w:r>
              <w:t>only Activity</w:t>
            </w:r>
          </w:p>
        </w:tc>
      </w:tr>
      <w:tr w:rsidR="00882108" w14:paraId="347C661C" w14:textId="77777777" w:rsidTr="003A65A6">
        <w:tc>
          <w:tcPr>
            <w:tcW w:w="2546" w:type="dxa"/>
            <w:vMerge/>
          </w:tcPr>
          <w:p w14:paraId="15443260" w14:textId="77777777" w:rsidR="00882108" w:rsidRDefault="00882108" w:rsidP="003A65A6">
            <w:pPr>
              <w:spacing w:after="120"/>
            </w:pPr>
          </w:p>
        </w:tc>
        <w:tc>
          <w:tcPr>
            <w:tcW w:w="2592" w:type="dxa"/>
          </w:tcPr>
          <w:p w14:paraId="744D5A0C" w14:textId="77777777" w:rsidR="00882108" w:rsidRDefault="00882108" w:rsidP="003A65A6">
            <w:pPr>
              <w:spacing w:after="120"/>
            </w:pPr>
            <w:r>
              <w:t>effectOf</w:t>
            </w:r>
          </w:p>
        </w:tc>
        <w:tc>
          <w:tcPr>
            <w:tcW w:w="4212" w:type="dxa"/>
          </w:tcPr>
          <w:p w14:paraId="56848202" w14:textId="77777777" w:rsidR="00882108" w:rsidRDefault="00882108" w:rsidP="003A65A6">
            <w:pPr>
              <w:spacing w:after="120"/>
            </w:pPr>
            <w:r>
              <w:t>only Activity</w:t>
            </w:r>
          </w:p>
        </w:tc>
      </w:tr>
      <w:tr w:rsidR="00882108" w14:paraId="61D7BD61" w14:textId="77777777" w:rsidTr="003A65A6">
        <w:tc>
          <w:tcPr>
            <w:tcW w:w="2546" w:type="dxa"/>
            <w:vMerge/>
          </w:tcPr>
          <w:p w14:paraId="236622C8" w14:textId="77777777" w:rsidR="00882108" w:rsidRDefault="00882108" w:rsidP="003A65A6">
            <w:pPr>
              <w:spacing w:after="120"/>
            </w:pPr>
          </w:p>
        </w:tc>
        <w:tc>
          <w:tcPr>
            <w:tcW w:w="2592" w:type="dxa"/>
          </w:tcPr>
          <w:p w14:paraId="205107A2" w14:textId="77777777" w:rsidR="00882108" w:rsidRDefault="00882108" w:rsidP="003A65A6">
            <w:pPr>
              <w:spacing w:after="120"/>
            </w:pPr>
            <w:r>
              <w:t>causedBy</w:t>
            </w:r>
          </w:p>
        </w:tc>
        <w:tc>
          <w:tcPr>
            <w:tcW w:w="4212" w:type="dxa"/>
          </w:tcPr>
          <w:p w14:paraId="5F9E956F" w14:textId="77777777" w:rsidR="00882108" w:rsidRDefault="00882108" w:rsidP="003A65A6">
            <w:pPr>
              <w:spacing w:after="120"/>
            </w:pPr>
            <w:r>
              <w:t>only Activity</w:t>
            </w:r>
          </w:p>
        </w:tc>
      </w:tr>
      <w:tr w:rsidR="00882108" w14:paraId="0E0144A9" w14:textId="77777777" w:rsidTr="003A65A6">
        <w:tc>
          <w:tcPr>
            <w:tcW w:w="2546" w:type="dxa"/>
            <w:vMerge/>
          </w:tcPr>
          <w:p w14:paraId="2C892E52" w14:textId="77777777" w:rsidR="00882108" w:rsidRDefault="00882108" w:rsidP="003A65A6">
            <w:pPr>
              <w:spacing w:after="120"/>
            </w:pPr>
          </w:p>
        </w:tc>
        <w:tc>
          <w:tcPr>
            <w:tcW w:w="2592" w:type="dxa"/>
          </w:tcPr>
          <w:p w14:paraId="25C2D1D6" w14:textId="77777777" w:rsidR="00882108" w:rsidRDefault="00882108" w:rsidP="003A65A6">
            <w:pPr>
              <w:spacing w:after="120"/>
            </w:pPr>
            <w:r>
              <w:t>achievedAt</w:t>
            </w:r>
          </w:p>
        </w:tc>
        <w:tc>
          <w:tcPr>
            <w:tcW w:w="4212" w:type="dxa"/>
          </w:tcPr>
          <w:p w14:paraId="3DF8D49C" w14:textId="77777777" w:rsidR="00882108" w:rsidRDefault="00882108" w:rsidP="003A65A6">
            <w:pPr>
              <w:spacing w:after="120"/>
            </w:pPr>
            <w:r>
              <w:t xml:space="preserve">only </w:t>
            </w:r>
            <w:proofErr w:type="gramStart"/>
            <w:r>
              <w:t>time:TemporalEntity</w:t>
            </w:r>
            <w:proofErr w:type="gramEnd"/>
          </w:p>
        </w:tc>
      </w:tr>
      <w:tr w:rsidR="00882108" w14:paraId="08E408E9" w14:textId="77777777" w:rsidTr="003A65A6">
        <w:tc>
          <w:tcPr>
            <w:tcW w:w="2546" w:type="dxa"/>
            <w:vMerge w:val="restart"/>
          </w:tcPr>
          <w:p w14:paraId="61B3AEA8" w14:textId="77777777" w:rsidR="00882108" w:rsidRDefault="00882108" w:rsidP="003A65A6">
            <w:pPr>
              <w:spacing w:after="120"/>
            </w:pPr>
            <w:r>
              <w:t>TerminalState</w:t>
            </w:r>
          </w:p>
        </w:tc>
        <w:tc>
          <w:tcPr>
            <w:tcW w:w="2592" w:type="dxa"/>
          </w:tcPr>
          <w:p w14:paraId="454043C4" w14:textId="77777777" w:rsidR="00882108" w:rsidRDefault="00882108" w:rsidP="003A65A6">
            <w:pPr>
              <w:spacing w:after="120"/>
            </w:pPr>
            <w:r>
              <w:t>subClassOf</w:t>
            </w:r>
          </w:p>
        </w:tc>
        <w:tc>
          <w:tcPr>
            <w:tcW w:w="4212" w:type="dxa"/>
          </w:tcPr>
          <w:p w14:paraId="4D747CC9" w14:textId="77777777" w:rsidR="00882108" w:rsidRDefault="00882108" w:rsidP="003A65A6">
            <w:pPr>
              <w:spacing w:after="120"/>
            </w:pPr>
            <w:r>
              <w:t>State</w:t>
            </w:r>
          </w:p>
        </w:tc>
      </w:tr>
      <w:tr w:rsidR="00882108" w14:paraId="2FDE383C" w14:textId="77777777" w:rsidTr="003A65A6">
        <w:tc>
          <w:tcPr>
            <w:tcW w:w="2546" w:type="dxa"/>
            <w:vMerge/>
          </w:tcPr>
          <w:p w14:paraId="2F36769D" w14:textId="77777777" w:rsidR="00882108" w:rsidRDefault="00882108" w:rsidP="003A65A6">
            <w:pPr>
              <w:spacing w:after="120"/>
            </w:pPr>
          </w:p>
        </w:tc>
        <w:tc>
          <w:tcPr>
            <w:tcW w:w="2592" w:type="dxa"/>
          </w:tcPr>
          <w:p w14:paraId="57711FB4" w14:textId="77777777" w:rsidR="00882108" w:rsidRDefault="00882108" w:rsidP="003A65A6">
            <w:pPr>
              <w:spacing w:after="120"/>
            </w:pPr>
            <w:r>
              <w:t>disjointWith</w:t>
            </w:r>
          </w:p>
        </w:tc>
        <w:tc>
          <w:tcPr>
            <w:tcW w:w="4212" w:type="dxa"/>
          </w:tcPr>
          <w:p w14:paraId="29DA1ED9" w14:textId="77777777" w:rsidR="00882108" w:rsidRDefault="00882108" w:rsidP="003A65A6">
            <w:pPr>
              <w:spacing w:after="120"/>
            </w:pPr>
            <w:r>
              <w:t>NonTerminalState</w:t>
            </w:r>
          </w:p>
        </w:tc>
      </w:tr>
      <w:tr w:rsidR="00882108" w14:paraId="61A2CBBC" w14:textId="77777777" w:rsidTr="003A65A6">
        <w:tc>
          <w:tcPr>
            <w:tcW w:w="2546" w:type="dxa"/>
            <w:vMerge/>
          </w:tcPr>
          <w:p w14:paraId="7B20219F" w14:textId="77777777" w:rsidR="00882108" w:rsidRDefault="00882108" w:rsidP="003A65A6">
            <w:pPr>
              <w:spacing w:after="120"/>
            </w:pPr>
          </w:p>
        </w:tc>
        <w:tc>
          <w:tcPr>
            <w:tcW w:w="2592" w:type="dxa"/>
          </w:tcPr>
          <w:p w14:paraId="1AB6CA13" w14:textId="77777777" w:rsidR="00882108" w:rsidRDefault="00882108" w:rsidP="003A65A6">
            <w:pPr>
              <w:spacing w:after="120"/>
            </w:pPr>
            <w:r>
              <w:t>subClassOf</w:t>
            </w:r>
          </w:p>
        </w:tc>
        <w:tc>
          <w:tcPr>
            <w:tcW w:w="4212" w:type="dxa"/>
          </w:tcPr>
          <w:p w14:paraId="7172F15F" w14:textId="77777777" w:rsidR="00882108" w:rsidRDefault="00882108" w:rsidP="003A65A6">
            <w:pPr>
              <w:spacing w:after="120"/>
            </w:pPr>
            <w:proofErr w:type="gramStart"/>
            <w:r>
              <w:t>change:Manifestation</w:t>
            </w:r>
            <w:proofErr w:type="gramEnd"/>
            <w:r>
              <w:t xml:space="preserve"> and (preconditionOf some Activity or effectOf some Activity)</w:t>
            </w:r>
          </w:p>
        </w:tc>
      </w:tr>
      <w:tr w:rsidR="00882108" w14:paraId="4952F578" w14:textId="77777777" w:rsidTr="003A65A6">
        <w:tc>
          <w:tcPr>
            <w:tcW w:w="2546" w:type="dxa"/>
            <w:vMerge/>
          </w:tcPr>
          <w:p w14:paraId="3D6EDFD0" w14:textId="77777777" w:rsidR="00882108" w:rsidRDefault="00882108" w:rsidP="003A65A6">
            <w:pPr>
              <w:spacing w:after="120"/>
            </w:pPr>
          </w:p>
        </w:tc>
        <w:tc>
          <w:tcPr>
            <w:tcW w:w="2592" w:type="dxa"/>
          </w:tcPr>
          <w:p w14:paraId="618CF358" w14:textId="77777777" w:rsidR="00882108" w:rsidRDefault="00882108" w:rsidP="003A65A6">
            <w:pPr>
              <w:spacing w:after="120"/>
            </w:pPr>
            <w:r>
              <w:t>hasDecomp</w:t>
            </w:r>
          </w:p>
        </w:tc>
        <w:tc>
          <w:tcPr>
            <w:tcW w:w="4212" w:type="dxa"/>
          </w:tcPr>
          <w:p w14:paraId="77606D6D" w14:textId="77777777" w:rsidR="00882108" w:rsidRDefault="00882108" w:rsidP="003A65A6">
            <w:pPr>
              <w:spacing w:after="120"/>
            </w:pPr>
            <w:r>
              <w:t>exactly 0 StateType</w:t>
            </w:r>
          </w:p>
        </w:tc>
      </w:tr>
      <w:tr w:rsidR="00882108" w14:paraId="21289EE7" w14:textId="77777777" w:rsidTr="003A65A6">
        <w:tc>
          <w:tcPr>
            <w:tcW w:w="2546" w:type="dxa"/>
            <w:vMerge w:val="restart"/>
          </w:tcPr>
          <w:p w14:paraId="0E9FD4A3" w14:textId="77777777" w:rsidR="00882108" w:rsidRDefault="00882108" w:rsidP="003A65A6">
            <w:pPr>
              <w:spacing w:after="120"/>
            </w:pPr>
            <w:r>
              <w:t>NonTerminalState</w:t>
            </w:r>
          </w:p>
        </w:tc>
        <w:tc>
          <w:tcPr>
            <w:tcW w:w="2592" w:type="dxa"/>
          </w:tcPr>
          <w:p w14:paraId="24AD351A" w14:textId="77777777" w:rsidR="00882108" w:rsidRDefault="00882108" w:rsidP="003A65A6">
            <w:pPr>
              <w:spacing w:after="120"/>
            </w:pPr>
            <w:r>
              <w:t>subClassOf</w:t>
            </w:r>
          </w:p>
        </w:tc>
        <w:tc>
          <w:tcPr>
            <w:tcW w:w="4212" w:type="dxa"/>
          </w:tcPr>
          <w:p w14:paraId="23DAEFA7" w14:textId="77777777" w:rsidR="00882108" w:rsidRDefault="00882108" w:rsidP="003A65A6">
            <w:pPr>
              <w:spacing w:after="120"/>
            </w:pPr>
            <w:r>
              <w:t>State</w:t>
            </w:r>
          </w:p>
        </w:tc>
      </w:tr>
      <w:tr w:rsidR="00882108" w14:paraId="5540CF6E" w14:textId="77777777" w:rsidTr="003A65A6">
        <w:tc>
          <w:tcPr>
            <w:tcW w:w="2546" w:type="dxa"/>
            <w:vMerge/>
          </w:tcPr>
          <w:p w14:paraId="2E64D777" w14:textId="77777777" w:rsidR="00882108" w:rsidRDefault="00882108" w:rsidP="003A65A6">
            <w:pPr>
              <w:spacing w:after="120"/>
            </w:pPr>
          </w:p>
        </w:tc>
        <w:tc>
          <w:tcPr>
            <w:tcW w:w="2592" w:type="dxa"/>
          </w:tcPr>
          <w:p w14:paraId="6DAAB802" w14:textId="77777777" w:rsidR="00882108" w:rsidRDefault="00882108" w:rsidP="003A65A6">
            <w:pPr>
              <w:spacing w:after="120"/>
            </w:pPr>
            <w:r>
              <w:t>disjointWtih</w:t>
            </w:r>
          </w:p>
        </w:tc>
        <w:tc>
          <w:tcPr>
            <w:tcW w:w="4212" w:type="dxa"/>
          </w:tcPr>
          <w:p w14:paraId="49622561" w14:textId="77777777" w:rsidR="00882108" w:rsidRDefault="00882108" w:rsidP="003A65A6">
            <w:pPr>
              <w:spacing w:after="120"/>
            </w:pPr>
            <w:r>
              <w:t>TerminalState</w:t>
            </w:r>
          </w:p>
        </w:tc>
      </w:tr>
      <w:tr w:rsidR="00882108" w14:paraId="21215627" w14:textId="77777777" w:rsidTr="003A65A6">
        <w:tc>
          <w:tcPr>
            <w:tcW w:w="2546" w:type="dxa"/>
            <w:vMerge/>
          </w:tcPr>
          <w:p w14:paraId="32629CF5" w14:textId="77777777" w:rsidR="00882108" w:rsidRDefault="00882108" w:rsidP="003A65A6">
            <w:pPr>
              <w:spacing w:after="120"/>
            </w:pPr>
          </w:p>
        </w:tc>
        <w:tc>
          <w:tcPr>
            <w:tcW w:w="2592" w:type="dxa"/>
          </w:tcPr>
          <w:p w14:paraId="0C2C2F5C" w14:textId="77777777" w:rsidR="00882108" w:rsidRDefault="00882108" w:rsidP="003A65A6">
            <w:pPr>
              <w:spacing w:after="120"/>
            </w:pPr>
            <w:r>
              <w:t>hasDecomp</w:t>
            </w:r>
          </w:p>
        </w:tc>
        <w:tc>
          <w:tcPr>
            <w:tcW w:w="4212" w:type="dxa"/>
          </w:tcPr>
          <w:p w14:paraId="1621936C" w14:textId="77777777" w:rsidR="00882108" w:rsidRDefault="00882108" w:rsidP="003A65A6">
            <w:pPr>
              <w:spacing w:after="120"/>
            </w:pPr>
            <w:r>
              <w:t>only State and min 2 State</w:t>
            </w:r>
          </w:p>
        </w:tc>
      </w:tr>
      <w:tr w:rsidR="00882108" w14:paraId="7F355DAF" w14:textId="77777777" w:rsidTr="003A65A6">
        <w:tc>
          <w:tcPr>
            <w:tcW w:w="2546" w:type="dxa"/>
            <w:vMerge/>
          </w:tcPr>
          <w:p w14:paraId="16F2C753" w14:textId="77777777" w:rsidR="00882108" w:rsidRDefault="00882108" w:rsidP="003A65A6">
            <w:pPr>
              <w:spacing w:after="120"/>
            </w:pPr>
          </w:p>
        </w:tc>
        <w:tc>
          <w:tcPr>
            <w:tcW w:w="2592" w:type="dxa"/>
          </w:tcPr>
          <w:p w14:paraId="7AD5749E" w14:textId="77777777" w:rsidR="00882108" w:rsidRDefault="00882108" w:rsidP="003A65A6">
            <w:pPr>
              <w:spacing w:after="120"/>
            </w:pPr>
            <w:r>
              <w:t>hasSubstate</w:t>
            </w:r>
          </w:p>
        </w:tc>
        <w:tc>
          <w:tcPr>
            <w:tcW w:w="4212" w:type="dxa"/>
          </w:tcPr>
          <w:p w14:paraId="69E7DDD0" w14:textId="77777777" w:rsidR="00882108" w:rsidRDefault="00882108" w:rsidP="003A65A6">
            <w:pPr>
              <w:spacing w:after="120"/>
            </w:pPr>
            <w:r>
              <w:t>only State</w:t>
            </w:r>
          </w:p>
        </w:tc>
      </w:tr>
      <w:tr w:rsidR="00882108" w14:paraId="3A7D34FF" w14:textId="77777777" w:rsidTr="003A65A6">
        <w:tc>
          <w:tcPr>
            <w:tcW w:w="2546" w:type="dxa"/>
            <w:vMerge w:val="restart"/>
          </w:tcPr>
          <w:p w14:paraId="3D57FCB5" w14:textId="77777777" w:rsidR="00882108" w:rsidRDefault="00882108" w:rsidP="003A65A6">
            <w:pPr>
              <w:spacing w:after="120"/>
            </w:pPr>
            <w:r>
              <w:t>ConjunctiveState</w:t>
            </w:r>
          </w:p>
        </w:tc>
        <w:tc>
          <w:tcPr>
            <w:tcW w:w="2592" w:type="dxa"/>
          </w:tcPr>
          <w:p w14:paraId="73868896" w14:textId="77777777" w:rsidR="00882108" w:rsidRDefault="00882108" w:rsidP="003A65A6">
            <w:pPr>
              <w:spacing w:after="120"/>
            </w:pPr>
            <w:r>
              <w:t>subClassOf</w:t>
            </w:r>
          </w:p>
        </w:tc>
        <w:tc>
          <w:tcPr>
            <w:tcW w:w="4212" w:type="dxa"/>
          </w:tcPr>
          <w:p w14:paraId="0B32E4B9" w14:textId="77777777" w:rsidR="00882108" w:rsidRDefault="00882108" w:rsidP="003A65A6">
            <w:pPr>
              <w:spacing w:after="120"/>
            </w:pPr>
            <w:r>
              <w:t>NonTerminalState</w:t>
            </w:r>
          </w:p>
        </w:tc>
      </w:tr>
      <w:tr w:rsidR="00882108" w14:paraId="10FC28E1" w14:textId="77777777" w:rsidTr="003A65A6">
        <w:tc>
          <w:tcPr>
            <w:tcW w:w="2546" w:type="dxa"/>
            <w:vMerge/>
          </w:tcPr>
          <w:p w14:paraId="7066DF6B" w14:textId="77777777" w:rsidR="00882108" w:rsidRDefault="00882108" w:rsidP="003A65A6">
            <w:pPr>
              <w:spacing w:after="120"/>
            </w:pPr>
          </w:p>
        </w:tc>
        <w:tc>
          <w:tcPr>
            <w:tcW w:w="2592" w:type="dxa"/>
          </w:tcPr>
          <w:p w14:paraId="35960255" w14:textId="77777777" w:rsidR="00882108" w:rsidRDefault="00882108" w:rsidP="003A65A6">
            <w:pPr>
              <w:spacing w:after="120"/>
            </w:pPr>
            <w:r>
              <w:t>disjointWith</w:t>
            </w:r>
          </w:p>
        </w:tc>
        <w:tc>
          <w:tcPr>
            <w:tcW w:w="4212" w:type="dxa"/>
          </w:tcPr>
          <w:p w14:paraId="56E45776" w14:textId="77777777" w:rsidR="00882108" w:rsidRDefault="00882108" w:rsidP="003A65A6">
            <w:pPr>
              <w:spacing w:after="120"/>
            </w:pPr>
            <w:r>
              <w:t>DisjunctiveState</w:t>
            </w:r>
          </w:p>
        </w:tc>
      </w:tr>
      <w:tr w:rsidR="00882108" w14:paraId="030554EF" w14:textId="77777777" w:rsidTr="003A65A6">
        <w:tc>
          <w:tcPr>
            <w:tcW w:w="2546" w:type="dxa"/>
            <w:vMerge w:val="restart"/>
          </w:tcPr>
          <w:p w14:paraId="34B8FF81" w14:textId="77777777" w:rsidR="00882108" w:rsidRDefault="00882108" w:rsidP="003A65A6">
            <w:pPr>
              <w:spacing w:after="120"/>
            </w:pPr>
            <w:r>
              <w:t>DisjunctiveState</w:t>
            </w:r>
          </w:p>
        </w:tc>
        <w:tc>
          <w:tcPr>
            <w:tcW w:w="2592" w:type="dxa"/>
          </w:tcPr>
          <w:p w14:paraId="382EC172" w14:textId="77777777" w:rsidR="00882108" w:rsidRDefault="00882108" w:rsidP="003A65A6">
            <w:pPr>
              <w:spacing w:after="120"/>
            </w:pPr>
            <w:r>
              <w:t>subClassOf</w:t>
            </w:r>
          </w:p>
        </w:tc>
        <w:tc>
          <w:tcPr>
            <w:tcW w:w="4212" w:type="dxa"/>
          </w:tcPr>
          <w:p w14:paraId="74BFF420" w14:textId="77777777" w:rsidR="00882108" w:rsidRDefault="00882108" w:rsidP="003A65A6">
            <w:pPr>
              <w:spacing w:after="120"/>
            </w:pPr>
            <w:r>
              <w:t>NonTerminalState</w:t>
            </w:r>
          </w:p>
        </w:tc>
      </w:tr>
      <w:tr w:rsidR="00882108" w14:paraId="442A3979" w14:textId="77777777" w:rsidTr="003A65A6">
        <w:tc>
          <w:tcPr>
            <w:tcW w:w="2546" w:type="dxa"/>
            <w:vMerge/>
          </w:tcPr>
          <w:p w14:paraId="7E97F81D" w14:textId="77777777" w:rsidR="00882108" w:rsidRDefault="00882108" w:rsidP="003A65A6">
            <w:pPr>
              <w:spacing w:after="120"/>
            </w:pPr>
          </w:p>
        </w:tc>
        <w:tc>
          <w:tcPr>
            <w:tcW w:w="2592" w:type="dxa"/>
          </w:tcPr>
          <w:p w14:paraId="27165F95" w14:textId="77777777" w:rsidR="00882108" w:rsidRDefault="00882108" w:rsidP="003A65A6">
            <w:pPr>
              <w:spacing w:after="120"/>
            </w:pPr>
            <w:r>
              <w:t>disjointWith</w:t>
            </w:r>
          </w:p>
        </w:tc>
        <w:tc>
          <w:tcPr>
            <w:tcW w:w="4212" w:type="dxa"/>
          </w:tcPr>
          <w:p w14:paraId="205DA907" w14:textId="77777777" w:rsidR="00882108" w:rsidRDefault="00882108" w:rsidP="003A65A6">
            <w:pPr>
              <w:spacing w:after="120"/>
            </w:pPr>
            <w:r>
              <w:t>ConjunctiveState</w:t>
            </w:r>
          </w:p>
        </w:tc>
      </w:tr>
    </w:tbl>
    <w:p w14:paraId="22EBBF2F" w14:textId="77777777" w:rsidR="00882108" w:rsidRDefault="00882108" w:rsidP="00882108">
      <w:pPr>
        <w:spacing w:after="120" w:line="360" w:lineRule="auto"/>
      </w:pPr>
    </w:p>
    <w:p w14:paraId="49123AF3" w14:textId="77777777" w:rsidR="00882108" w:rsidRDefault="00882108" w:rsidP="00882108">
      <w:pPr>
        <w:keepNext/>
        <w:spacing w:after="120" w:line="360" w:lineRule="auto"/>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77777777" w:rsidR="00882108" w:rsidRPr="007F7E71" w:rsidRDefault="00882108" w:rsidP="00882108">
      <w:pPr>
        <w:pStyle w:val="Caption"/>
        <w:spacing w:after="120"/>
        <w:rPr>
          <w:lang w:val="en-CA"/>
        </w:rPr>
      </w:pPr>
      <w:bookmarkStart w:id="71" w:name="_Ref15389805"/>
      <w:r>
        <w:t xml:space="preserve">Figure </w:t>
      </w:r>
      <w:r>
        <w:fldChar w:fldCharType="begin"/>
      </w:r>
      <w:r>
        <w:instrText xml:space="preserve"> SEQ Figure \* ARABIC </w:instrText>
      </w:r>
      <w:r>
        <w:fldChar w:fldCharType="separate"/>
      </w:r>
      <w:r>
        <w:rPr>
          <w:noProof/>
        </w:rPr>
        <w:t>7</w:t>
      </w:r>
      <w:r>
        <w:rPr>
          <w:noProof/>
        </w:rPr>
        <w:fldChar w:fldCharType="end"/>
      </w:r>
      <w:bookmarkEnd w:id="71"/>
      <w:r>
        <w:t>: Relationship between key classes in the Activity Ontology</w:t>
      </w:r>
    </w:p>
    <w:p w14:paraId="68473683" w14:textId="77777777" w:rsidR="00882108" w:rsidRPr="002C23A9" w:rsidRDefault="00882108" w:rsidP="00FE13B1">
      <w:pPr>
        <w:pStyle w:val="Heading4"/>
      </w:pPr>
      <w:r>
        <w:t>An Example</w:t>
      </w:r>
    </w:p>
    <w:p w14:paraId="0F034018" w14:textId="77777777" w:rsidR="00882108" w:rsidRDefault="00882108" w:rsidP="00882108">
      <w:pPr>
        <w:spacing w:after="120" w:line="360" w:lineRule="auto"/>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w:t>
      </w:r>
      <w:r>
        <w:lastRenderedPageBreak/>
        <w:t xml:space="preserve">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t xml:space="preserve">Figure </w:t>
      </w:r>
      <w:r>
        <w:rPr>
          <w:noProof/>
        </w:rPr>
        <w:t>8</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t xml:space="preserve">Figure </w:t>
      </w:r>
      <w:r>
        <w:rPr>
          <w:noProof/>
        </w:rPr>
        <w:t>9</w:t>
      </w:r>
      <w:r>
        <w:fldChar w:fldCharType="end"/>
      </w:r>
      <w:r>
        <w:t>.</w:t>
      </w:r>
    </w:p>
    <w:p w14:paraId="0ABE9FE7" w14:textId="77777777" w:rsidR="00882108" w:rsidRDefault="00882108" w:rsidP="00882108">
      <w:pPr>
        <w:keepNext/>
        <w:spacing w:after="120" w:line="360" w:lineRule="auto"/>
      </w:pPr>
      <w:r w:rsidRPr="009F4912">
        <w:rPr>
          <w:noProof/>
        </w:rPr>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77777777" w:rsidR="00882108" w:rsidRDefault="00882108" w:rsidP="00882108">
      <w:pPr>
        <w:pStyle w:val="Caption"/>
        <w:spacing w:after="120" w:line="360" w:lineRule="auto"/>
        <w:rPr>
          <w:lang w:val="en-CA"/>
        </w:rPr>
      </w:pPr>
      <w:bookmarkStart w:id="72" w:name="_Ref15390281"/>
      <w:r>
        <w:t xml:space="preserve">Figure </w:t>
      </w:r>
      <w:r>
        <w:fldChar w:fldCharType="begin"/>
      </w:r>
      <w:r>
        <w:instrText xml:space="preserve"> SEQ Figure \* ARABIC </w:instrText>
      </w:r>
      <w:r>
        <w:fldChar w:fldCharType="separate"/>
      </w:r>
      <w:r>
        <w:rPr>
          <w:noProof/>
        </w:rPr>
        <w:t>8</w:t>
      </w:r>
      <w:r>
        <w:rPr>
          <w:noProof/>
        </w:rPr>
        <w:fldChar w:fldCharType="end"/>
      </w:r>
      <w:bookmarkEnd w:id="72"/>
      <w:r>
        <w:t>: Example formalization of the DriveToWorkActivity</w:t>
      </w:r>
    </w:p>
    <w:p w14:paraId="50965360" w14:textId="77777777" w:rsidR="00882108" w:rsidRDefault="00882108" w:rsidP="00882108">
      <w:pPr>
        <w:keepNext/>
        <w:spacing w:after="120" w:line="360" w:lineRule="auto"/>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77777777" w:rsidR="00882108" w:rsidRPr="00A3354E" w:rsidRDefault="00882108" w:rsidP="00882108">
      <w:pPr>
        <w:pStyle w:val="Caption"/>
        <w:spacing w:after="120"/>
        <w:rPr>
          <w:lang w:val="en-CA"/>
        </w:rPr>
      </w:pPr>
      <w:bookmarkStart w:id="73" w:name="_Ref12516943"/>
      <w:r>
        <w:t xml:space="preserve">Figure </w:t>
      </w:r>
      <w:r>
        <w:fldChar w:fldCharType="begin"/>
      </w:r>
      <w:r>
        <w:instrText xml:space="preserve"> SEQ Figure \* ARABIC </w:instrText>
      </w:r>
      <w:r>
        <w:fldChar w:fldCharType="separate"/>
      </w:r>
      <w:r>
        <w:rPr>
          <w:noProof/>
        </w:rPr>
        <w:t>9</w:t>
      </w:r>
      <w:r>
        <w:rPr>
          <w:noProof/>
        </w:rPr>
        <w:fldChar w:fldCharType="end"/>
      </w:r>
      <w:bookmarkEnd w:id="73"/>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74" w:name="_Toc19780949"/>
      <w:r w:rsidRPr="00733EB6">
        <w:t xml:space="preserve">Recurring </w:t>
      </w:r>
      <w:r>
        <w:t>E</w:t>
      </w:r>
      <w:r w:rsidRPr="00733EB6">
        <w:t>vent ontology</w:t>
      </w:r>
      <w:bookmarkEnd w:id="74"/>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line="360" w:lineRule="auto"/>
      </w:pPr>
      <w:r>
        <w:t xml:space="preserve">A specification of recurring events, in particular those that are defined according to calendar dates (e.g. every Monday, every March), is required to capture information regarding hours of </w:t>
      </w:r>
      <w:r>
        <w:lastRenderedPageBreak/>
        <w:t>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77777777" w:rsidR="00E8128A" w:rsidRDefault="00E8128A" w:rsidP="00E8128A">
      <w:pPr>
        <w:spacing w:after="120" w:line="360" w:lineRule="auto"/>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instrText xml:space="preserve"> ADDIN EN.CITE &lt;EndNote&gt;&lt;Cite&gt;&lt;Author&gt;Fox&lt;/Author&gt;&lt;Year&gt;2013&lt;/Year&gt;&lt;IDText&gt;A foundation ontology for global city indicators&lt;/IDText&gt;&lt;DisplayText&gt;[19]&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Pr>
          <w:noProof/>
        </w:rPr>
        <w:t>[19]</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line="360" w:lineRule="auto"/>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line="360" w:lineRule="auto"/>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line="360" w:lineRule="auto"/>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w:t>
      </w:r>
      <w:r>
        <w:lastRenderedPageBreak/>
        <w:t>associated classes of Activities, while individual recurring events may be associated with one or more instances of an activity.</w:t>
      </w:r>
    </w:p>
    <w:p w14:paraId="120EFC38" w14:textId="77777777" w:rsidR="00E8128A" w:rsidRPr="00E1766E" w:rsidRDefault="00E8128A" w:rsidP="00E8128A">
      <w:pPr>
        <w:spacing w:after="120" w:line="360" w:lineRule="auto"/>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line="360" w:lineRule="auto"/>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E8128A">
      <w:pPr>
        <w:pStyle w:val="ListParagraph"/>
        <w:numPr>
          <w:ilvl w:val="0"/>
          <w:numId w:val="29"/>
        </w:numPr>
        <w:spacing w:after="120" w:line="360" w:lineRule="auto"/>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E8128A">
      <w:pPr>
        <w:pStyle w:val="ListParagraph"/>
        <w:numPr>
          <w:ilvl w:val="0"/>
          <w:numId w:val="29"/>
        </w:numPr>
        <w:spacing w:after="120" w:line="360" w:lineRule="auto"/>
        <w:rPr>
          <w:lang w:val="en-CA"/>
        </w:rPr>
      </w:pPr>
      <w:r w:rsidRPr="00E1766E">
        <w:rPr>
          <w:lang w:val="en-CA"/>
        </w:rPr>
        <w:t xml:space="preserve">A WeeklyRecurringEvent recurs regularly on the same day of the week, as specified by the </w:t>
      </w:r>
      <w:proofErr w:type="gramStart"/>
      <w:r w:rsidRPr="00E1766E">
        <w:rPr>
          <w:lang w:val="en-CA"/>
        </w:rPr>
        <w:t>schema:dayOfWeek</w:t>
      </w:r>
      <w:proofErr w:type="gramEnd"/>
      <w:r w:rsidRPr="00E1766E">
        <w:rPr>
          <w:lang w:val="en-CA"/>
        </w:rPr>
        <w:t xml:space="preserve"> property.</w:t>
      </w:r>
    </w:p>
    <w:p w14:paraId="531AE9B0" w14:textId="77777777" w:rsidR="00E8128A" w:rsidRPr="00E1766E" w:rsidRDefault="00E8128A" w:rsidP="00E8128A">
      <w:pPr>
        <w:pStyle w:val="ListParagraph"/>
        <w:numPr>
          <w:ilvl w:val="0"/>
          <w:numId w:val="29"/>
        </w:numPr>
        <w:spacing w:after="120" w:line="360" w:lineRule="auto"/>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E8128A">
      <w:pPr>
        <w:pStyle w:val="ListParagraph"/>
        <w:numPr>
          <w:ilvl w:val="0"/>
          <w:numId w:val="29"/>
        </w:numPr>
        <w:spacing w:after="120" w:line="360" w:lineRule="auto"/>
        <w:rPr>
          <w:lang w:val="en-CA"/>
        </w:rPr>
      </w:pPr>
      <w:r w:rsidRPr="00E1766E">
        <w:rPr>
          <w:lang w:val="en-CA"/>
        </w:rPr>
        <w:t xml:space="preserve">A YearlyRecurringEvent recurs regularly on the same day of the same month, as specified by the hasMonth and dayOfMonth properties. As with MonthlyRecurringEvent, </w:t>
      </w:r>
      <w:r w:rsidRPr="00E1766E">
        <w:rPr>
          <w:lang w:val="en-CA"/>
        </w:rPr>
        <w:lastRenderedPageBreak/>
        <w:t>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line="360" w:lineRule="auto"/>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77777777" w:rsidR="00E8128A" w:rsidRDefault="00E8128A" w:rsidP="00E8128A">
      <w:pPr>
        <w:spacing w:after="120" w:line="360" w:lineRule="auto"/>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t xml:space="preserve">Table </w:t>
      </w:r>
      <w:r>
        <w:rPr>
          <w:noProof/>
        </w:rPr>
        <w:t>7</w:t>
      </w:r>
      <w:r>
        <w:fldChar w:fldCharType="end"/>
      </w:r>
      <w:r>
        <w:t xml:space="preserve"> and illustrated in </w:t>
      </w:r>
      <w:r>
        <w:fldChar w:fldCharType="begin"/>
      </w:r>
      <w:r>
        <w:instrText xml:space="preserve"> REF _Ref12533514 \h </w:instrText>
      </w:r>
      <w:r>
        <w:fldChar w:fldCharType="separate"/>
      </w:r>
      <w:r>
        <w:t xml:space="preserve">Figure </w:t>
      </w:r>
      <w:r>
        <w:rPr>
          <w:noProof/>
        </w:rPr>
        <w:t>7</w:t>
      </w:r>
      <w:r>
        <w:fldChar w:fldCharType="end"/>
      </w:r>
      <w:r>
        <w:t>.</w:t>
      </w:r>
    </w:p>
    <w:p w14:paraId="650C9F54" w14:textId="77777777" w:rsidR="00E8128A" w:rsidRDefault="00E8128A" w:rsidP="00E8128A">
      <w:pPr>
        <w:pStyle w:val="Caption"/>
        <w:keepNext/>
        <w:spacing w:after="120"/>
      </w:pPr>
      <w:bookmarkStart w:id="75" w:name="_Ref12533493"/>
      <w:r>
        <w:t xml:space="preserve">Table </w:t>
      </w:r>
      <w:r>
        <w:fldChar w:fldCharType="begin"/>
      </w:r>
      <w:r>
        <w:instrText xml:space="preserve"> SEQ Table \* ARABIC </w:instrText>
      </w:r>
      <w:r>
        <w:fldChar w:fldCharType="separate"/>
      </w:r>
      <w:r>
        <w:rPr>
          <w:noProof/>
        </w:rPr>
        <w:t>7</w:t>
      </w:r>
      <w:r>
        <w:rPr>
          <w:noProof/>
        </w:rPr>
        <w:fldChar w:fldCharType="end"/>
      </w:r>
      <w:bookmarkEnd w:id="75"/>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3A65A6">
        <w:tc>
          <w:tcPr>
            <w:tcW w:w="2687" w:type="dxa"/>
            <w:shd w:val="clear" w:color="auto" w:fill="00FFFF"/>
          </w:tcPr>
          <w:p w14:paraId="304948A3" w14:textId="77777777" w:rsidR="00E8128A" w:rsidRDefault="00E8128A" w:rsidP="003A65A6">
            <w:pPr>
              <w:spacing w:after="120"/>
            </w:pPr>
            <w:r>
              <w:t>Object</w:t>
            </w:r>
          </w:p>
        </w:tc>
        <w:tc>
          <w:tcPr>
            <w:tcW w:w="3311" w:type="dxa"/>
            <w:shd w:val="clear" w:color="auto" w:fill="00FFFF"/>
          </w:tcPr>
          <w:p w14:paraId="06745701" w14:textId="77777777" w:rsidR="00E8128A" w:rsidRDefault="00E8128A" w:rsidP="003A65A6">
            <w:pPr>
              <w:spacing w:after="120"/>
            </w:pPr>
            <w:r>
              <w:t>Property</w:t>
            </w:r>
          </w:p>
        </w:tc>
        <w:tc>
          <w:tcPr>
            <w:tcW w:w="3352" w:type="dxa"/>
            <w:shd w:val="clear" w:color="auto" w:fill="00FFFF"/>
          </w:tcPr>
          <w:p w14:paraId="383A8746" w14:textId="77777777" w:rsidR="00E8128A" w:rsidRDefault="00E8128A" w:rsidP="003A65A6">
            <w:pPr>
              <w:spacing w:after="120"/>
            </w:pPr>
            <w:r>
              <w:t>Value</w:t>
            </w:r>
          </w:p>
        </w:tc>
      </w:tr>
      <w:tr w:rsidR="00E8128A" w14:paraId="6CB40EC5" w14:textId="77777777" w:rsidTr="003A65A6">
        <w:tc>
          <w:tcPr>
            <w:tcW w:w="2687" w:type="dxa"/>
            <w:vMerge w:val="restart"/>
          </w:tcPr>
          <w:p w14:paraId="7B0FC5C8" w14:textId="77777777" w:rsidR="00E8128A" w:rsidRDefault="00E8128A" w:rsidP="003A65A6">
            <w:pPr>
              <w:spacing w:after="120"/>
            </w:pPr>
            <w:r>
              <w:t>RecurringEvent</w:t>
            </w:r>
          </w:p>
        </w:tc>
        <w:tc>
          <w:tcPr>
            <w:tcW w:w="3311" w:type="dxa"/>
          </w:tcPr>
          <w:p w14:paraId="27238DAF" w14:textId="77777777" w:rsidR="00E8128A" w:rsidRDefault="00E8128A" w:rsidP="003A65A6">
            <w:pPr>
              <w:spacing w:after="120"/>
            </w:pPr>
            <w:r>
              <w:t>hasOccurrence</w:t>
            </w:r>
          </w:p>
        </w:tc>
        <w:tc>
          <w:tcPr>
            <w:tcW w:w="3352" w:type="dxa"/>
          </w:tcPr>
          <w:p w14:paraId="19FF2827" w14:textId="77777777" w:rsidR="00E8128A" w:rsidRDefault="00E8128A" w:rsidP="003A65A6">
            <w:pPr>
              <w:spacing w:after="120"/>
            </w:pPr>
            <w:r>
              <w:t xml:space="preserve">only </w:t>
            </w:r>
            <w:proofErr w:type="gramStart"/>
            <w:r>
              <w:t>activity:Activity</w:t>
            </w:r>
            <w:proofErr w:type="gramEnd"/>
          </w:p>
        </w:tc>
      </w:tr>
      <w:tr w:rsidR="00E8128A" w14:paraId="51CF7650" w14:textId="77777777" w:rsidTr="003A65A6">
        <w:tc>
          <w:tcPr>
            <w:tcW w:w="2687" w:type="dxa"/>
            <w:vMerge/>
          </w:tcPr>
          <w:p w14:paraId="52A79B05" w14:textId="77777777" w:rsidR="00E8128A" w:rsidRDefault="00E8128A" w:rsidP="003A65A6">
            <w:pPr>
              <w:spacing w:after="120"/>
            </w:pPr>
          </w:p>
        </w:tc>
        <w:tc>
          <w:tcPr>
            <w:tcW w:w="3311" w:type="dxa"/>
          </w:tcPr>
          <w:p w14:paraId="02F2E79C" w14:textId="77777777" w:rsidR="00E8128A" w:rsidRDefault="00E8128A" w:rsidP="003A65A6">
            <w:pPr>
              <w:spacing w:after="120"/>
            </w:pPr>
            <w:r>
              <w:t>spatial_</w:t>
            </w:r>
            <w:proofErr w:type="gramStart"/>
            <w:r>
              <w:t>loc:associatedLocation</w:t>
            </w:r>
            <w:proofErr w:type="gramEnd"/>
          </w:p>
        </w:tc>
        <w:tc>
          <w:tcPr>
            <w:tcW w:w="3352" w:type="dxa"/>
          </w:tcPr>
          <w:p w14:paraId="3BAC0884" w14:textId="77777777" w:rsidR="00E8128A" w:rsidRDefault="00E8128A" w:rsidP="003A65A6">
            <w:pPr>
              <w:spacing w:after="120"/>
            </w:pPr>
            <w:r>
              <w:t>only spatial_</w:t>
            </w:r>
            <w:proofErr w:type="gramStart"/>
            <w:r>
              <w:t>loc:Feature</w:t>
            </w:r>
            <w:proofErr w:type="gramEnd"/>
          </w:p>
        </w:tc>
      </w:tr>
      <w:tr w:rsidR="00E8128A" w14:paraId="4B3DECBD" w14:textId="77777777" w:rsidTr="003A65A6">
        <w:tc>
          <w:tcPr>
            <w:tcW w:w="2687" w:type="dxa"/>
            <w:vMerge/>
          </w:tcPr>
          <w:p w14:paraId="1EFABB0C" w14:textId="77777777" w:rsidR="00E8128A" w:rsidRDefault="00E8128A" w:rsidP="003A65A6">
            <w:pPr>
              <w:spacing w:after="120"/>
            </w:pPr>
          </w:p>
        </w:tc>
        <w:tc>
          <w:tcPr>
            <w:tcW w:w="3311" w:type="dxa"/>
          </w:tcPr>
          <w:p w14:paraId="13E688FD" w14:textId="77777777" w:rsidR="00E8128A" w:rsidRDefault="00E8128A" w:rsidP="003A65A6">
            <w:pPr>
              <w:spacing w:after="120"/>
            </w:pPr>
            <w:r>
              <w:t>hasSubRecurringEvent</w:t>
            </w:r>
          </w:p>
        </w:tc>
        <w:tc>
          <w:tcPr>
            <w:tcW w:w="3352" w:type="dxa"/>
          </w:tcPr>
          <w:p w14:paraId="0E220C48" w14:textId="77777777" w:rsidR="00E8128A" w:rsidRDefault="00E8128A" w:rsidP="003A65A6">
            <w:pPr>
              <w:spacing w:after="120"/>
            </w:pPr>
            <w:r>
              <w:t xml:space="preserve">only </w:t>
            </w:r>
            <w:proofErr w:type="gramStart"/>
            <w:r>
              <w:t>rec:RecurringEvent</w:t>
            </w:r>
            <w:proofErr w:type="gramEnd"/>
          </w:p>
        </w:tc>
      </w:tr>
      <w:tr w:rsidR="00E8128A" w14:paraId="3FD9B120" w14:textId="77777777" w:rsidTr="003A65A6">
        <w:tc>
          <w:tcPr>
            <w:tcW w:w="2687" w:type="dxa"/>
            <w:vMerge/>
          </w:tcPr>
          <w:p w14:paraId="21AFEC8C" w14:textId="77777777" w:rsidR="00E8128A" w:rsidRDefault="00E8128A" w:rsidP="003A65A6">
            <w:pPr>
              <w:spacing w:after="120"/>
            </w:pPr>
          </w:p>
        </w:tc>
        <w:tc>
          <w:tcPr>
            <w:tcW w:w="3311" w:type="dxa"/>
          </w:tcPr>
          <w:p w14:paraId="7512812F" w14:textId="77777777" w:rsidR="00E8128A" w:rsidRDefault="00E8128A" w:rsidP="003A65A6">
            <w:pPr>
              <w:spacing w:after="120"/>
            </w:pPr>
            <w:r>
              <w:t>startTime</w:t>
            </w:r>
          </w:p>
        </w:tc>
        <w:tc>
          <w:tcPr>
            <w:tcW w:w="3352" w:type="dxa"/>
          </w:tcPr>
          <w:p w14:paraId="61F2EF78" w14:textId="77777777" w:rsidR="00E8128A" w:rsidRDefault="00E8128A" w:rsidP="003A65A6">
            <w:pPr>
              <w:spacing w:after="120"/>
            </w:pPr>
            <w:r>
              <w:t xml:space="preserve">only </w:t>
            </w:r>
            <w:proofErr w:type="gramStart"/>
            <w:r>
              <w:t>xsd:time</w:t>
            </w:r>
            <w:proofErr w:type="gramEnd"/>
          </w:p>
        </w:tc>
      </w:tr>
      <w:tr w:rsidR="00E8128A" w14:paraId="020D1120" w14:textId="77777777" w:rsidTr="003A65A6">
        <w:tc>
          <w:tcPr>
            <w:tcW w:w="2687" w:type="dxa"/>
            <w:vMerge/>
          </w:tcPr>
          <w:p w14:paraId="1D6CECFF" w14:textId="77777777" w:rsidR="00E8128A" w:rsidRDefault="00E8128A" w:rsidP="003A65A6">
            <w:pPr>
              <w:spacing w:after="120"/>
            </w:pPr>
          </w:p>
        </w:tc>
        <w:tc>
          <w:tcPr>
            <w:tcW w:w="3311" w:type="dxa"/>
          </w:tcPr>
          <w:p w14:paraId="76CCBA57" w14:textId="77777777" w:rsidR="00E8128A" w:rsidRDefault="00E8128A" w:rsidP="003A65A6">
            <w:pPr>
              <w:spacing w:after="120"/>
            </w:pPr>
            <w:r>
              <w:t>endTime</w:t>
            </w:r>
          </w:p>
        </w:tc>
        <w:tc>
          <w:tcPr>
            <w:tcW w:w="3352" w:type="dxa"/>
          </w:tcPr>
          <w:p w14:paraId="2715954A" w14:textId="77777777" w:rsidR="00E8128A" w:rsidRDefault="00E8128A" w:rsidP="003A65A6">
            <w:pPr>
              <w:spacing w:after="120"/>
            </w:pPr>
            <w:r>
              <w:t xml:space="preserve">only </w:t>
            </w:r>
            <w:proofErr w:type="gramStart"/>
            <w:r>
              <w:t>xsd:time</w:t>
            </w:r>
            <w:proofErr w:type="gramEnd"/>
          </w:p>
        </w:tc>
      </w:tr>
      <w:tr w:rsidR="00E8128A" w14:paraId="492CF327" w14:textId="77777777" w:rsidTr="003A65A6">
        <w:tc>
          <w:tcPr>
            <w:tcW w:w="2687" w:type="dxa"/>
            <w:vMerge/>
          </w:tcPr>
          <w:p w14:paraId="4A56B8EA" w14:textId="77777777" w:rsidR="00E8128A" w:rsidRDefault="00E8128A" w:rsidP="003A65A6">
            <w:pPr>
              <w:spacing w:after="120"/>
            </w:pPr>
          </w:p>
        </w:tc>
        <w:tc>
          <w:tcPr>
            <w:tcW w:w="3311" w:type="dxa"/>
          </w:tcPr>
          <w:p w14:paraId="7C00BD00" w14:textId="77777777" w:rsidR="00E8128A" w:rsidRDefault="00E8128A" w:rsidP="003A65A6">
            <w:pPr>
              <w:spacing w:after="120"/>
            </w:pPr>
            <w:proofErr w:type="gramStart"/>
            <w:r>
              <w:t>schema:dayOfWeek</w:t>
            </w:r>
            <w:proofErr w:type="gramEnd"/>
          </w:p>
        </w:tc>
        <w:tc>
          <w:tcPr>
            <w:tcW w:w="3352" w:type="dxa"/>
          </w:tcPr>
          <w:p w14:paraId="435FB198" w14:textId="77777777" w:rsidR="00E8128A" w:rsidRDefault="00E8128A" w:rsidP="003A65A6">
            <w:pPr>
              <w:spacing w:after="120"/>
            </w:pPr>
            <w:r>
              <w:t>only DayOfWeek</w:t>
            </w:r>
          </w:p>
        </w:tc>
      </w:tr>
      <w:tr w:rsidR="00E8128A" w14:paraId="65E3E709" w14:textId="77777777" w:rsidTr="003A65A6">
        <w:tc>
          <w:tcPr>
            <w:tcW w:w="2687" w:type="dxa"/>
            <w:vMerge/>
          </w:tcPr>
          <w:p w14:paraId="5C78FE53" w14:textId="77777777" w:rsidR="00E8128A" w:rsidRDefault="00E8128A" w:rsidP="003A65A6">
            <w:pPr>
              <w:spacing w:after="120"/>
            </w:pPr>
          </w:p>
        </w:tc>
        <w:tc>
          <w:tcPr>
            <w:tcW w:w="3311" w:type="dxa"/>
          </w:tcPr>
          <w:p w14:paraId="28C1AA38" w14:textId="77777777" w:rsidR="00E8128A" w:rsidRDefault="00E8128A" w:rsidP="003A65A6">
            <w:pPr>
              <w:spacing w:after="120"/>
            </w:pPr>
            <w:r>
              <w:t>endDayOfWeek</w:t>
            </w:r>
          </w:p>
        </w:tc>
        <w:tc>
          <w:tcPr>
            <w:tcW w:w="3352" w:type="dxa"/>
          </w:tcPr>
          <w:p w14:paraId="28ABE7AF" w14:textId="77777777" w:rsidR="00E8128A" w:rsidRDefault="00E8128A" w:rsidP="003A65A6">
            <w:pPr>
              <w:spacing w:after="120"/>
            </w:pPr>
            <w:r>
              <w:t>only DayOfWeek</w:t>
            </w:r>
          </w:p>
        </w:tc>
      </w:tr>
      <w:tr w:rsidR="00E8128A" w14:paraId="69100DFB" w14:textId="77777777" w:rsidTr="003A65A6">
        <w:tc>
          <w:tcPr>
            <w:tcW w:w="2687" w:type="dxa"/>
            <w:vMerge/>
          </w:tcPr>
          <w:p w14:paraId="73232287" w14:textId="77777777" w:rsidR="00E8128A" w:rsidRDefault="00E8128A" w:rsidP="003A65A6">
            <w:pPr>
              <w:spacing w:after="120"/>
            </w:pPr>
          </w:p>
        </w:tc>
        <w:tc>
          <w:tcPr>
            <w:tcW w:w="3311" w:type="dxa"/>
          </w:tcPr>
          <w:p w14:paraId="25F08237" w14:textId="77777777" w:rsidR="00E8128A" w:rsidRDefault="00E8128A" w:rsidP="003A65A6">
            <w:pPr>
              <w:spacing w:after="120"/>
            </w:pPr>
            <w:r>
              <w:t>hasMonth</w:t>
            </w:r>
          </w:p>
        </w:tc>
        <w:tc>
          <w:tcPr>
            <w:tcW w:w="3352" w:type="dxa"/>
          </w:tcPr>
          <w:p w14:paraId="16C0447C" w14:textId="77777777" w:rsidR="00E8128A" w:rsidRDefault="00E8128A" w:rsidP="003A65A6">
            <w:pPr>
              <w:spacing w:after="120"/>
            </w:pPr>
            <w:r>
              <w:t>only Month</w:t>
            </w:r>
          </w:p>
        </w:tc>
      </w:tr>
      <w:tr w:rsidR="00E8128A" w14:paraId="411F6713" w14:textId="77777777" w:rsidTr="003A65A6">
        <w:tc>
          <w:tcPr>
            <w:tcW w:w="2687" w:type="dxa"/>
            <w:vMerge/>
          </w:tcPr>
          <w:p w14:paraId="27F53438" w14:textId="77777777" w:rsidR="00E8128A" w:rsidRDefault="00E8128A" w:rsidP="003A65A6">
            <w:pPr>
              <w:spacing w:after="120"/>
            </w:pPr>
          </w:p>
        </w:tc>
        <w:tc>
          <w:tcPr>
            <w:tcW w:w="3311" w:type="dxa"/>
          </w:tcPr>
          <w:p w14:paraId="04E1209D" w14:textId="77777777" w:rsidR="00E8128A" w:rsidRDefault="00E8128A" w:rsidP="003A65A6">
            <w:pPr>
              <w:spacing w:after="120"/>
            </w:pPr>
            <w:r>
              <w:t>endMonth</w:t>
            </w:r>
          </w:p>
        </w:tc>
        <w:tc>
          <w:tcPr>
            <w:tcW w:w="3352" w:type="dxa"/>
          </w:tcPr>
          <w:p w14:paraId="4BACD976" w14:textId="77777777" w:rsidR="00E8128A" w:rsidRDefault="00E8128A" w:rsidP="003A65A6">
            <w:pPr>
              <w:spacing w:after="120"/>
            </w:pPr>
            <w:r>
              <w:t>only Month</w:t>
            </w:r>
          </w:p>
        </w:tc>
      </w:tr>
      <w:tr w:rsidR="00E8128A" w14:paraId="2F528B69" w14:textId="77777777" w:rsidTr="003A65A6">
        <w:tc>
          <w:tcPr>
            <w:tcW w:w="2687" w:type="dxa"/>
            <w:vMerge/>
          </w:tcPr>
          <w:p w14:paraId="6CC20A42" w14:textId="77777777" w:rsidR="00E8128A" w:rsidRDefault="00E8128A" w:rsidP="003A65A6">
            <w:pPr>
              <w:spacing w:after="120"/>
            </w:pPr>
          </w:p>
        </w:tc>
        <w:tc>
          <w:tcPr>
            <w:tcW w:w="3311" w:type="dxa"/>
          </w:tcPr>
          <w:p w14:paraId="6B107551" w14:textId="77777777" w:rsidR="00E8128A" w:rsidRDefault="00E8128A" w:rsidP="003A65A6">
            <w:pPr>
              <w:spacing w:after="120"/>
            </w:pPr>
            <w:r>
              <w:t>dayOfMonth</w:t>
            </w:r>
          </w:p>
        </w:tc>
        <w:tc>
          <w:tcPr>
            <w:tcW w:w="3352" w:type="dxa"/>
          </w:tcPr>
          <w:p w14:paraId="7171A1A1" w14:textId="77777777" w:rsidR="00E8128A" w:rsidRDefault="00E8128A" w:rsidP="003A65A6">
            <w:pPr>
              <w:spacing w:after="120"/>
            </w:pPr>
            <w:r>
              <w:t xml:space="preserve">only </w:t>
            </w:r>
            <w:proofErr w:type="gramStart"/>
            <w:r>
              <w:t>rdfs:Literal</w:t>
            </w:r>
            <w:proofErr w:type="gramEnd"/>
          </w:p>
        </w:tc>
      </w:tr>
      <w:tr w:rsidR="00E8128A" w14:paraId="58D84D71" w14:textId="77777777" w:rsidTr="003A65A6">
        <w:tc>
          <w:tcPr>
            <w:tcW w:w="2687" w:type="dxa"/>
            <w:vMerge/>
          </w:tcPr>
          <w:p w14:paraId="0CBB009B" w14:textId="77777777" w:rsidR="00E8128A" w:rsidRDefault="00E8128A" w:rsidP="003A65A6">
            <w:pPr>
              <w:spacing w:after="120"/>
            </w:pPr>
          </w:p>
        </w:tc>
        <w:tc>
          <w:tcPr>
            <w:tcW w:w="3311" w:type="dxa"/>
          </w:tcPr>
          <w:p w14:paraId="7D12FC64" w14:textId="77777777" w:rsidR="00E8128A" w:rsidRDefault="00E8128A" w:rsidP="003A65A6">
            <w:pPr>
              <w:spacing w:after="120"/>
            </w:pPr>
            <w:r>
              <w:t>endDayOfMonth</w:t>
            </w:r>
          </w:p>
        </w:tc>
        <w:tc>
          <w:tcPr>
            <w:tcW w:w="3352" w:type="dxa"/>
          </w:tcPr>
          <w:p w14:paraId="5C699079" w14:textId="77777777" w:rsidR="00E8128A" w:rsidRDefault="00E8128A" w:rsidP="003A65A6">
            <w:pPr>
              <w:spacing w:after="120"/>
            </w:pPr>
            <w:r>
              <w:t xml:space="preserve">only </w:t>
            </w:r>
            <w:proofErr w:type="gramStart"/>
            <w:r>
              <w:t>rdfs:Literal</w:t>
            </w:r>
            <w:proofErr w:type="gramEnd"/>
          </w:p>
        </w:tc>
      </w:tr>
      <w:tr w:rsidR="00E8128A" w14:paraId="40BEA63C" w14:textId="77777777" w:rsidTr="003A65A6">
        <w:tc>
          <w:tcPr>
            <w:tcW w:w="2687" w:type="dxa"/>
            <w:vMerge/>
          </w:tcPr>
          <w:p w14:paraId="7D1FDFEF" w14:textId="77777777" w:rsidR="00E8128A" w:rsidRDefault="00E8128A" w:rsidP="003A65A6">
            <w:pPr>
              <w:spacing w:after="120"/>
            </w:pPr>
          </w:p>
        </w:tc>
        <w:tc>
          <w:tcPr>
            <w:tcW w:w="3311" w:type="dxa"/>
          </w:tcPr>
          <w:p w14:paraId="4ADEC5A4" w14:textId="77777777" w:rsidR="00E8128A" w:rsidRDefault="00E8128A" w:rsidP="003A65A6">
            <w:pPr>
              <w:spacing w:after="120"/>
            </w:pPr>
            <w:r>
              <w:t>beginsRecurring</w:t>
            </w:r>
          </w:p>
        </w:tc>
        <w:tc>
          <w:tcPr>
            <w:tcW w:w="3352" w:type="dxa"/>
          </w:tcPr>
          <w:p w14:paraId="5F50FB1E" w14:textId="77777777" w:rsidR="00E8128A" w:rsidRDefault="00E8128A" w:rsidP="003A65A6">
            <w:pPr>
              <w:spacing w:after="120"/>
            </w:pPr>
            <w:r>
              <w:t xml:space="preserve">only </w:t>
            </w:r>
            <w:proofErr w:type="gramStart"/>
            <w:r>
              <w:t>time:TemporalEntity</w:t>
            </w:r>
            <w:proofErr w:type="gramEnd"/>
          </w:p>
        </w:tc>
      </w:tr>
      <w:tr w:rsidR="00E8128A" w14:paraId="3C54922E" w14:textId="77777777" w:rsidTr="003A65A6">
        <w:tc>
          <w:tcPr>
            <w:tcW w:w="2687" w:type="dxa"/>
            <w:vMerge/>
          </w:tcPr>
          <w:p w14:paraId="6CFC1AB2" w14:textId="77777777" w:rsidR="00E8128A" w:rsidRDefault="00E8128A" w:rsidP="003A65A6">
            <w:pPr>
              <w:spacing w:after="120"/>
            </w:pPr>
          </w:p>
        </w:tc>
        <w:tc>
          <w:tcPr>
            <w:tcW w:w="3311" w:type="dxa"/>
          </w:tcPr>
          <w:p w14:paraId="1E9902C5" w14:textId="77777777" w:rsidR="00E8128A" w:rsidRDefault="00E8128A" w:rsidP="003A65A6">
            <w:pPr>
              <w:spacing w:after="120"/>
            </w:pPr>
            <w:r>
              <w:t>endsRecurring</w:t>
            </w:r>
          </w:p>
        </w:tc>
        <w:tc>
          <w:tcPr>
            <w:tcW w:w="3352" w:type="dxa"/>
          </w:tcPr>
          <w:p w14:paraId="6F0C0CD1" w14:textId="77777777" w:rsidR="00E8128A" w:rsidRDefault="00E8128A" w:rsidP="003A65A6">
            <w:pPr>
              <w:spacing w:after="120"/>
            </w:pPr>
            <w:r>
              <w:t xml:space="preserve">only </w:t>
            </w:r>
            <w:proofErr w:type="gramStart"/>
            <w:r>
              <w:t>time:TemporalEntity</w:t>
            </w:r>
            <w:proofErr w:type="gramEnd"/>
          </w:p>
        </w:tc>
      </w:tr>
      <w:tr w:rsidR="00E8128A" w14:paraId="3E649269" w14:textId="77777777" w:rsidTr="003A65A6">
        <w:tc>
          <w:tcPr>
            <w:tcW w:w="2687" w:type="dxa"/>
            <w:vMerge/>
          </w:tcPr>
          <w:p w14:paraId="1378CA0D" w14:textId="77777777" w:rsidR="00E8128A" w:rsidRDefault="00E8128A" w:rsidP="003A65A6">
            <w:pPr>
              <w:spacing w:after="120"/>
            </w:pPr>
          </w:p>
        </w:tc>
        <w:tc>
          <w:tcPr>
            <w:tcW w:w="3311" w:type="dxa"/>
          </w:tcPr>
          <w:p w14:paraId="1BEC184F" w14:textId="77777777" w:rsidR="00E8128A" w:rsidRDefault="00E8128A" w:rsidP="003A65A6">
            <w:pPr>
              <w:spacing w:after="120"/>
            </w:pPr>
            <w:r>
              <w:t>recursExcept</w:t>
            </w:r>
          </w:p>
        </w:tc>
        <w:tc>
          <w:tcPr>
            <w:tcW w:w="3352" w:type="dxa"/>
          </w:tcPr>
          <w:p w14:paraId="4B6D6265" w14:textId="77777777" w:rsidR="00E8128A" w:rsidRDefault="00E8128A" w:rsidP="003A65A6">
            <w:pPr>
              <w:spacing w:after="120"/>
            </w:pPr>
            <w:r>
              <w:t xml:space="preserve">only </w:t>
            </w:r>
            <w:proofErr w:type="gramStart"/>
            <w:r>
              <w:t>time:TemporalEntity</w:t>
            </w:r>
            <w:proofErr w:type="gramEnd"/>
            <w:r>
              <w:t xml:space="preserve"> or DayOfWeek</w:t>
            </w:r>
          </w:p>
        </w:tc>
      </w:tr>
      <w:tr w:rsidR="00E8128A" w14:paraId="7175A66E" w14:textId="77777777" w:rsidTr="003A65A6">
        <w:tc>
          <w:tcPr>
            <w:tcW w:w="2687" w:type="dxa"/>
            <w:vMerge/>
          </w:tcPr>
          <w:p w14:paraId="33519831" w14:textId="77777777" w:rsidR="00E8128A" w:rsidRDefault="00E8128A" w:rsidP="003A65A6">
            <w:pPr>
              <w:spacing w:after="120"/>
            </w:pPr>
          </w:p>
        </w:tc>
        <w:tc>
          <w:tcPr>
            <w:tcW w:w="3311" w:type="dxa"/>
          </w:tcPr>
          <w:p w14:paraId="5C4865AB" w14:textId="77777777" w:rsidR="00E8128A" w:rsidRDefault="00E8128A" w:rsidP="003A65A6">
            <w:pPr>
              <w:spacing w:after="120"/>
            </w:pPr>
            <w:r>
              <w:t>recursAddition</w:t>
            </w:r>
          </w:p>
        </w:tc>
        <w:tc>
          <w:tcPr>
            <w:tcW w:w="3352" w:type="dxa"/>
          </w:tcPr>
          <w:p w14:paraId="6071311A" w14:textId="77777777" w:rsidR="00E8128A" w:rsidRDefault="00E8128A" w:rsidP="003A65A6">
            <w:pPr>
              <w:spacing w:after="120"/>
            </w:pPr>
            <w:r>
              <w:t xml:space="preserve">only </w:t>
            </w:r>
            <w:proofErr w:type="gramStart"/>
            <w:r>
              <w:t>time:TemporalEntity</w:t>
            </w:r>
            <w:proofErr w:type="gramEnd"/>
            <w:r>
              <w:t xml:space="preserve"> or DayOfWeek</w:t>
            </w:r>
          </w:p>
        </w:tc>
      </w:tr>
      <w:tr w:rsidR="00E8128A" w14:paraId="09E93AF8" w14:textId="77777777" w:rsidTr="003A65A6">
        <w:tc>
          <w:tcPr>
            <w:tcW w:w="2687" w:type="dxa"/>
            <w:vMerge w:val="restart"/>
          </w:tcPr>
          <w:p w14:paraId="497ED10E" w14:textId="77777777" w:rsidR="00E8128A" w:rsidRDefault="00E8128A" w:rsidP="003A65A6">
            <w:pPr>
              <w:spacing w:after="120"/>
            </w:pPr>
            <w:r>
              <w:t>DailyRecurringEvent</w:t>
            </w:r>
          </w:p>
        </w:tc>
        <w:tc>
          <w:tcPr>
            <w:tcW w:w="3311" w:type="dxa"/>
          </w:tcPr>
          <w:p w14:paraId="2126F31C" w14:textId="77777777" w:rsidR="00E8128A" w:rsidRDefault="00E8128A" w:rsidP="003A65A6">
            <w:pPr>
              <w:spacing w:after="120"/>
            </w:pPr>
            <w:r>
              <w:t>subclassOf</w:t>
            </w:r>
          </w:p>
        </w:tc>
        <w:tc>
          <w:tcPr>
            <w:tcW w:w="3352" w:type="dxa"/>
          </w:tcPr>
          <w:p w14:paraId="6E4937A9" w14:textId="77777777" w:rsidR="00E8128A" w:rsidRDefault="00E8128A" w:rsidP="003A65A6">
            <w:pPr>
              <w:spacing w:after="120"/>
            </w:pPr>
            <w:r>
              <w:t>RecurringEvent</w:t>
            </w:r>
          </w:p>
        </w:tc>
      </w:tr>
      <w:tr w:rsidR="00E8128A" w14:paraId="48BCEE22" w14:textId="77777777" w:rsidTr="003A65A6">
        <w:tc>
          <w:tcPr>
            <w:tcW w:w="2687" w:type="dxa"/>
            <w:vMerge/>
          </w:tcPr>
          <w:p w14:paraId="5387F736" w14:textId="77777777" w:rsidR="00E8128A" w:rsidRDefault="00E8128A" w:rsidP="003A65A6">
            <w:pPr>
              <w:spacing w:after="120"/>
            </w:pPr>
          </w:p>
        </w:tc>
        <w:tc>
          <w:tcPr>
            <w:tcW w:w="3311" w:type="dxa"/>
          </w:tcPr>
          <w:p w14:paraId="2223B886" w14:textId="77777777" w:rsidR="00E8128A" w:rsidRDefault="00E8128A" w:rsidP="003A65A6">
            <w:pPr>
              <w:spacing w:after="120"/>
            </w:pPr>
            <w:r>
              <w:t>startTime</w:t>
            </w:r>
          </w:p>
        </w:tc>
        <w:tc>
          <w:tcPr>
            <w:tcW w:w="3352" w:type="dxa"/>
          </w:tcPr>
          <w:p w14:paraId="4F6AA15B" w14:textId="77777777" w:rsidR="00E8128A" w:rsidRDefault="00E8128A" w:rsidP="003A65A6">
            <w:pPr>
              <w:spacing w:after="120"/>
            </w:pPr>
            <w:r>
              <w:t xml:space="preserve">max 1 </w:t>
            </w:r>
            <w:proofErr w:type="gramStart"/>
            <w:r>
              <w:t>xsd:time</w:t>
            </w:r>
            <w:proofErr w:type="gramEnd"/>
          </w:p>
        </w:tc>
      </w:tr>
      <w:tr w:rsidR="00E8128A" w14:paraId="3A43C88A" w14:textId="77777777" w:rsidTr="003A65A6">
        <w:tc>
          <w:tcPr>
            <w:tcW w:w="2687" w:type="dxa"/>
            <w:vMerge w:val="restart"/>
          </w:tcPr>
          <w:p w14:paraId="13087289" w14:textId="77777777" w:rsidR="00E8128A" w:rsidRDefault="00E8128A" w:rsidP="003A65A6">
            <w:pPr>
              <w:spacing w:after="120"/>
            </w:pPr>
            <w:r>
              <w:t>WeeklyRecurringEvent</w:t>
            </w:r>
          </w:p>
        </w:tc>
        <w:tc>
          <w:tcPr>
            <w:tcW w:w="3311" w:type="dxa"/>
          </w:tcPr>
          <w:p w14:paraId="461E9FA0" w14:textId="77777777" w:rsidR="00E8128A" w:rsidRDefault="00E8128A" w:rsidP="003A65A6">
            <w:pPr>
              <w:spacing w:after="120"/>
            </w:pPr>
            <w:r>
              <w:t>subclassOf</w:t>
            </w:r>
          </w:p>
        </w:tc>
        <w:tc>
          <w:tcPr>
            <w:tcW w:w="3352" w:type="dxa"/>
          </w:tcPr>
          <w:p w14:paraId="1FDE9D43" w14:textId="77777777" w:rsidR="00E8128A" w:rsidRDefault="00E8128A" w:rsidP="003A65A6">
            <w:pPr>
              <w:spacing w:after="120"/>
            </w:pPr>
            <w:r>
              <w:t>RecurringEvent</w:t>
            </w:r>
          </w:p>
        </w:tc>
      </w:tr>
      <w:tr w:rsidR="00E8128A" w14:paraId="69BB0FE3" w14:textId="77777777" w:rsidTr="003A65A6">
        <w:tc>
          <w:tcPr>
            <w:tcW w:w="2687" w:type="dxa"/>
            <w:vMerge/>
          </w:tcPr>
          <w:p w14:paraId="55712E9F" w14:textId="77777777" w:rsidR="00E8128A" w:rsidRDefault="00E8128A" w:rsidP="003A65A6">
            <w:pPr>
              <w:spacing w:after="120"/>
            </w:pPr>
          </w:p>
        </w:tc>
        <w:tc>
          <w:tcPr>
            <w:tcW w:w="3311" w:type="dxa"/>
          </w:tcPr>
          <w:p w14:paraId="72167774" w14:textId="77777777" w:rsidR="00E8128A" w:rsidRDefault="00E8128A" w:rsidP="003A65A6">
            <w:pPr>
              <w:spacing w:after="120"/>
            </w:pPr>
            <w:proofErr w:type="gramStart"/>
            <w:r>
              <w:t>schema:dayOfWeek</w:t>
            </w:r>
            <w:proofErr w:type="gramEnd"/>
          </w:p>
        </w:tc>
        <w:tc>
          <w:tcPr>
            <w:tcW w:w="3352" w:type="dxa"/>
          </w:tcPr>
          <w:p w14:paraId="62F19A58" w14:textId="77777777" w:rsidR="00E8128A" w:rsidRDefault="00E8128A" w:rsidP="003A65A6">
            <w:pPr>
              <w:spacing w:after="120"/>
            </w:pPr>
            <w:r>
              <w:t>exactly 1 DayOfWeek</w:t>
            </w:r>
          </w:p>
        </w:tc>
      </w:tr>
      <w:tr w:rsidR="00E8128A" w14:paraId="670DA295" w14:textId="77777777" w:rsidTr="003A65A6">
        <w:tc>
          <w:tcPr>
            <w:tcW w:w="2687" w:type="dxa"/>
            <w:vMerge w:val="restart"/>
          </w:tcPr>
          <w:p w14:paraId="485D6336" w14:textId="77777777" w:rsidR="00E8128A" w:rsidRDefault="00E8128A" w:rsidP="003A65A6">
            <w:pPr>
              <w:spacing w:after="120"/>
            </w:pPr>
            <w:r>
              <w:t>MonthlyRecurringEvent</w:t>
            </w:r>
          </w:p>
        </w:tc>
        <w:tc>
          <w:tcPr>
            <w:tcW w:w="3311" w:type="dxa"/>
          </w:tcPr>
          <w:p w14:paraId="41B3F019" w14:textId="77777777" w:rsidR="00E8128A" w:rsidRDefault="00E8128A" w:rsidP="003A65A6">
            <w:pPr>
              <w:spacing w:after="120"/>
            </w:pPr>
            <w:r>
              <w:t>subclassOf</w:t>
            </w:r>
          </w:p>
        </w:tc>
        <w:tc>
          <w:tcPr>
            <w:tcW w:w="3352" w:type="dxa"/>
          </w:tcPr>
          <w:p w14:paraId="2F0ED4FC" w14:textId="77777777" w:rsidR="00E8128A" w:rsidRDefault="00E8128A" w:rsidP="003A65A6">
            <w:pPr>
              <w:spacing w:after="120"/>
            </w:pPr>
            <w:r>
              <w:t>RecurringEvent</w:t>
            </w:r>
          </w:p>
        </w:tc>
      </w:tr>
      <w:tr w:rsidR="00E8128A" w14:paraId="4E515B6D" w14:textId="77777777" w:rsidTr="003A65A6">
        <w:tc>
          <w:tcPr>
            <w:tcW w:w="2687" w:type="dxa"/>
            <w:vMerge/>
          </w:tcPr>
          <w:p w14:paraId="11232292" w14:textId="77777777" w:rsidR="00E8128A" w:rsidRDefault="00E8128A" w:rsidP="003A65A6">
            <w:pPr>
              <w:spacing w:after="120"/>
            </w:pPr>
          </w:p>
        </w:tc>
        <w:tc>
          <w:tcPr>
            <w:tcW w:w="3311" w:type="dxa"/>
          </w:tcPr>
          <w:p w14:paraId="0BF1F8DC" w14:textId="77777777" w:rsidR="00E8128A" w:rsidRDefault="00E8128A" w:rsidP="003A65A6">
            <w:pPr>
              <w:spacing w:after="120"/>
            </w:pPr>
            <w:r>
              <w:t>dayOfMonth</w:t>
            </w:r>
          </w:p>
        </w:tc>
        <w:tc>
          <w:tcPr>
            <w:tcW w:w="3352" w:type="dxa"/>
          </w:tcPr>
          <w:p w14:paraId="5CE4BDC7" w14:textId="77777777" w:rsidR="00E8128A" w:rsidRDefault="00E8128A" w:rsidP="003A65A6">
            <w:pPr>
              <w:spacing w:after="120"/>
            </w:pPr>
            <w:r>
              <w:t xml:space="preserve">exactly 1 </w:t>
            </w:r>
            <w:proofErr w:type="gramStart"/>
            <w:r>
              <w:t>rdfs:Literal</w:t>
            </w:r>
            <w:proofErr w:type="gramEnd"/>
          </w:p>
        </w:tc>
      </w:tr>
      <w:tr w:rsidR="00E8128A" w14:paraId="5C022873" w14:textId="77777777" w:rsidTr="003A65A6">
        <w:tc>
          <w:tcPr>
            <w:tcW w:w="2687" w:type="dxa"/>
            <w:vMerge w:val="restart"/>
          </w:tcPr>
          <w:p w14:paraId="222D402A" w14:textId="77777777" w:rsidR="00E8128A" w:rsidRDefault="00E8128A" w:rsidP="003A65A6">
            <w:pPr>
              <w:spacing w:after="120"/>
            </w:pPr>
            <w:r>
              <w:t>YearlyRecurringEvent</w:t>
            </w:r>
          </w:p>
        </w:tc>
        <w:tc>
          <w:tcPr>
            <w:tcW w:w="3311" w:type="dxa"/>
          </w:tcPr>
          <w:p w14:paraId="3D033D63" w14:textId="77777777" w:rsidR="00E8128A" w:rsidRDefault="00E8128A" w:rsidP="003A65A6">
            <w:pPr>
              <w:spacing w:after="120"/>
            </w:pPr>
            <w:r>
              <w:t>subclassOf</w:t>
            </w:r>
          </w:p>
        </w:tc>
        <w:tc>
          <w:tcPr>
            <w:tcW w:w="3352" w:type="dxa"/>
          </w:tcPr>
          <w:p w14:paraId="4056C64C" w14:textId="77777777" w:rsidR="00E8128A" w:rsidRDefault="00E8128A" w:rsidP="003A65A6">
            <w:pPr>
              <w:spacing w:after="120"/>
            </w:pPr>
            <w:r>
              <w:t>RecurringEvent</w:t>
            </w:r>
          </w:p>
        </w:tc>
      </w:tr>
      <w:tr w:rsidR="00E8128A" w14:paraId="045365D4" w14:textId="77777777" w:rsidTr="003A65A6">
        <w:tc>
          <w:tcPr>
            <w:tcW w:w="2687" w:type="dxa"/>
            <w:vMerge/>
          </w:tcPr>
          <w:p w14:paraId="59D6B19F" w14:textId="77777777" w:rsidR="00E8128A" w:rsidRDefault="00E8128A" w:rsidP="003A65A6">
            <w:pPr>
              <w:spacing w:after="120"/>
            </w:pPr>
          </w:p>
        </w:tc>
        <w:tc>
          <w:tcPr>
            <w:tcW w:w="3311" w:type="dxa"/>
          </w:tcPr>
          <w:p w14:paraId="1C69058B" w14:textId="77777777" w:rsidR="00E8128A" w:rsidRDefault="00E8128A" w:rsidP="003A65A6">
            <w:pPr>
              <w:spacing w:after="120"/>
            </w:pPr>
            <w:r>
              <w:t>hasMonth</w:t>
            </w:r>
          </w:p>
        </w:tc>
        <w:tc>
          <w:tcPr>
            <w:tcW w:w="3352" w:type="dxa"/>
          </w:tcPr>
          <w:p w14:paraId="040664BD" w14:textId="77777777" w:rsidR="00E8128A" w:rsidRDefault="00E8128A" w:rsidP="003A65A6">
            <w:pPr>
              <w:spacing w:after="120"/>
            </w:pPr>
            <w:r>
              <w:t>exactly 1 Month</w:t>
            </w:r>
          </w:p>
        </w:tc>
      </w:tr>
      <w:tr w:rsidR="00E8128A" w14:paraId="598837D6" w14:textId="77777777" w:rsidTr="003A65A6">
        <w:tc>
          <w:tcPr>
            <w:tcW w:w="2687" w:type="dxa"/>
            <w:vMerge/>
          </w:tcPr>
          <w:p w14:paraId="0E762E37" w14:textId="77777777" w:rsidR="00E8128A" w:rsidRDefault="00E8128A" w:rsidP="003A65A6">
            <w:pPr>
              <w:spacing w:after="120"/>
            </w:pPr>
          </w:p>
        </w:tc>
        <w:tc>
          <w:tcPr>
            <w:tcW w:w="3311" w:type="dxa"/>
          </w:tcPr>
          <w:p w14:paraId="66D7B04C" w14:textId="77777777" w:rsidR="00E8128A" w:rsidRDefault="00E8128A" w:rsidP="003A65A6">
            <w:pPr>
              <w:spacing w:after="120"/>
            </w:pPr>
            <w:r>
              <w:t>dayOfMonth</w:t>
            </w:r>
          </w:p>
        </w:tc>
        <w:tc>
          <w:tcPr>
            <w:tcW w:w="3352" w:type="dxa"/>
          </w:tcPr>
          <w:p w14:paraId="7B9335E9" w14:textId="77777777" w:rsidR="00E8128A" w:rsidRDefault="00E8128A" w:rsidP="003A65A6">
            <w:pPr>
              <w:spacing w:after="120"/>
            </w:pPr>
            <w:r>
              <w:t xml:space="preserve">exactly 1 </w:t>
            </w:r>
            <w:proofErr w:type="gramStart"/>
            <w:r>
              <w:t>rdfs:Literal</w:t>
            </w:r>
            <w:proofErr w:type="gramEnd"/>
          </w:p>
        </w:tc>
      </w:tr>
    </w:tbl>
    <w:p w14:paraId="59D2E0E3" w14:textId="77777777" w:rsidR="00E8128A" w:rsidRDefault="00E8128A" w:rsidP="00E8128A">
      <w:pPr>
        <w:spacing w:after="120" w:line="360" w:lineRule="auto"/>
      </w:pPr>
    </w:p>
    <w:p w14:paraId="0A0A3DA2" w14:textId="77777777" w:rsidR="00E8128A" w:rsidRDefault="00E8128A" w:rsidP="00E8128A">
      <w:pPr>
        <w:keepNext/>
        <w:spacing w:after="120" w:line="360" w:lineRule="auto"/>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77777777" w:rsidR="00E8128A" w:rsidRPr="00E1766E" w:rsidRDefault="00E8128A" w:rsidP="00E8128A">
      <w:pPr>
        <w:pStyle w:val="Caption"/>
        <w:spacing w:after="120" w:line="360" w:lineRule="auto"/>
        <w:jc w:val="center"/>
        <w:rPr>
          <w:lang w:val="en-CA"/>
        </w:rPr>
      </w:pPr>
      <w:bookmarkStart w:id="76" w:name="_Ref12533514"/>
      <w:r>
        <w:t xml:space="preserve">Figure </w:t>
      </w:r>
      <w:r>
        <w:fldChar w:fldCharType="begin"/>
      </w:r>
      <w:r>
        <w:instrText xml:space="preserve"> SEQ Figure \* ARABIC </w:instrText>
      </w:r>
      <w:r>
        <w:fldChar w:fldCharType="separate"/>
      </w:r>
      <w:r>
        <w:rPr>
          <w:noProof/>
        </w:rPr>
        <w:t>10</w:t>
      </w:r>
      <w:r>
        <w:rPr>
          <w:noProof/>
        </w:rPr>
        <w:fldChar w:fldCharType="end"/>
      </w:r>
      <w:bookmarkEnd w:id="76"/>
      <w:r>
        <w:t>: Basic structure of the Recurring Event Ontology</w:t>
      </w:r>
    </w:p>
    <w:p w14:paraId="69975519" w14:textId="77777777" w:rsidR="00E8128A" w:rsidRPr="00881C48" w:rsidRDefault="00E8128A" w:rsidP="00E8128A">
      <w:pPr>
        <w:pStyle w:val="Heading4"/>
      </w:pPr>
      <w:r>
        <w:t>An Example</w:t>
      </w:r>
    </w:p>
    <w:p w14:paraId="6DA8914C" w14:textId="77777777" w:rsidR="00E8128A" w:rsidRDefault="00E8128A" w:rsidP="00E8128A">
      <w:pPr>
        <w:spacing w:after="120" w:line="360" w:lineRule="auto"/>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w:t>
      </w:r>
      <w:r>
        <w:lastRenderedPageBreak/>
        <w:t xml:space="preserve">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t xml:space="preserve">Figure </w:t>
      </w:r>
      <w:r>
        <w:rPr>
          <w:noProof/>
        </w:rPr>
        <w:t>8</w:t>
      </w:r>
      <w:r>
        <w:fldChar w:fldCharType="end"/>
      </w:r>
      <w:r>
        <w:t>.</w:t>
      </w:r>
    </w:p>
    <w:p w14:paraId="76DAFC0E" w14:textId="77777777" w:rsidR="00E8128A" w:rsidRDefault="00E8128A" w:rsidP="00E8128A">
      <w:pPr>
        <w:keepNext/>
        <w:spacing w:after="120" w:line="360" w:lineRule="auto"/>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77777777" w:rsidR="00E8128A" w:rsidRPr="00A86E8E" w:rsidRDefault="00E8128A" w:rsidP="00E8128A">
      <w:pPr>
        <w:pStyle w:val="Caption"/>
        <w:spacing w:after="120" w:line="360" w:lineRule="auto"/>
        <w:rPr>
          <w:lang w:val="en-CA"/>
        </w:rPr>
      </w:pPr>
      <w:bookmarkStart w:id="77" w:name="_Ref12536225"/>
      <w:r>
        <w:t xml:space="preserve">Figure </w:t>
      </w:r>
      <w:r>
        <w:fldChar w:fldCharType="begin"/>
      </w:r>
      <w:r>
        <w:instrText xml:space="preserve"> SEQ Figure \* ARABIC </w:instrText>
      </w:r>
      <w:r>
        <w:fldChar w:fldCharType="separate"/>
      </w:r>
      <w:r>
        <w:rPr>
          <w:noProof/>
        </w:rPr>
        <w:t>11</w:t>
      </w:r>
      <w:r>
        <w:rPr>
          <w:noProof/>
        </w:rPr>
        <w:fldChar w:fldCharType="end"/>
      </w:r>
      <w:bookmarkEnd w:id="77"/>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E8128A">
      <w:pPr>
        <w:pStyle w:val="ListParagraph"/>
        <w:numPr>
          <w:ilvl w:val="0"/>
          <w:numId w:val="18"/>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E8128A">
      <w:pPr>
        <w:pStyle w:val="ListParagraph"/>
        <w:numPr>
          <w:ilvl w:val="0"/>
          <w:numId w:val="18"/>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E8128A">
      <w:pPr>
        <w:pStyle w:val="ListParagraph"/>
        <w:numPr>
          <w:ilvl w:val="0"/>
          <w:numId w:val="18"/>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E8128A">
      <w:pPr>
        <w:pStyle w:val="ListParagraph"/>
        <w:numPr>
          <w:ilvl w:val="0"/>
          <w:numId w:val="52"/>
        </w:numPr>
      </w:pPr>
      <w:r w:rsidRPr="00A86E8E">
        <w:t>Activity Ontology</w:t>
      </w:r>
    </w:p>
    <w:p w14:paraId="24B68A0B" w14:textId="77777777" w:rsidR="00520123" w:rsidRDefault="00A72D35" w:rsidP="00EA354A">
      <w:pPr>
        <w:pStyle w:val="Heading3"/>
      </w:pPr>
      <w:bookmarkStart w:id="78" w:name="_Toc19780946"/>
      <w:r>
        <w:t>Resource</w:t>
      </w:r>
      <w:r w:rsidR="00BD7FA8">
        <w:t xml:space="preserve"> </w:t>
      </w:r>
      <w:r w:rsidR="00520123">
        <w:t>Ontology</w:t>
      </w:r>
      <w:bookmarkEnd w:id="78"/>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line="360" w:lineRule="auto"/>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5F0F5A" w:rsidRDefault="005F0F5A" w:rsidP="005F0F5A">
      <w:pPr>
        <w:pStyle w:val="Heading3"/>
        <w:numPr>
          <w:ilvl w:val="2"/>
          <w:numId w:val="53"/>
        </w:numPr>
        <w:spacing w:after="120"/>
        <w:rPr>
          <w:lang w:val="en-CA"/>
        </w:rPr>
      </w:pPr>
      <w:r w:rsidRPr="005F0F5A">
        <w:rPr>
          <w:lang w:val="en-CA"/>
        </w:rPr>
        <w:t>The Ontology</w:t>
      </w:r>
    </w:p>
    <w:p w14:paraId="4285C2CE" w14:textId="77777777" w:rsidR="005F0F5A" w:rsidRDefault="005F0F5A" w:rsidP="005F0F5A">
      <w:pPr>
        <w:spacing w:after="120" w:line="360" w:lineRule="auto"/>
      </w:pPr>
      <w:r>
        <w:t xml:space="preserve">The Resource Ontology provides a generic representation of resources that contain core properties generic across all transportation uses. We take the view presented in the TOVE model </w:t>
      </w:r>
      <w:r>
        <w:fldChar w:fldCharType="begin"/>
      </w:r>
      <w:r>
        <w:instrText xml:space="preserve"> ADDIN EN.CITE &lt;EndNote&gt;&lt;Cite&gt;&lt;Author&gt;Fadel&lt;/Author&gt;&lt;Year&gt;1994&lt;/Year&gt;&lt;IDText&gt;A generic enterprise resource ontology&lt;/IDText&gt;&lt;DisplayText&gt;[20]&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Pr>
          <w:noProof/>
        </w:rPr>
        <w:t>[20]</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line="360" w:lineRule="auto"/>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77777777" w:rsidR="005F0F5A" w:rsidRDefault="005F0F5A" w:rsidP="005F0F5A">
      <w:pPr>
        <w:spacing w:after="120" w:line="360" w:lineRule="auto"/>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t xml:space="preserve">Table </w:t>
      </w:r>
      <w:r>
        <w:rPr>
          <w:noProof/>
        </w:rPr>
        <w:t>8</w:t>
      </w:r>
      <w:r>
        <w:fldChar w:fldCharType="end"/>
      </w:r>
      <w:r>
        <w:t>.</w:t>
      </w:r>
    </w:p>
    <w:p w14:paraId="43379A37" w14:textId="77777777" w:rsidR="005F0F5A" w:rsidRDefault="005F0F5A" w:rsidP="005F0F5A">
      <w:pPr>
        <w:spacing w:after="120" w:line="360" w:lineRule="auto"/>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77777777" w:rsidR="005F0F5A" w:rsidRDefault="005F0F5A" w:rsidP="005F0F5A">
      <w:pPr>
        <w:pStyle w:val="Caption"/>
        <w:keepNext/>
        <w:spacing w:after="120"/>
      </w:pPr>
      <w:bookmarkStart w:id="79" w:name="_Ref13049166"/>
      <w:r>
        <w:t xml:space="preserve">Table </w:t>
      </w:r>
      <w:r>
        <w:fldChar w:fldCharType="begin"/>
      </w:r>
      <w:r>
        <w:instrText xml:space="preserve"> SEQ Table \* ARABIC </w:instrText>
      </w:r>
      <w:r>
        <w:fldChar w:fldCharType="separate"/>
      </w:r>
      <w:r>
        <w:rPr>
          <w:noProof/>
        </w:rPr>
        <w:t>8</w:t>
      </w:r>
      <w:r>
        <w:rPr>
          <w:noProof/>
        </w:rPr>
        <w:fldChar w:fldCharType="end"/>
      </w:r>
      <w:bookmarkEnd w:id="79"/>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3A65A6">
        <w:tc>
          <w:tcPr>
            <w:tcW w:w="2489" w:type="dxa"/>
            <w:shd w:val="clear" w:color="auto" w:fill="00FFFF"/>
          </w:tcPr>
          <w:p w14:paraId="4DE14038" w14:textId="77777777" w:rsidR="005F0F5A" w:rsidRDefault="005F0F5A" w:rsidP="003A65A6">
            <w:pPr>
              <w:spacing w:after="120"/>
            </w:pPr>
            <w:r>
              <w:t>Object</w:t>
            </w:r>
          </w:p>
        </w:tc>
        <w:tc>
          <w:tcPr>
            <w:tcW w:w="2654" w:type="dxa"/>
            <w:shd w:val="clear" w:color="auto" w:fill="00FFFF"/>
          </w:tcPr>
          <w:p w14:paraId="5569744B" w14:textId="77777777" w:rsidR="005F0F5A" w:rsidRDefault="005F0F5A" w:rsidP="003A65A6">
            <w:pPr>
              <w:spacing w:after="120"/>
            </w:pPr>
            <w:r>
              <w:t>Property</w:t>
            </w:r>
          </w:p>
        </w:tc>
        <w:tc>
          <w:tcPr>
            <w:tcW w:w="4207" w:type="dxa"/>
            <w:shd w:val="clear" w:color="auto" w:fill="00FFFF"/>
          </w:tcPr>
          <w:p w14:paraId="499F33D1" w14:textId="77777777" w:rsidR="005F0F5A" w:rsidRDefault="005F0F5A" w:rsidP="003A65A6">
            <w:pPr>
              <w:spacing w:after="120"/>
            </w:pPr>
            <w:r>
              <w:t>Value</w:t>
            </w:r>
          </w:p>
        </w:tc>
      </w:tr>
      <w:tr w:rsidR="005F0F5A" w14:paraId="45615651" w14:textId="77777777" w:rsidTr="003A65A6">
        <w:tc>
          <w:tcPr>
            <w:tcW w:w="2489" w:type="dxa"/>
            <w:vMerge w:val="restart"/>
          </w:tcPr>
          <w:p w14:paraId="6D350FC0" w14:textId="77777777" w:rsidR="005F0F5A" w:rsidRDefault="005F0F5A" w:rsidP="003A65A6">
            <w:pPr>
              <w:spacing w:after="120"/>
            </w:pPr>
            <w:r>
              <w:t>Resource</w:t>
            </w:r>
          </w:p>
        </w:tc>
        <w:tc>
          <w:tcPr>
            <w:tcW w:w="2654" w:type="dxa"/>
          </w:tcPr>
          <w:p w14:paraId="27AA2F5D" w14:textId="77777777" w:rsidR="005F0F5A" w:rsidRDefault="005F0F5A" w:rsidP="003A65A6">
            <w:pPr>
              <w:spacing w:after="120"/>
            </w:pPr>
            <w:r>
              <w:t>subClassOf</w:t>
            </w:r>
          </w:p>
        </w:tc>
        <w:tc>
          <w:tcPr>
            <w:tcW w:w="4207" w:type="dxa"/>
          </w:tcPr>
          <w:p w14:paraId="46E7CAF1" w14:textId="77777777" w:rsidR="005F0F5A" w:rsidRDefault="005F0F5A" w:rsidP="003A65A6">
            <w:pPr>
              <w:spacing w:after="120"/>
            </w:pPr>
            <w:proofErr w:type="gramStart"/>
            <w:r>
              <w:t>change:Manifestation</w:t>
            </w:r>
            <w:proofErr w:type="gramEnd"/>
          </w:p>
        </w:tc>
      </w:tr>
      <w:tr w:rsidR="005F0F5A" w14:paraId="1E830736" w14:textId="77777777" w:rsidTr="003A65A6">
        <w:tc>
          <w:tcPr>
            <w:tcW w:w="2489" w:type="dxa"/>
            <w:vMerge/>
          </w:tcPr>
          <w:p w14:paraId="4239484D" w14:textId="77777777" w:rsidR="005F0F5A" w:rsidRDefault="005F0F5A" w:rsidP="003A65A6">
            <w:pPr>
              <w:spacing w:after="120"/>
            </w:pPr>
          </w:p>
        </w:tc>
        <w:tc>
          <w:tcPr>
            <w:tcW w:w="2654" w:type="dxa"/>
          </w:tcPr>
          <w:p w14:paraId="2A979AE0" w14:textId="77777777" w:rsidR="005F0F5A" w:rsidRDefault="005F0F5A" w:rsidP="003A65A6">
            <w:pPr>
              <w:tabs>
                <w:tab w:val="right" w:pos="2348"/>
              </w:tabs>
              <w:spacing w:after="120"/>
            </w:pPr>
            <w:proofErr w:type="gramStart"/>
            <w:r>
              <w:t>change:existsAt</w:t>
            </w:r>
            <w:proofErr w:type="gramEnd"/>
          </w:p>
        </w:tc>
        <w:tc>
          <w:tcPr>
            <w:tcW w:w="4207" w:type="dxa"/>
          </w:tcPr>
          <w:p w14:paraId="151D423E" w14:textId="77777777" w:rsidR="005F0F5A" w:rsidRDefault="005F0F5A" w:rsidP="003A65A6">
            <w:pPr>
              <w:spacing w:after="120"/>
            </w:pPr>
            <w:r>
              <w:t>exactly 1 TemporalEntity</w:t>
            </w:r>
            <w:r>
              <w:tab/>
            </w:r>
          </w:p>
        </w:tc>
      </w:tr>
      <w:tr w:rsidR="005F0F5A" w14:paraId="7C938EAD" w14:textId="77777777" w:rsidTr="003A65A6">
        <w:tc>
          <w:tcPr>
            <w:tcW w:w="2489" w:type="dxa"/>
            <w:vMerge/>
          </w:tcPr>
          <w:p w14:paraId="23B86F6C" w14:textId="77777777" w:rsidR="005F0F5A" w:rsidRDefault="005F0F5A" w:rsidP="003A65A6">
            <w:pPr>
              <w:spacing w:after="120"/>
            </w:pPr>
          </w:p>
        </w:tc>
        <w:tc>
          <w:tcPr>
            <w:tcW w:w="2654" w:type="dxa"/>
          </w:tcPr>
          <w:p w14:paraId="75973CAD" w14:textId="77777777" w:rsidR="005F0F5A" w:rsidRDefault="005F0F5A" w:rsidP="003A65A6">
            <w:pPr>
              <w:spacing w:after="120"/>
            </w:pPr>
            <w:r>
              <w:t>spatial_</w:t>
            </w:r>
            <w:proofErr w:type="gramStart"/>
            <w:r>
              <w:t>loc:hasLocation</w:t>
            </w:r>
            <w:proofErr w:type="gramEnd"/>
          </w:p>
        </w:tc>
        <w:tc>
          <w:tcPr>
            <w:tcW w:w="4207" w:type="dxa"/>
          </w:tcPr>
          <w:p w14:paraId="45FFACC3" w14:textId="77777777" w:rsidR="005F0F5A" w:rsidRDefault="005F0F5A" w:rsidP="003A65A6">
            <w:pPr>
              <w:spacing w:after="120"/>
            </w:pPr>
            <w:r>
              <w:t>only spatial_</w:t>
            </w:r>
            <w:proofErr w:type="gramStart"/>
            <w:r>
              <w:t>loc:SpatialFeature</w:t>
            </w:r>
            <w:proofErr w:type="gramEnd"/>
          </w:p>
        </w:tc>
      </w:tr>
      <w:tr w:rsidR="005F0F5A" w14:paraId="0C80A0B0" w14:textId="77777777" w:rsidTr="003A65A6">
        <w:tc>
          <w:tcPr>
            <w:tcW w:w="2489" w:type="dxa"/>
            <w:vMerge/>
          </w:tcPr>
          <w:p w14:paraId="43D57AE2" w14:textId="77777777" w:rsidR="005F0F5A" w:rsidRDefault="005F0F5A" w:rsidP="003A65A6">
            <w:pPr>
              <w:spacing w:after="120"/>
            </w:pPr>
          </w:p>
        </w:tc>
        <w:tc>
          <w:tcPr>
            <w:tcW w:w="2654" w:type="dxa"/>
          </w:tcPr>
          <w:p w14:paraId="6FD809A3" w14:textId="77777777" w:rsidR="005F0F5A" w:rsidRDefault="005F0F5A" w:rsidP="003A65A6">
            <w:pPr>
              <w:spacing w:after="120"/>
            </w:pPr>
            <w:r>
              <w:t>hasCapacity</w:t>
            </w:r>
          </w:p>
        </w:tc>
        <w:tc>
          <w:tcPr>
            <w:tcW w:w="4207" w:type="dxa"/>
          </w:tcPr>
          <w:p w14:paraId="4DF6B4BD" w14:textId="77777777" w:rsidR="005F0F5A" w:rsidRDefault="005F0F5A" w:rsidP="003A65A6">
            <w:pPr>
              <w:spacing w:after="120"/>
            </w:pPr>
            <w:r>
              <w:t xml:space="preserve">only </w:t>
            </w:r>
            <w:proofErr w:type="gramStart"/>
            <w:r>
              <w:t>om:CapacitySize</w:t>
            </w:r>
            <w:proofErr w:type="gramEnd"/>
          </w:p>
        </w:tc>
      </w:tr>
      <w:tr w:rsidR="005F0F5A" w14:paraId="77237EE6" w14:textId="77777777" w:rsidTr="003A65A6">
        <w:tc>
          <w:tcPr>
            <w:tcW w:w="2489" w:type="dxa"/>
            <w:vMerge/>
          </w:tcPr>
          <w:p w14:paraId="3DA1343D" w14:textId="77777777" w:rsidR="005F0F5A" w:rsidRDefault="005F0F5A" w:rsidP="003A65A6">
            <w:pPr>
              <w:spacing w:after="120"/>
            </w:pPr>
          </w:p>
        </w:tc>
        <w:tc>
          <w:tcPr>
            <w:tcW w:w="2654" w:type="dxa"/>
          </w:tcPr>
          <w:p w14:paraId="6C5DD9C1" w14:textId="77777777" w:rsidR="005F0F5A" w:rsidRDefault="005F0F5A" w:rsidP="003A65A6">
            <w:pPr>
              <w:spacing w:after="120"/>
            </w:pPr>
            <w:r>
              <w:t>capacityInUse</w:t>
            </w:r>
          </w:p>
        </w:tc>
        <w:tc>
          <w:tcPr>
            <w:tcW w:w="4207" w:type="dxa"/>
          </w:tcPr>
          <w:p w14:paraId="6777B9E5" w14:textId="77777777" w:rsidR="005F0F5A" w:rsidRDefault="005F0F5A" w:rsidP="003A65A6">
            <w:pPr>
              <w:spacing w:after="120"/>
            </w:pPr>
            <w:r>
              <w:t xml:space="preserve">only </w:t>
            </w:r>
            <w:proofErr w:type="gramStart"/>
            <w:r>
              <w:t>om:CapacitySize</w:t>
            </w:r>
            <w:proofErr w:type="gramEnd"/>
          </w:p>
        </w:tc>
      </w:tr>
      <w:tr w:rsidR="005F0F5A" w14:paraId="6C405D09" w14:textId="77777777" w:rsidTr="003A65A6">
        <w:tc>
          <w:tcPr>
            <w:tcW w:w="2489" w:type="dxa"/>
            <w:vMerge/>
          </w:tcPr>
          <w:p w14:paraId="27C82F4C" w14:textId="77777777" w:rsidR="005F0F5A" w:rsidRDefault="005F0F5A" w:rsidP="003A65A6">
            <w:pPr>
              <w:spacing w:after="120"/>
            </w:pPr>
          </w:p>
        </w:tc>
        <w:tc>
          <w:tcPr>
            <w:tcW w:w="2654" w:type="dxa"/>
          </w:tcPr>
          <w:p w14:paraId="45CB4642" w14:textId="77777777" w:rsidR="005F0F5A" w:rsidRDefault="005F0F5A" w:rsidP="003A65A6">
            <w:pPr>
              <w:spacing w:after="120"/>
            </w:pPr>
            <w:proofErr w:type="gramStart"/>
            <w:r>
              <w:t>activity:participatesIn</w:t>
            </w:r>
            <w:proofErr w:type="gramEnd"/>
          </w:p>
        </w:tc>
        <w:tc>
          <w:tcPr>
            <w:tcW w:w="4207" w:type="dxa"/>
          </w:tcPr>
          <w:p w14:paraId="22532F0A" w14:textId="77777777" w:rsidR="005F0F5A" w:rsidRDefault="005F0F5A" w:rsidP="003A65A6">
            <w:pPr>
              <w:spacing w:after="120"/>
            </w:pPr>
            <w:r>
              <w:t xml:space="preserve">min 1 </w:t>
            </w:r>
            <w:proofErr w:type="gramStart"/>
            <w:r>
              <w:t>activity:Activity</w:t>
            </w:r>
            <w:proofErr w:type="gramEnd"/>
          </w:p>
        </w:tc>
      </w:tr>
      <w:tr w:rsidR="005F0F5A" w14:paraId="3AC71E6B" w14:textId="77777777" w:rsidTr="003A65A6">
        <w:tc>
          <w:tcPr>
            <w:tcW w:w="2489" w:type="dxa"/>
            <w:vMerge/>
          </w:tcPr>
          <w:p w14:paraId="7C3E0A44" w14:textId="77777777" w:rsidR="005F0F5A" w:rsidRDefault="005F0F5A" w:rsidP="003A65A6">
            <w:pPr>
              <w:spacing w:after="120"/>
            </w:pPr>
          </w:p>
        </w:tc>
        <w:tc>
          <w:tcPr>
            <w:tcW w:w="2654" w:type="dxa"/>
          </w:tcPr>
          <w:p w14:paraId="731CD766" w14:textId="77777777" w:rsidR="005F0F5A" w:rsidRDefault="005F0F5A" w:rsidP="003A65A6">
            <w:pPr>
              <w:spacing w:after="120"/>
            </w:pPr>
            <w:r>
              <w:t>usedInOccurrence</w:t>
            </w:r>
          </w:p>
        </w:tc>
        <w:tc>
          <w:tcPr>
            <w:tcW w:w="4207" w:type="dxa"/>
          </w:tcPr>
          <w:p w14:paraId="34805845" w14:textId="77777777" w:rsidR="005F0F5A" w:rsidRDefault="005F0F5A" w:rsidP="003A65A6">
            <w:pPr>
              <w:spacing w:after="120"/>
            </w:pPr>
            <w:proofErr w:type="gramStart"/>
            <w:r>
              <w:t>only  activity</w:t>
            </w:r>
            <w:proofErr w:type="gramEnd"/>
            <w:r>
              <w:t>:Activity</w:t>
            </w:r>
          </w:p>
        </w:tc>
      </w:tr>
      <w:tr w:rsidR="005F0F5A" w14:paraId="6F6C4471" w14:textId="77777777" w:rsidTr="003A65A6">
        <w:tc>
          <w:tcPr>
            <w:tcW w:w="2489" w:type="dxa"/>
            <w:vMerge/>
          </w:tcPr>
          <w:p w14:paraId="03E6B010" w14:textId="77777777" w:rsidR="005F0F5A" w:rsidRDefault="005F0F5A" w:rsidP="003A65A6">
            <w:pPr>
              <w:spacing w:after="120"/>
            </w:pPr>
          </w:p>
        </w:tc>
        <w:tc>
          <w:tcPr>
            <w:tcW w:w="2654" w:type="dxa"/>
          </w:tcPr>
          <w:p w14:paraId="43FD0A56" w14:textId="77777777" w:rsidR="005F0F5A" w:rsidRDefault="005F0F5A" w:rsidP="003A65A6">
            <w:pPr>
              <w:spacing w:after="120"/>
            </w:pPr>
            <w:r>
              <w:t>consumedInOccurrence</w:t>
            </w:r>
          </w:p>
        </w:tc>
        <w:tc>
          <w:tcPr>
            <w:tcW w:w="4207" w:type="dxa"/>
          </w:tcPr>
          <w:p w14:paraId="5D826BBE" w14:textId="77777777" w:rsidR="005F0F5A" w:rsidRDefault="005F0F5A" w:rsidP="003A65A6">
            <w:pPr>
              <w:spacing w:after="120"/>
            </w:pPr>
            <w:proofErr w:type="gramStart"/>
            <w:r>
              <w:t>only  activity</w:t>
            </w:r>
            <w:proofErr w:type="gramEnd"/>
            <w:r>
              <w:t>:Activity</w:t>
            </w:r>
          </w:p>
        </w:tc>
      </w:tr>
      <w:tr w:rsidR="005F0F5A" w14:paraId="4A36666A" w14:textId="77777777" w:rsidTr="003A65A6">
        <w:tc>
          <w:tcPr>
            <w:tcW w:w="2489" w:type="dxa"/>
            <w:vMerge w:val="restart"/>
          </w:tcPr>
          <w:p w14:paraId="278A9CE3" w14:textId="77777777" w:rsidR="005F0F5A" w:rsidRDefault="005F0F5A" w:rsidP="003A65A6">
            <w:pPr>
              <w:spacing w:after="120"/>
            </w:pPr>
            <w:r>
              <w:t>DivisibleResource</w:t>
            </w:r>
          </w:p>
        </w:tc>
        <w:tc>
          <w:tcPr>
            <w:tcW w:w="2654" w:type="dxa"/>
          </w:tcPr>
          <w:p w14:paraId="0BB1716E" w14:textId="77777777" w:rsidR="005F0F5A" w:rsidRDefault="005F0F5A" w:rsidP="003A65A6">
            <w:pPr>
              <w:spacing w:after="120"/>
            </w:pPr>
            <w:r>
              <w:t>subClassOf</w:t>
            </w:r>
          </w:p>
        </w:tc>
        <w:tc>
          <w:tcPr>
            <w:tcW w:w="4207" w:type="dxa"/>
          </w:tcPr>
          <w:p w14:paraId="31594EF2" w14:textId="77777777" w:rsidR="005F0F5A" w:rsidRDefault="005F0F5A" w:rsidP="003A65A6">
            <w:pPr>
              <w:spacing w:after="120"/>
            </w:pPr>
            <w:r>
              <w:t>Resource</w:t>
            </w:r>
          </w:p>
        </w:tc>
      </w:tr>
      <w:tr w:rsidR="005F0F5A" w14:paraId="7425B695" w14:textId="77777777" w:rsidTr="003A65A6">
        <w:tc>
          <w:tcPr>
            <w:tcW w:w="2489" w:type="dxa"/>
            <w:vMerge/>
          </w:tcPr>
          <w:p w14:paraId="2403DBCF" w14:textId="77777777" w:rsidR="005F0F5A" w:rsidRDefault="005F0F5A" w:rsidP="003A65A6">
            <w:pPr>
              <w:spacing w:after="120"/>
            </w:pPr>
          </w:p>
        </w:tc>
        <w:tc>
          <w:tcPr>
            <w:tcW w:w="2654" w:type="dxa"/>
          </w:tcPr>
          <w:p w14:paraId="43144BDF" w14:textId="77777777" w:rsidR="005F0F5A" w:rsidRDefault="005F0F5A" w:rsidP="003A65A6">
            <w:pPr>
              <w:spacing w:after="120"/>
            </w:pPr>
            <w:r>
              <w:t>disjointWith</w:t>
            </w:r>
          </w:p>
        </w:tc>
        <w:tc>
          <w:tcPr>
            <w:tcW w:w="4207" w:type="dxa"/>
          </w:tcPr>
          <w:p w14:paraId="7CAF8246" w14:textId="77777777" w:rsidR="005F0F5A" w:rsidRDefault="005F0F5A" w:rsidP="003A65A6">
            <w:pPr>
              <w:spacing w:after="120"/>
            </w:pPr>
            <w:r>
              <w:t>NonDivisibleResource</w:t>
            </w:r>
          </w:p>
        </w:tc>
      </w:tr>
      <w:tr w:rsidR="005F0F5A" w14:paraId="2A085AE3" w14:textId="77777777" w:rsidTr="003A65A6">
        <w:tc>
          <w:tcPr>
            <w:tcW w:w="2489" w:type="dxa"/>
            <w:vMerge/>
          </w:tcPr>
          <w:p w14:paraId="65DA5568" w14:textId="77777777" w:rsidR="005F0F5A" w:rsidRDefault="005F0F5A" w:rsidP="003A65A6">
            <w:pPr>
              <w:spacing w:after="120"/>
            </w:pPr>
          </w:p>
        </w:tc>
        <w:tc>
          <w:tcPr>
            <w:tcW w:w="2654" w:type="dxa"/>
          </w:tcPr>
          <w:p w14:paraId="040B6A8D" w14:textId="77777777" w:rsidR="005F0F5A" w:rsidRDefault="005F0F5A" w:rsidP="003A65A6">
            <w:pPr>
              <w:spacing w:after="120"/>
            </w:pPr>
            <w:r>
              <w:t>hasAvailableCapacity</w:t>
            </w:r>
          </w:p>
        </w:tc>
        <w:tc>
          <w:tcPr>
            <w:tcW w:w="4207" w:type="dxa"/>
          </w:tcPr>
          <w:p w14:paraId="450348B0" w14:textId="77777777" w:rsidR="005F0F5A" w:rsidRDefault="005F0F5A" w:rsidP="003A65A6">
            <w:pPr>
              <w:spacing w:after="120"/>
            </w:pPr>
            <w:r>
              <w:t xml:space="preserve">only </w:t>
            </w:r>
            <w:proofErr w:type="gramStart"/>
            <w:r>
              <w:t>om:CapacitySize</w:t>
            </w:r>
            <w:proofErr w:type="gramEnd"/>
          </w:p>
        </w:tc>
      </w:tr>
      <w:tr w:rsidR="005F0F5A" w14:paraId="3315CD37" w14:textId="77777777" w:rsidTr="003A65A6">
        <w:tc>
          <w:tcPr>
            <w:tcW w:w="2489" w:type="dxa"/>
            <w:vMerge w:val="restart"/>
          </w:tcPr>
          <w:p w14:paraId="1D936CDD" w14:textId="77777777" w:rsidR="005F0F5A" w:rsidRDefault="005F0F5A" w:rsidP="003A65A6">
            <w:pPr>
              <w:spacing w:after="120"/>
            </w:pPr>
            <w:r>
              <w:t>NonDivisibleResource</w:t>
            </w:r>
          </w:p>
        </w:tc>
        <w:tc>
          <w:tcPr>
            <w:tcW w:w="2654" w:type="dxa"/>
          </w:tcPr>
          <w:p w14:paraId="3BC42F2E" w14:textId="77777777" w:rsidR="005F0F5A" w:rsidRDefault="005F0F5A" w:rsidP="003A65A6">
            <w:pPr>
              <w:spacing w:after="120"/>
            </w:pPr>
            <w:r>
              <w:t>subClassOf</w:t>
            </w:r>
          </w:p>
        </w:tc>
        <w:tc>
          <w:tcPr>
            <w:tcW w:w="4207" w:type="dxa"/>
          </w:tcPr>
          <w:p w14:paraId="7052C9D4" w14:textId="77777777" w:rsidR="005F0F5A" w:rsidRDefault="005F0F5A" w:rsidP="003A65A6">
            <w:pPr>
              <w:spacing w:after="120"/>
            </w:pPr>
            <w:r>
              <w:t>Resource</w:t>
            </w:r>
          </w:p>
        </w:tc>
      </w:tr>
      <w:tr w:rsidR="005F0F5A" w14:paraId="48E8E561" w14:textId="77777777" w:rsidTr="003A65A6">
        <w:tc>
          <w:tcPr>
            <w:tcW w:w="2489" w:type="dxa"/>
            <w:vMerge/>
          </w:tcPr>
          <w:p w14:paraId="666E92EA" w14:textId="77777777" w:rsidR="005F0F5A" w:rsidRDefault="005F0F5A" w:rsidP="003A65A6">
            <w:pPr>
              <w:spacing w:after="120"/>
            </w:pPr>
          </w:p>
        </w:tc>
        <w:tc>
          <w:tcPr>
            <w:tcW w:w="2654" w:type="dxa"/>
          </w:tcPr>
          <w:p w14:paraId="3B071657" w14:textId="77777777" w:rsidR="005F0F5A" w:rsidRDefault="005F0F5A" w:rsidP="003A65A6">
            <w:pPr>
              <w:spacing w:after="120"/>
            </w:pPr>
            <w:r>
              <w:t>disjointWith</w:t>
            </w:r>
          </w:p>
        </w:tc>
        <w:tc>
          <w:tcPr>
            <w:tcW w:w="4207" w:type="dxa"/>
          </w:tcPr>
          <w:p w14:paraId="19F0E0B3" w14:textId="77777777" w:rsidR="005F0F5A" w:rsidRDefault="005F0F5A" w:rsidP="003A65A6">
            <w:pPr>
              <w:spacing w:after="120"/>
            </w:pPr>
            <w:r>
              <w:t>DivisibleResource</w:t>
            </w:r>
          </w:p>
        </w:tc>
      </w:tr>
      <w:tr w:rsidR="005F0F5A" w14:paraId="2069C67B" w14:textId="77777777" w:rsidTr="003A65A6">
        <w:tc>
          <w:tcPr>
            <w:tcW w:w="2489" w:type="dxa"/>
            <w:vMerge/>
          </w:tcPr>
          <w:p w14:paraId="29B4967A" w14:textId="77777777" w:rsidR="005F0F5A" w:rsidRDefault="005F0F5A" w:rsidP="003A65A6">
            <w:pPr>
              <w:spacing w:after="120"/>
            </w:pPr>
          </w:p>
        </w:tc>
        <w:tc>
          <w:tcPr>
            <w:tcW w:w="2654" w:type="dxa"/>
          </w:tcPr>
          <w:p w14:paraId="0FFD90CD" w14:textId="77777777" w:rsidR="005F0F5A" w:rsidRDefault="005F0F5A" w:rsidP="003A65A6">
            <w:pPr>
              <w:spacing w:after="120"/>
            </w:pPr>
            <w:r>
              <w:t>usedBy</w:t>
            </w:r>
          </w:p>
        </w:tc>
        <w:tc>
          <w:tcPr>
            <w:tcW w:w="4207" w:type="dxa"/>
          </w:tcPr>
          <w:p w14:paraId="0DA8D115" w14:textId="77777777" w:rsidR="005F0F5A" w:rsidRDefault="005F0F5A" w:rsidP="003A65A6">
            <w:pPr>
              <w:spacing w:after="120"/>
            </w:pPr>
            <w:r>
              <w:t xml:space="preserve">exactly 1 </w:t>
            </w:r>
            <w:proofErr w:type="gramStart"/>
            <w:r>
              <w:t>activity:Activity</w:t>
            </w:r>
            <w:proofErr w:type="gramEnd"/>
          </w:p>
        </w:tc>
      </w:tr>
    </w:tbl>
    <w:p w14:paraId="14F02AD6" w14:textId="77777777" w:rsidR="005F0F5A" w:rsidRDefault="005F0F5A" w:rsidP="005F0F5A">
      <w:pPr>
        <w:pStyle w:val="Heading3"/>
        <w:spacing w:after="120" w:line="360" w:lineRule="auto"/>
        <w:rPr>
          <w:lang w:val="en-CA"/>
        </w:rPr>
      </w:pPr>
    </w:p>
    <w:p w14:paraId="5CA81886" w14:textId="77777777" w:rsidR="005F0F5A" w:rsidRPr="00B243BC" w:rsidRDefault="005F0F5A" w:rsidP="005F0F5A">
      <w:pPr>
        <w:pStyle w:val="Heading3"/>
        <w:spacing w:after="120"/>
        <w:ind w:firstLine="0"/>
        <w:rPr>
          <w:lang w:val="en-CA"/>
        </w:rPr>
      </w:pPr>
      <w:r>
        <w:rPr>
          <w:lang w:val="en-CA"/>
        </w:rPr>
        <w:t>An Example</w:t>
      </w:r>
    </w:p>
    <w:p w14:paraId="37C1C324" w14:textId="77777777" w:rsidR="005F0F5A" w:rsidRDefault="005F0F5A" w:rsidP="005F0F5A">
      <w:pPr>
        <w:spacing w:after="120" w:line="360" w:lineRule="auto"/>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 xml:space="preserve">some metal </w:t>
      </w:r>
      <w:r>
        <w:lastRenderedPageBreak/>
        <w:t>recycling process. W</w:t>
      </w:r>
      <w:r w:rsidRPr="001A05D2">
        <w:t>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t xml:space="preserve">Figure </w:t>
      </w:r>
      <w:r>
        <w:rPr>
          <w:noProof/>
        </w:rPr>
        <w:t>9</w:t>
      </w:r>
      <w:r>
        <w:fldChar w:fldCharType="end"/>
      </w:r>
    </w:p>
    <w:p w14:paraId="1F681C97" w14:textId="77777777" w:rsidR="005F0F5A" w:rsidRDefault="005F0F5A" w:rsidP="005F0F5A">
      <w:pPr>
        <w:keepNext/>
        <w:spacing w:after="120" w:line="360" w:lineRule="auto"/>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77777777" w:rsidR="005F0F5A" w:rsidRPr="004B447F" w:rsidRDefault="005F0F5A" w:rsidP="005F0F5A">
      <w:pPr>
        <w:pStyle w:val="Caption"/>
        <w:spacing w:after="120"/>
      </w:pPr>
      <w:bookmarkStart w:id="80" w:name="_Ref13048704"/>
      <w:r>
        <w:t xml:space="preserve">Figure </w:t>
      </w:r>
      <w:r>
        <w:fldChar w:fldCharType="begin"/>
      </w:r>
      <w:r>
        <w:instrText xml:space="preserve"> SEQ Figure \* ARABIC </w:instrText>
      </w:r>
      <w:r>
        <w:fldChar w:fldCharType="separate"/>
      </w:r>
      <w:r>
        <w:rPr>
          <w:noProof/>
        </w:rPr>
        <w:t>12</w:t>
      </w:r>
      <w:r>
        <w:rPr>
          <w:noProof/>
        </w:rPr>
        <w:fldChar w:fldCharType="end"/>
      </w:r>
      <w:bookmarkEnd w:id="80"/>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04A8CC1A" w:rsidR="00896202" w:rsidRDefault="00896202" w:rsidP="00896202">
      <w:pPr>
        <w:pStyle w:val="Heading3"/>
      </w:pPr>
      <w:bookmarkStart w:id="81" w:name="_Toc19780947"/>
      <w:r w:rsidRPr="00BB05EE">
        <w:t>Mereology Ontology</w:t>
      </w:r>
      <w:bookmarkEnd w:id="81"/>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77777777" w:rsidR="008A7BC9" w:rsidRPr="004B447F" w:rsidRDefault="008A7BC9" w:rsidP="008A7BC9">
      <w:pPr>
        <w:spacing w:after="120" w:line="360" w:lineRule="auto"/>
      </w:pPr>
      <w:r>
        <w:t xml:space="preserve">Notions of parthood are ubiquitous in and beyond the transportation domain. While sometimes conflated, there are clear distinctions which can be made between different types of parthood and similar relations. The mereology ontology goes beyond classical mereology and focuses the on </w:t>
      </w:r>
      <w:r>
        <w:lastRenderedPageBreak/>
        <w:t xml:space="preserve">part-of, contained-in, and component-of relations, attempting to make the distinctions between them explicit.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77777777" w:rsidR="008A7BC9" w:rsidRDefault="008A7BC9" w:rsidP="008A7BC9">
      <w:pPr>
        <w:spacing w:after="120" w:line="360" w:lineRule="auto"/>
      </w:pPr>
      <w:r>
        <w:t xml:space="preserve">The Mereology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instrText xml:space="preserve"> ADDIN EN.CITE &lt;EndNote&gt;&lt;Cite&gt;&lt;Author&gt;Bittner&lt;/Author&gt;&lt;Year&gt;2005&lt;/Year&gt;&lt;IDText&gt;Computational ontologies of parthood, componenthood, and containment&lt;/IDText&gt;&lt;DisplayText&gt;[21]&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Pr>
          <w:noProof/>
        </w:rPr>
        <w:t>[21]</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77777777" w:rsidR="008A7BC9" w:rsidRDefault="008A7BC9" w:rsidP="008A7BC9">
      <w:pPr>
        <w:spacing w:after="120" w:line="360" w:lineRule="auto"/>
      </w:pPr>
      <w:r>
        <w:t>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Mereology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lastRenderedPageBreak/>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t xml:space="preserve">Table </w:t>
      </w:r>
      <w:r>
        <w:rPr>
          <w:noProof/>
        </w:rPr>
        <w:t>9</w:t>
      </w:r>
      <w:r>
        <w:fldChar w:fldCharType="end"/>
      </w:r>
      <w:r>
        <w:t>.</w:t>
      </w:r>
    </w:p>
    <w:p w14:paraId="32CB5B09" w14:textId="77777777" w:rsidR="008A7BC9" w:rsidRDefault="008A7BC9" w:rsidP="008A7BC9">
      <w:pPr>
        <w:spacing w:after="120" w:line="360" w:lineRule="auto"/>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77777777" w:rsidR="008A7BC9" w:rsidRDefault="008A7BC9" w:rsidP="008A7BC9">
      <w:pPr>
        <w:pStyle w:val="Caption"/>
        <w:keepNext/>
        <w:spacing w:after="120"/>
      </w:pPr>
      <w:bookmarkStart w:id="82" w:name="_Ref13049603"/>
      <w:r>
        <w:t xml:space="preserve">Table </w:t>
      </w:r>
      <w:r>
        <w:fldChar w:fldCharType="begin"/>
      </w:r>
      <w:r>
        <w:instrText xml:space="preserve"> SEQ Table \* ARABIC </w:instrText>
      </w:r>
      <w:r>
        <w:fldChar w:fldCharType="separate"/>
      </w:r>
      <w:r>
        <w:rPr>
          <w:noProof/>
        </w:rPr>
        <w:t>9</w:t>
      </w:r>
      <w:r>
        <w:rPr>
          <w:noProof/>
        </w:rPr>
        <w:fldChar w:fldCharType="end"/>
      </w:r>
      <w:bookmarkEnd w:id="82"/>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3A65A6">
        <w:tc>
          <w:tcPr>
            <w:tcW w:w="2758" w:type="dxa"/>
            <w:shd w:val="clear" w:color="auto" w:fill="00FFFF"/>
          </w:tcPr>
          <w:p w14:paraId="72E74660" w14:textId="77777777" w:rsidR="008A7BC9" w:rsidRDefault="008A7BC9" w:rsidP="003A65A6">
            <w:pPr>
              <w:tabs>
                <w:tab w:val="left" w:pos="1027"/>
              </w:tabs>
              <w:spacing w:after="120"/>
            </w:pPr>
            <w:r>
              <w:t>Property</w:t>
            </w:r>
            <w:r>
              <w:tab/>
            </w:r>
          </w:p>
        </w:tc>
        <w:tc>
          <w:tcPr>
            <w:tcW w:w="2406" w:type="dxa"/>
            <w:shd w:val="clear" w:color="auto" w:fill="00FFFF"/>
          </w:tcPr>
          <w:p w14:paraId="2D83D413" w14:textId="77777777" w:rsidR="008A7BC9" w:rsidRDefault="008A7BC9" w:rsidP="003A65A6">
            <w:pPr>
              <w:spacing w:after="120"/>
            </w:pPr>
            <w:r>
              <w:t>Characteristic</w:t>
            </w:r>
          </w:p>
        </w:tc>
        <w:tc>
          <w:tcPr>
            <w:tcW w:w="4186" w:type="dxa"/>
            <w:shd w:val="clear" w:color="auto" w:fill="00FFFF"/>
          </w:tcPr>
          <w:p w14:paraId="356BB8D7" w14:textId="77777777" w:rsidR="008A7BC9" w:rsidRDefault="008A7BC9" w:rsidP="003A65A6">
            <w:pPr>
              <w:spacing w:after="120"/>
            </w:pPr>
            <w:r>
              <w:t>Value (if applicable)</w:t>
            </w:r>
          </w:p>
        </w:tc>
      </w:tr>
      <w:tr w:rsidR="008A7BC9" w14:paraId="4C55A871" w14:textId="77777777" w:rsidTr="003A65A6">
        <w:tc>
          <w:tcPr>
            <w:tcW w:w="2758" w:type="dxa"/>
          </w:tcPr>
          <w:p w14:paraId="6AC6E2FD" w14:textId="77777777" w:rsidR="008A7BC9" w:rsidRDefault="008A7BC9" w:rsidP="003A65A6">
            <w:pPr>
              <w:spacing w:after="120"/>
            </w:pPr>
            <w:r>
              <w:t>properPartOf</w:t>
            </w:r>
          </w:p>
        </w:tc>
        <w:tc>
          <w:tcPr>
            <w:tcW w:w="2406" w:type="dxa"/>
          </w:tcPr>
          <w:p w14:paraId="6AFF02FD" w14:textId="77777777" w:rsidR="008A7BC9" w:rsidRPr="00CE5C3D" w:rsidRDefault="008A7BC9" w:rsidP="003A65A6">
            <w:pPr>
              <w:spacing w:after="120"/>
              <w:rPr>
                <w:strike/>
              </w:rPr>
            </w:pPr>
            <w:r>
              <w:t>inverseOf</w:t>
            </w:r>
          </w:p>
        </w:tc>
        <w:tc>
          <w:tcPr>
            <w:tcW w:w="4186" w:type="dxa"/>
          </w:tcPr>
          <w:p w14:paraId="54228BAF" w14:textId="77777777" w:rsidR="008A7BC9" w:rsidRPr="00CE5C3D" w:rsidRDefault="008A7BC9" w:rsidP="003A65A6">
            <w:pPr>
              <w:spacing w:after="120"/>
              <w:rPr>
                <w:strike/>
              </w:rPr>
            </w:pPr>
            <w:r>
              <w:t>hasProperPart</w:t>
            </w:r>
          </w:p>
        </w:tc>
      </w:tr>
      <w:tr w:rsidR="008A7BC9" w14:paraId="6F10D3B8" w14:textId="77777777" w:rsidTr="003A65A6">
        <w:tc>
          <w:tcPr>
            <w:tcW w:w="2758" w:type="dxa"/>
          </w:tcPr>
          <w:p w14:paraId="0D2BD829" w14:textId="77777777" w:rsidR="008A7BC9" w:rsidRDefault="008A7BC9" w:rsidP="003A65A6">
            <w:pPr>
              <w:spacing w:after="120"/>
            </w:pPr>
            <w:r>
              <w:t>hasProperPart</w:t>
            </w:r>
          </w:p>
        </w:tc>
        <w:tc>
          <w:tcPr>
            <w:tcW w:w="2406" w:type="dxa"/>
          </w:tcPr>
          <w:p w14:paraId="66105FF4" w14:textId="77777777" w:rsidR="008A7BC9" w:rsidRDefault="008A7BC9" w:rsidP="003A65A6">
            <w:pPr>
              <w:spacing w:after="120"/>
            </w:pPr>
            <w:r>
              <w:t>inverseOf</w:t>
            </w:r>
          </w:p>
        </w:tc>
        <w:tc>
          <w:tcPr>
            <w:tcW w:w="4186" w:type="dxa"/>
          </w:tcPr>
          <w:p w14:paraId="1D3E0349" w14:textId="77777777" w:rsidR="008A7BC9" w:rsidRDefault="008A7BC9" w:rsidP="003A65A6">
            <w:pPr>
              <w:spacing w:after="120"/>
            </w:pPr>
            <w:r>
              <w:t>properPartOf</w:t>
            </w:r>
          </w:p>
        </w:tc>
      </w:tr>
      <w:tr w:rsidR="008A7BC9" w14:paraId="5AF21185" w14:textId="77777777" w:rsidTr="003A65A6">
        <w:tc>
          <w:tcPr>
            <w:tcW w:w="2758" w:type="dxa"/>
            <w:vMerge w:val="restart"/>
          </w:tcPr>
          <w:p w14:paraId="73972FA1" w14:textId="77777777" w:rsidR="008A7BC9" w:rsidRDefault="008A7BC9" w:rsidP="003A65A6">
            <w:pPr>
              <w:tabs>
                <w:tab w:val="right" w:pos="2348"/>
              </w:tabs>
              <w:spacing w:after="120"/>
            </w:pPr>
            <w:r>
              <w:t>componentOf</w:t>
            </w:r>
          </w:p>
        </w:tc>
        <w:tc>
          <w:tcPr>
            <w:tcW w:w="2406" w:type="dxa"/>
          </w:tcPr>
          <w:p w14:paraId="0A0B2203" w14:textId="77777777" w:rsidR="008A7BC9" w:rsidRDefault="008A7BC9" w:rsidP="003A65A6">
            <w:pPr>
              <w:tabs>
                <w:tab w:val="right" w:pos="2348"/>
              </w:tabs>
              <w:spacing w:after="120"/>
            </w:pPr>
            <w:r>
              <w:t>subPropertyOf</w:t>
            </w:r>
          </w:p>
        </w:tc>
        <w:tc>
          <w:tcPr>
            <w:tcW w:w="4186" w:type="dxa"/>
          </w:tcPr>
          <w:p w14:paraId="68247D91" w14:textId="77777777" w:rsidR="008A7BC9" w:rsidRDefault="008A7BC9" w:rsidP="003A65A6">
            <w:pPr>
              <w:spacing w:after="120"/>
            </w:pPr>
            <w:r>
              <w:t>properPartOf</w:t>
            </w:r>
          </w:p>
        </w:tc>
      </w:tr>
      <w:tr w:rsidR="008A7BC9" w14:paraId="792502FB" w14:textId="77777777" w:rsidTr="003A65A6">
        <w:tc>
          <w:tcPr>
            <w:tcW w:w="2758" w:type="dxa"/>
            <w:vMerge/>
          </w:tcPr>
          <w:p w14:paraId="13970019" w14:textId="77777777" w:rsidR="008A7BC9" w:rsidRDefault="008A7BC9" w:rsidP="003A65A6">
            <w:pPr>
              <w:tabs>
                <w:tab w:val="right" w:pos="2348"/>
              </w:tabs>
              <w:spacing w:after="120"/>
            </w:pPr>
          </w:p>
        </w:tc>
        <w:tc>
          <w:tcPr>
            <w:tcW w:w="2406" w:type="dxa"/>
          </w:tcPr>
          <w:p w14:paraId="22EB7E53" w14:textId="77777777" w:rsidR="008A7BC9" w:rsidRDefault="008A7BC9" w:rsidP="003A65A6">
            <w:pPr>
              <w:tabs>
                <w:tab w:val="right" w:pos="2348"/>
              </w:tabs>
              <w:spacing w:after="120"/>
            </w:pPr>
            <w:r>
              <w:t>inverseOf</w:t>
            </w:r>
          </w:p>
        </w:tc>
        <w:tc>
          <w:tcPr>
            <w:tcW w:w="4186" w:type="dxa"/>
          </w:tcPr>
          <w:p w14:paraId="3F59F551" w14:textId="77777777" w:rsidR="008A7BC9" w:rsidRDefault="008A7BC9" w:rsidP="003A65A6">
            <w:pPr>
              <w:spacing w:after="120"/>
            </w:pPr>
            <w:r>
              <w:t>hasComponent</w:t>
            </w:r>
          </w:p>
        </w:tc>
      </w:tr>
      <w:tr w:rsidR="008A7BC9" w14:paraId="4430AA5A" w14:textId="77777777" w:rsidTr="003A65A6">
        <w:tc>
          <w:tcPr>
            <w:tcW w:w="2758" w:type="dxa"/>
            <w:vMerge w:val="restart"/>
          </w:tcPr>
          <w:p w14:paraId="1BF0603B" w14:textId="77777777" w:rsidR="008A7BC9" w:rsidRDefault="008A7BC9" w:rsidP="003A65A6">
            <w:pPr>
              <w:tabs>
                <w:tab w:val="right" w:pos="2348"/>
              </w:tabs>
              <w:spacing w:after="120"/>
            </w:pPr>
            <w:r>
              <w:t>hasComponent</w:t>
            </w:r>
          </w:p>
        </w:tc>
        <w:tc>
          <w:tcPr>
            <w:tcW w:w="2406" w:type="dxa"/>
          </w:tcPr>
          <w:p w14:paraId="6FA87373" w14:textId="77777777" w:rsidR="008A7BC9" w:rsidRDefault="008A7BC9" w:rsidP="003A65A6">
            <w:pPr>
              <w:tabs>
                <w:tab w:val="right" w:pos="2348"/>
              </w:tabs>
              <w:spacing w:after="120"/>
            </w:pPr>
            <w:r>
              <w:t>subPropertyOf</w:t>
            </w:r>
          </w:p>
        </w:tc>
        <w:tc>
          <w:tcPr>
            <w:tcW w:w="4186" w:type="dxa"/>
          </w:tcPr>
          <w:p w14:paraId="2C61EF93" w14:textId="77777777" w:rsidR="008A7BC9" w:rsidRDefault="008A7BC9" w:rsidP="003A65A6">
            <w:pPr>
              <w:spacing w:after="120"/>
            </w:pPr>
            <w:r>
              <w:t>hasProperPart</w:t>
            </w:r>
          </w:p>
        </w:tc>
      </w:tr>
      <w:tr w:rsidR="008A7BC9" w14:paraId="706D5A9B" w14:textId="77777777" w:rsidTr="003A65A6">
        <w:tc>
          <w:tcPr>
            <w:tcW w:w="2758" w:type="dxa"/>
            <w:vMerge/>
          </w:tcPr>
          <w:p w14:paraId="1A041145" w14:textId="77777777" w:rsidR="008A7BC9" w:rsidRDefault="008A7BC9" w:rsidP="003A65A6">
            <w:pPr>
              <w:tabs>
                <w:tab w:val="right" w:pos="2348"/>
              </w:tabs>
              <w:spacing w:after="120"/>
            </w:pPr>
          </w:p>
        </w:tc>
        <w:tc>
          <w:tcPr>
            <w:tcW w:w="2406" w:type="dxa"/>
          </w:tcPr>
          <w:p w14:paraId="29173DFD" w14:textId="77777777" w:rsidR="008A7BC9" w:rsidRDefault="008A7BC9" w:rsidP="003A65A6">
            <w:pPr>
              <w:tabs>
                <w:tab w:val="right" w:pos="2348"/>
              </w:tabs>
              <w:spacing w:after="120"/>
            </w:pPr>
            <w:r>
              <w:t>inverseOf</w:t>
            </w:r>
          </w:p>
        </w:tc>
        <w:tc>
          <w:tcPr>
            <w:tcW w:w="4186" w:type="dxa"/>
          </w:tcPr>
          <w:p w14:paraId="7BB1D60B" w14:textId="77777777" w:rsidR="008A7BC9" w:rsidRDefault="008A7BC9" w:rsidP="003A65A6">
            <w:pPr>
              <w:spacing w:after="120"/>
            </w:pPr>
            <w:r>
              <w:t>componentOf</w:t>
            </w:r>
          </w:p>
        </w:tc>
      </w:tr>
      <w:tr w:rsidR="008A7BC9" w14:paraId="75FAAC58" w14:textId="77777777" w:rsidTr="003A65A6">
        <w:tc>
          <w:tcPr>
            <w:tcW w:w="2758" w:type="dxa"/>
          </w:tcPr>
          <w:p w14:paraId="2E39DAD4" w14:textId="77777777" w:rsidR="008A7BC9" w:rsidRDefault="008A7BC9" w:rsidP="003A65A6">
            <w:pPr>
              <w:tabs>
                <w:tab w:val="right" w:pos="2348"/>
              </w:tabs>
              <w:spacing w:after="120"/>
            </w:pPr>
            <w:r>
              <w:t>immediateComponentOf</w:t>
            </w:r>
          </w:p>
        </w:tc>
        <w:tc>
          <w:tcPr>
            <w:tcW w:w="2406" w:type="dxa"/>
          </w:tcPr>
          <w:p w14:paraId="7C8CCDDB" w14:textId="77777777" w:rsidR="008A7BC9" w:rsidRDefault="008A7BC9" w:rsidP="003A65A6">
            <w:pPr>
              <w:tabs>
                <w:tab w:val="right" w:pos="2348"/>
              </w:tabs>
              <w:spacing w:after="120"/>
            </w:pPr>
            <w:r>
              <w:t>subPropertyOf</w:t>
            </w:r>
          </w:p>
        </w:tc>
        <w:tc>
          <w:tcPr>
            <w:tcW w:w="4186" w:type="dxa"/>
          </w:tcPr>
          <w:p w14:paraId="40C23867" w14:textId="77777777" w:rsidR="008A7BC9" w:rsidRDefault="008A7BC9" w:rsidP="003A65A6">
            <w:pPr>
              <w:spacing w:after="120"/>
            </w:pPr>
            <w:r>
              <w:t>componentOf</w:t>
            </w:r>
          </w:p>
        </w:tc>
      </w:tr>
      <w:tr w:rsidR="008A7BC9" w14:paraId="739CD9F8" w14:textId="77777777" w:rsidTr="003A65A6">
        <w:tc>
          <w:tcPr>
            <w:tcW w:w="2758" w:type="dxa"/>
          </w:tcPr>
          <w:p w14:paraId="2CB29F82" w14:textId="77777777" w:rsidR="008A7BC9" w:rsidRDefault="008A7BC9" w:rsidP="003A65A6">
            <w:pPr>
              <w:spacing w:after="120"/>
            </w:pPr>
            <w:r>
              <w:t>containedIn</w:t>
            </w:r>
          </w:p>
        </w:tc>
        <w:tc>
          <w:tcPr>
            <w:tcW w:w="2406" w:type="dxa"/>
          </w:tcPr>
          <w:p w14:paraId="5B9E1BA9" w14:textId="77777777" w:rsidR="008A7BC9" w:rsidRPr="00665086" w:rsidRDefault="008A7BC9" w:rsidP="003A65A6">
            <w:pPr>
              <w:tabs>
                <w:tab w:val="right" w:pos="2348"/>
              </w:tabs>
              <w:spacing w:after="120"/>
              <w:rPr>
                <w:strike/>
              </w:rPr>
            </w:pPr>
            <w:r>
              <w:t>inverseOf</w:t>
            </w:r>
          </w:p>
        </w:tc>
        <w:tc>
          <w:tcPr>
            <w:tcW w:w="4186" w:type="dxa"/>
          </w:tcPr>
          <w:p w14:paraId="5B980FA3" w14:textId="77777777" w:rsidR="008A7BC9" w:rsidRPr="00665086" w:rsidRDefault="008A7BC9" w:rsidP="003A65A6">
            <w:pPr>
              <w:spacing w:after="120"/>
              <w:rPr>
                <w:strike/>
              </w:rPr>
            </w:pPr>
            <w:r>
              <w:t>contains</w:t>
            </w:r>
          </w:p>
        </w:tc>
      </w:tr>
      <w:tr w:rsidR="008A7BC9" w14:paraId="328A3952" w14:textId="77777777" w:rsidTr="003A65A6">
        <w:tc>
          <w:tcPr>
            <w:tcW w:w="2758" w:type="dxa"/>
          </w:tcPr>
          <w:p w14:paraId="636305AA" w14:textId="77777777" w:rsidR="008A7BC9" w:rsidRDefault="008A7BC9" w:rsidP="003A65A6">
            <w:pPr>
              <w:spacing w:after="120"/>
            </w:pPr>
            <w:r>
              <w:t>contains</w:t>
            </w:r>
          </w:p>
        </w:tc>
        <w:tc>
          <w:tcPr>
            <w:tcW w:w="2406" w:type="dxa"/>
          </w:tcPr>
          <w:p w14:paraId="68DD2D49" w14:textId="77777777" w:rsidR="008A7BC9" w:rsidRDefault="008A7BC9" w:rsidP="003A65A6">
            <w:pPr>
              <w:tabs>
                <w:tab w:val="right" w:pos="2348"/>
              </w:tabs>
              <w:spacing w:after="120"/>
            </w:pPr>
            <w:r>
              <w:t>inverseOf</w:t>
            </w:r>
          </w:p>
        </w:tc>
        <w:tc>
          <w:tcPr>
            <w:tcW w:w="4186" w:type="dxa"/>
          </w:tcPr>
          <w:p w14:paraId="081F4441" w14:textId="77777777" w:rsidR="008A7BC9" w:rsidRDefault="008A7BC9" w:rsidP="003A65A6">
            <w:pPr>
              <w:spacing w:after="120"/>
            </w:pPr>
            <w:r>
              <w:t>containedIn</w:t>
            </w:r>
          </w:p>
        </w:tc>
      </w:tr>
      <w:tr w:rsidR="008A7BC9" w14:paraId="4C0EDD0D" w14:textId="77777777" w:rsidTr="003A65A6">
        <w:tc>
          <w:tcPr>
            <w:tcW w:w="2758" w:type="dxa"/>
          </w:tcPr>
          <w:p w14:paraId="7BC5D21B" w14:textId="77777777" w:rsidR="008A7BC9" w:rsidRDefault="008A7BC9" w:rsidP="003A65A6">
            <w:pPr>
              <w:spacing w:after="120"/>
            </w:pPr>
            <w:r>
              <w:t>immediatelyContainedIn</w:t>
            </w:r>
          </w:p>
        </w:tc>
        <w:tc>
          <w:tcPr>
            <w:tcW w:w="2406" w:type="dxa"/>
          </w:tcPr>
          <w:p w14:paraId="6F1A5569" w14:textId="77777777" w:rsidR="008A7BC9" w:rsidRDefault="008A7BC9" w:rsidP="003A65A6">
            <w:pPr>
              <w:tabs>
                <w:tab w:val="right" w:pos="2348"/>
              </w:tabs>
              <w:spacing w:after="120"/>
            </w:pPr>
            <w:r>
              <w:t>subPropertyOf</w:t>
            </w:r>
          </w:p>
        </w:tc>
        <w:tc>
          <w:tcPr>
            <w:tcW w:w="4186" w:type="dxa"/>
          </w:tcPr>
          <w:p w14:paraId="604B83DF" w14:textId="77777777" w:rsidR="008A7BC9" w:rsidRDefault="008A7BC9" w:rsidP="003A65A6">
            <w:pPr>
              <w:spacing w:after="120"/>
            </w:pPr>
            <w:r>
              <w:t>containedIn</w:t>
            </w:r>
          </w:p>
        </w:tc>
      </w:tr>
    </w:tbl>
    <w:p w14:paraId="714309CC" w14:textId="77777777" w:rsidR="008A7BC9" w:rsidRPr="00203366" w:rsidRDefault="008A7BC9" w:rsidP="008A7BC9">
      <w:pPr>
        <w:spacing w:after="120" w:line="360" w:lineRule="auto"/>
      </w:pPr>
    </w:p>
    <w:p w14:paraId="33DBBB4A" w14:textId="77777777" w:rsidR="008A7BC9" w:rsidRPr="001C4089" w:rsidRDefault="008A7BC9" w:rsidP="008A7BC9">
      <w:pPr>
        <w:pStyle w:val="Heading4"/>
      </w:pPr>
      <w:r>
        <w:t>An Example</w:t>
      </w:r>
    </w:p>
    <w:p w14:paraId="0FACDA2E" w14:textId="77777777" w:rsidR="008A7BC9" w:rsidRDefault="008A7BC9" w:rsidP="008A7BC9">
      <w:pPr>
        <w:spacing w:after="120" w:line="360" w:lineRule="auto"/>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t xml:space="preserve">Figure </w:t>
      </w:r>
      <w:r>
        <w:rPr>
          <w:noProof/>
        </w:rPr>
        <w:t>10</w:t>
      </w:r>
      <w:r>
        <w:fldChar w:fldCharType="end"/>
      </w:r>
      <w:r>
        <w:t>.</w:t>
      </w:r>
    </w:p>
    <w:p w14:paraId="753AD772" w14:textId="77777777" w:rsidR="008A7BC9" w:rsidRDefault="008A7BC9" w:rsidP="008A7BC9">
      <w:pPr>
        <w:keepNext/>
        <w:spacing w:after="120" w:line="360" w:lineRule="auto"/>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77777777" w:rsidR="008A7BC9" w:rsidRPr="00DB1ED8" w:rsidRDefault="008A7BC9" w:rsidP="008A7BC9">
      <w:pPr>
        <w:pStyle w:val="Caption"/>
        <w:spacing w:after="120"/>
        <w:rPr>
          <w:lang w:val="en-CA"/>
        </w:rPr>
      </w:pPr>
      <w:bookmarkStart w:id="83" w:name="_Ref13053357"/>
      <w:r>
        <w:t xml:space="preserve">Figure </w:t>
      </w:r>
      <w:r>
        <w:fldChar w:fldCharType="begin"/>
      </w:r>
      <w:r>
        <w:instrText xml:space="preserve"> SEQ Figure \* ARABIC </w:instrText>
      </w:r>
      <w:r>
        <w:fldChar w:fldCharType="separate"/>
      </w:r>
      <w:r>
        <w:rPr>
          <w:noProof/>
        </w:rPr>
        <w:t>13</w:t>
      </w:r>
      <w:r>
        <w:rPr>
          <w:noProof/>
        </w:rPr>
        <w:fldChar w:fldCharType="end"/>
      </w:r>
      <w:bookmarkEnd w:id="83"/>
      <w:r>
        <w:t>: Example use of the Mereology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1032FFEF" w:rsidR="00EA41E0" w:rsidRDefault="00EA41E0" w:rsidP="00EA41E0">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 these ontology and other OWL formalisms.</w:t>
      </w:r>
    </w:p>
    <w:p w14:paraId="39EF7EF3" w14:textId="77777777" w:rsidR="00EA41E0" w:rsidRDefault="00EA41E0" w:rsidP="00EA41E0"/>
    <w:p w14:paraId="5860CC8B" w14:textId="7DEE4C3B" w:rsidR="00C355FA" w:rsidRPr="007736F9" w:rsidRDefault="00C355FA" w:rsidP="00DA31E1">
      <w:pPr>
        <w:pStyle w:val="ListParagraph"/>
        <w:numPr>
          <w:ilvl w:val="0"/>
          <w:numId w:val="26"/>
        </w:numPr>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DA31E1">
      <w:pPr>
        <w:pStyle w:val="ListParagraph"/>
        <w:numPr>
          <w:ilvl w:val="1"/>
          <w:numId w:val="26"/>
        </w:numPr>
      </w:pPr>
      <w:r w:rsidRPr="007736F9">
        <w:t>Map the relations to GeoSPARQL properties</w:t>
      </w:r>
    </w:p>
    <w:p w14:paraId="3B8434EF" w14:textId="59EF7B7B" w:rsidR="00810AC1" w:rsidRPr="007736F9" w:rsidRDefault="00810AC1" w:rsidP="00DA31E1">
      <w:pPr>
        <w:pStyle w:val="ListParagraph"/>
        <w:numPr>
          <w:ilvl w:val="0"/>
          <w:numId w:val="26"/>
        </w:numPr>
      </w:pPr>
      <w:r w:rsidRPr="007736F9">
        <w:t>Extend with a first-order formalization or mereology</w:t>
      </w:r>
    </w:p>
    <w:p w14:paraId="213C1208" w14:textId="77777777" w:rsidR="004053E0" w:rsidRDefault="004053E0" w:rsidP="004053E0">
      <w:pPr>
        <w:pStyle w:val="Heading3"/>
      </w:pPr>
      <w:bookmarkStart w:id="84" w:name="_Toc19780948"/>
      <w:r w:rsidRPr="00216E9F">
        <w:t>Ontology of Units of Measure</w:t>
      </w:r>
      <w:bookmarkEnd w:id="84"/>
    </w:p>
    <w:p w14:paraId="188C90AE" w14:textId="4BB6E4B5" w:rsidR="00D479C9" w:rsidRPr="00D479C9" w:rsidRDefault="0089518D" w:rsidP="00D479C9">
      <w:pPr>
        <w:rPr>
          <w:i/>
        </w:rPr>
      </w:pPr>
      <w:r>
        <w:rPr>
          <w:i/>
        </w:rPr>
        <w:t>http://ontology.eil.utoronto.ca/icity/</w:t>
      </w:r>
      <w:r w:rsidR="00D479C9">
        <w:rPr>
          <w:i/>
        </w:rPr>
        <w:t>OM</w:t>
      </w:r>
      <w:r w:rsidR="00AC0B4C">
        <w:rPr>
          <w:i/>
        </w:rPr>
        <w:t>.owl</w:t>
      </w:r>
    </w:p>
    <w:p w14:paraId="786DE6CE" w14:textId="77777777" w:rsidR="0017750F" w:rsidRPr="00652A82" w:rsidRDefault="0017750F" w:rsidP="0017750F">
      <w:pPr>
        <w:spacing w:after="120" w:line="360" w:lineRule="auto"/>
      </w:pPr>
      <w:r>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lastRenderedPageBreak/>
        <w:t>The Ontology</w:t>
      </w:r>
    </w:p>
    <w:p w14:paraId="46ABDBC3" w14:textId="77777777" w:rsidR="0017750F" w:rsidRDefault="0017750F" w:rsidP="0017750F">
      <w:pPr>
        <w:spacing w:after="120" w:line="360" w:lineRule="auto"/>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Key concepts are reused from the Units of Measure ontology defined by </w:t>
      </w:r>
      <w:r>
        <w:fldChar w:fldCharType="begin"/>
      </w:r>
      <w:r>
        <w:instrText xml:space="preserve"> ADDIN EN.CITE &lt;EndNote&gt;&lt;Cite&gt;&lt;Author&gt;Rijgersberg&lt;/Author&gt;&lt;Year&gt;2013&lt;/Year&gt;&lt;IDText&gt;Ontology of units of measure and related concepts&lt;/IDText&gt;&lt;DisplayText&gt;[22]&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fldChar w:fldCharType="separate"/>
      </w:r>
      <w:r>
        <w:rPr>
          <w:noProof/>
        </w:rPr>
        <w:t>[22]</w:t>
      </w:r>
      <w:r>
        <w:fldChar w:fldCharType="end"/>
      </w:r>
      <w:r>
        <w:t xml:space="preserve">. The full Units of Measure ontology is not imported here as it is quite large and includes many concepts that are out of scope for transportation planning. Existing concepts may be added from the original ontology or this ontology may be extended as to capture new units of measure as required. The Units of Measure Ontology was chosen for reuse to maintain consistency with other ontology-based standards efforts in the smart cities domain, in particular the ISO standard in development for smart city indicators </w:t>
      </w:r>
      <w:r>
        <w:fldChar w:fldCharType="begin"/>
      </w:r>
      <w:r>
        <w:instrText xml:space="preserve"> ADDIN EN.CITE &lt;EndNote&gt;&lt;Cite&gt;&lt;Author&gt;ISO/IEC&lt;/Author&gt;&lt;IDText&gt;Information technology - An upper level ontology for smart city indicators&lt;/IDText&gt;&lt;DisplayText&gt;[23]&lt;/DisplayText&gt;&lt;record&gt;&lt;urls&gt;&lt;related-urls&gt;&lt;url&gt;https://www.iso.org/standard/72325.html&lt;/url&gt;&lt;/related-urls&gt;&lt;/urls&gt;&lt;titles&gt;&lt;title&gt;Information technology - An upper level ontology for smart city indicators&lt;/title&gt;&lt;/titles&gt;&lt;number&gt;ISO/IEC DIS 21972&lt;/number&gt;&lt;contributors&gt;&lt;authors&gt;&lt;author&gt;ISO/IEC JTC1 Information technology&lt;/author&gt;&lt;/authors&gt;&lt;/contributors&gt;&lt;added-date format="utc"&gt;1564584502&lt;/added-date&gt;&lt;ref-type name="Report"&gt;27&lt;/ref-type&gt;&lt;rec-number&gt;36&lt;/rec-number&gt;&lt;publisher&gt;ISO&lt;/publisher&gt;&lt;last-updated-date format="utc"&gt;1564585031&lt;/last-updated-date&gt;&lt;/record&gt;&lt;/Cite&gt;&lt;/EndNote&gt;</w:instrText>
      </w:r>
      <w:r>
        <w:fldChar w:fldCharType="separate"/>
      </w:r>
      <w:r>
        <w:rPr>
          <w:noProof/>
        </w:rPr>
        <w:t>[23]</w:t>
      </w:r>
      <w:r>
        <w:fldChar w:fldCharType="end"/>
      </w:r>
      <w:r>
        <w:t>.</w:t>
      </w:r>
    </w:p>
    <w:p w14:paraId="4A1AB47C" w14:textId="77777777" w:rsidR="0017750F" w:rsidRPr="00DB5DF1" w:rsidRDefault="0017750F" w:rsidP="0017750F">
      <w:pPr>
        <w:spacing w:after="120" w:line="360" w:lineRule="auto"/>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t xml:space="preserve">Table </w:t>
      </w:r>
      <w:r>
        <w:rPr>
          <w:noProof/>
        </w:rPr>
        <w:t>10</w:t>
      </w:r>
      <w:r>
        <w:fldChar w:fldCharType="end"/>
      </w:r>
      <w:r>
        <w:t>.</w:t>
      </w:r>
    </w:p>
    <w:p w14:paraId="7D8AE16B" w14:textId="77777777" w:rsidR="0017750F" w:rsidRDefault="0017750F" w:rsidP="0017750F">
      <w:pPr>
        <w:pStyle w:val="Caption"/>
        <w:keepNext/>
        <w:spacing w:after="120"/>
      </w:pPr>
      <w:bookmarkStart w:id="85" w:name="_Ref13130816"/>
      <w:r>
        <w:t xml:space="preserve">Table </w:t>
      </w:r>
      <w:r>
        <w:fldChar w:fldCharType="begin"/>
      </w:r>
      <w:r>
        <w:instrText xml:space="preserve"> SEQ Table \* ARABIC </w:instrText>
      </w:r>
      <w:r>
        <w:fldChar w:fldCharType="separate"/>
      </w:r>
      <w:r>
        <w:rPr>
          <w:noProof/>
        </w:rPr>
        <w:t>10</w:t>
      </w:r>
      <w:r>
        <w:rPr>
          <w:noProof/>
        </w:rPr>
        <w:fldChar w:fldCharType="end"/>
      </w:r>
      <w:bookmarkEnd w:id="85"/>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3A65A6">
        <w:trPr>
          <w:cantSplit/>
        </w:trPr>
        <w:tc>
          <w:tcPr>
            <w:tcW w:w="2956" w:type="dxa"/>
            <w:shd w:val="clear" w:color="auto" w:fill="00FFFF"/>
          </w:tcPr>
          <w:p w14:paraId="53F6C70C" w14:textId="77777777" w:rsidR="0017750F" w:rsidRDefault="0017750F" w:rsidP="003A65A6">
            <w:pPr>
              <w:spacing w:after="120"/>
            </w:pPr>
            <w:r>
              <w:t>Object</w:t>
            </w:r>
          </w:p>
        </w:tc>
        <w:tc>
          <w:tcPr>
            <w:tcW w:w="3577" w:type="dxa"/>
            <w:shd w:val="clear" w:color="auto" w:fill="00FFFF"/>
          </w:tcPr>
          <w:p w14:paraId="3D3EF6E5" w14:textId="77777777" w:rsidR="0017750F" w:rsidRDefault="0017750F" w:rsidP="003A65A6">
            <w:pPr>
              <w:spacing w:after="120"/>
            </w:pPr>
            <w:r>
              <w:t>Property</w:t>
            </w:r>
          </w:p>
        </w:tc>
        <w:tc>
          <w:tcPr>
            <w:tcW w:w="2817" w:type="dxa"/>
            <w:shd w:val="clear" w:color="auto" w:fill="00FFFF"/>
          </w:tcPr>
          <w:p w14:paraId="3392795F" w14:textId="77777777" w:rsidR="0017750F" w:rsidRDefault="0017750F" w:rsidP="003A65A6">
            <w:pPr>
              <w:spacing w:after="120"/>
            </w:pPr>
            <w:r>
              <w:t>Value</w:t>
            </w:r>
          </w:p>
        </w:tc>
      </w:tr>
      <w:tr w:rsidR="0017750F" w14:paraId="489A121D" w14:textId="77777777" w:rsidTr="003A65A6">
        <w:trPr>
          <w:cantSplit/>
        </w:trPr>
        <w:tc>
          <w:tcPr>
            <w:tcW w:w="2956" w:type="dxa"/>
          </w:tcPr>
          <w:p w14:paraId="60889901" w14:textId="77777777" w:rsidR="0017750F" w:rsidRDefault="0017750F" w:rsidP="003A65A6">
            <w:pPr>
              <w:spacing w:after="120"/>
            </w:pPr>
            <w:r>
              <w:t>om-</w:t>
            </w:r>
            <w:proofErr w:type="gramStart"/>
            <w:r>
              <w:t>2:Quantity</w:t>
            </w:r>
            <w:proofErr w:type="gramEnd"/>
          </w:p>
        </w:tc>
        <w:tc>
          <w:tcPr>
            <w:tcW w:w="3577" w:type="dxa"/>
          </w:tcPr>
          <w:p w14:paraId="7362AE60" w14:textId="77777777" w:rsidR="0017750F" w:rsidRDefault="0017750F" w:rsidP="003A65A6">
            <w:pPr>
              <w:spacing w:after="120"/>
            </w:pPr>
            <w:r>
              <w:t>om-</w:t>
            </w:r>
            <w:proofErr w:type="gramStart"/>
            <w:r>
              <w:t>2:</w:t>
            </w:r>
            <w:r w:rsidRPr="00E80D3C">
              <w:t>hasV</w:t>
            </w:r>
            <w:r w:rsidRPr="00AA4F4A">
              <w:t>alue</w:t>
            </w:r>
            <w:proofErr w:type="gramEnd"/>
          </w:p>
        </w:tc>
        <w:tc>
          <w:tcPr>
            <w:tcW w:w="2817" w:type="dxa"/>
          </w:tcPr>
          <w:p w14:paraId="2BC8921C" w14:textId="77777777" w:rsidR="0017750F" w:rsidRDefault="0017750F" w:rsidP="003A65A6">
            <w:pPr>
              <w:spacing w:after="120"/>
            </w:pPr>
            <w:r>
              <w:t>only om-</w:t>
            </w:r>
            <w:proofErr w:type="gramStart"/>
            <w:r>
              <w:t>2:Measure</w:t>
            </w:r>
            <w:proofErr w:type="gramEnd"/>
          </w:p>
        </w:tc>
      </w:tr>
      <w:tr w:rsidR="0017750F" w14:paraId="162FBCF6" w14:textId="77777777" w:rsidTr="003A65A6">
        <w:trPr>
          <w:cantSplit/>
        </w:trPr>
        <w:tc>
          <w:tcPr>
            <w:tcW w:w="2956" w:type="dxa"/>
          </w:tcPr>
          <w:p w14:paraId="59B5C97C" w14:textId="77777777" w:rsidR="0017750F" w:rsidRDefault="0017750F" w:rsidP="003A65A6">
            <w:pPr>
              <w:spacing w:after="120"/>
            </w:pPr>
            <w:r>
              <w:t>om-</w:t>
            </w:r>
            <w:proofErr w:type="gramStart"/>
            <w:r>
              <w:t>2:Measure</w:t>
            </w:r>
            <w:proofErr w:type="gramEnd"/>
          </w:p>
        </w:tc>
        <w:tc>
          <w:tcPr>
            <w:tcW w:w="3577" w:type="dxa"/>
          </w:tcPr>
          <w:p w14:paraId="2DFF89EB" w14:textId="77777777" w:rsidR="0017750F" w:rsidRDefault="0017750F" w:rsidP="003A65A6">
            <w:pPr>
              <w:spacing w:after="120"/>
            </w:pPr>
            <w:r>
              <w:t>om-</w:t>
            </w:r>
            <w:proofErr w:type="gramStart"/>
            <w:r>
              <w:t>2:hasUnit</w:t>
            </w:r>
            <w:proofErr w:type="gramEnd"/>
          </w:p>
        </w:tc>
        <w:tc>
          <w:tcPr>
            <w:tcW w:w="2817" w:type="dxa"/>
          </w:tcPr>
          <w:p w14:paraId="3F5AB71E" w14:textId="77777777" w:rsidR="0017750F" w:rsidRDefault="0017750F" w:rsidP="003A65A6">
            <w:pPr>
              <w:spacing w:after="120"/>
            </w:pPr>
            <w:r>
              <w:t>only om-</w:t>
            </w:r>
            <w:proofErr w:type="gramStart"/>
            <w:r>
              <w:t>2:Unit</w:t>
            </w:r>
            <w:proofErr w:type="gramEnd"/>
          </w:p>
        </w:tc>
      </w:tr>
      <w:tr w:rsidR="0017750F" w14:paraId="2AB176D3" w14:textId="77777777" w:rsidTr="003A65A6">
        <w:trPr>
          <w:cantSplit/>
        </w:trPr>
        <w:tc>
          <w:tcPr>
            <w:tcW w:w="2956" w:type="dxa"/>
          </w:tcPr>
          <w:p w14:paraId="4070F2A6" w14:textId="77777777" w:rsidR="0017750F" w:rsidRDefault="0017750F" w:rsidP="003A65A6">
            <w:pPr>
              <w:spacing w:after="120"/>
            </w:pPr>
            <w:r>
              <w:t>om-</w:t>
            </w:r>
            <w:proofErr w:type="gramStart"/>
            <w:r>
              <w:t>2:Speed</w:t>
            </w:r>
            <w:proofErr w:type="gramEnd"/>
            <w:r>
              <w:t>_unit</w:t>
            </w:r>
          </w:p>
        </w:tc>
        <w:tc>
          <w:tcPr>
            <w:tcW w:w="3577" w:type="dxa"/>
          </w:tcPr>
          <w:p w14:paraId="48199682" w14:textId="77777777" w:rsidR="0017750F" w:rsidRDefault="0017750F" w:rsidP="003A65A6">
            <w:pPr>
              <w:spacing w:after="120"/>
            </w:pPr>
            <w:r>
              <w:t>subClassOf</w:t>
            </w:r>
          </w:p>
        </w:tc>
        <w:tc>
          <w:tcPr>
            <w:tcW w:w="2817" w:type="dxa"/>
          </w:tcPr>
          <w:p w14:paraId="18AFC8A7" w14:textId="77777777" w:rsidR="0017750F" w:rsidRDefault="0017750F" w:rsidP="003A65A6">
            <w:pPr>
              <w:spacing w:after="120"/>
            </w:pPr>
            <w:r>
              <w:t>om-</w:t>
            </w:r>
            <w:proofErr w:type="gramStart"/>
            <w:r>
              <w:t>2:Unit</w:t>
            </w:r>
            <w:proofErr w:type="gramEnd"/>
          </w:p>
        </w:tc>
      </w:tr>
      <w:tr w:rsidR="0017750F" w14:paraId="4E2D639E" w14:textId="77777777" w:rsidTr="003A65A6">
        <w:trPr>
          <w:cantSplit/>
        </w:trPr>
        <w:tc>
          <w:tcPr>
            <w:tcW w:w="2956" w:type="dxa"/>
          </w:tcPr>
          <w:p w14:paraId="7528536B" w14:textId="77777777" w:rsidR="0017750F" w:rsidRDefault="0017750F" w:rsidP="003A65A6">
            <w:pPr>
              <w:spacing w:after="120"/>
            </w:pPr>
            <w:r>
              <w:t>om-</w:t>
            </w:r>
            <w:proofErr w:type="gramStart"/>
            <w:r>
              <w:t>2:Amount</w:t>
            </w:r>
            <w:proofErr w:type="gramEnd"/>
            <w:r>
              <w:t>_of_money_unit</w:t>
            </w:r>
          </w:p>
        </w:tc>
        <w:tc>
          <w:tcPr>
            <w:tcW w:w="3577" w:type="dxa"/>
          </w:tcPr>
          <w:p w14:paraId="271516C0" w14:textId="77777777" w:rsidR="0017750F" w:rsidRDefault="0017750F" w:rsidP="003A65A6">
            <w:pPr>
              <w:spacing w:after="120"/>
            </w:pPr>
            <w:r>
              <w:t>subClassOf</w:t>
            </w:r>
          </w:p>
        </w:tc>
        <w:tc>
          <w:tcPr>
            <w:tcW w:w="2817" w:type="dxa"/>
          </w:tcPr>
          <w:p w14:paraId="6F16865C" w14:textId="77777777" w:rsidR="0017750F" w:rsidRDefault="0017750F" w:rsidP="003A65A6">
            <w:pPr>
              <w:spacing w:after="120"/>
            </w:pPr>
            <w:r>
              <w:t>om-</w:t>
            </w:r>
            <w:proofErr w:type="gramStart"/>
            <w:r>
              <w:t>2:Unit</w:t>
            </w:r>
            <w:proofErr w:type="gramEnd"/>
          </w:p>
        </w:tc>
      </w:tr>
      <w:tr w:rsidR="0017750F" w14:paraId="18D3B8CE" w14:textId="77777777" w:rsidTr="003A65A6">
        <w:trPr>
          <w:cantSplit/>
        </w:trPr>
        <w:tc>
          <w:tcPr>
            <w:tcW w:w="2956" w:type="dxa"/>
          </w:tcPr>
          <w:p w14:paraId="3E538954" w14:textId="77777777" w:rsidR="0017750F" w:rsidRDefault="0017750F" w:rsidP="003A65A6">
            <w:pPr>
              <w:spacing w:after="120"/>
            </w:pPr>
            <w:r>
              <w:t>...</w:t>
            </w:r>
          </w:p>
        </w:tc>
        <w:tc>
          <w:tcPr>
            <w:tcW w:w="3577" w:type="dxa"/>
          </w:tcPr>
          <w:p w14:paraId="25C828B2" w14:textId="77777777" w:rsidR="0017750F" w:rsidRDefault="0017750F" w:rsidP="003A65A6">
            <w:pPr>
              <w:spacing w:after="120"/>
            </w:pPr>
            <w:r>
              <w:t>subClassOf</w:t>
            </w:r>
          </w:p>
        </w:tc>
        <w:tc>
          <w:tcPr>
            <w:tcW w:w="2817" w:type="dxa"/>
          </w:tcPr>
          <w:p w14:paraId="0ACDEB97" w14:textId="77777777" w:rsidR="0017750F" w:rsidRDefault="0017750F" w:rsidP="003A65A6">
            <w:pPr>
              <w:spacing w:after="120"/>
            </w:pPr>
            <w:r>
              <w:t>om-</w:t>
            </w:r>
            <w:proofErr w:type="gramStart"/>
            <w:r>
              <w:t>2:Unit</w:t>
            </w:r>
            <w:proofErr w:type="gramEnd"/>
          </w:p>
        </w:tc>
      </w:tr>
      <w:tr w:rsidR="0017750F" w14:paraId="034E5408" w14:textId="77777777" w:rsidTr="003A65A6">
        <w:trPr>
          <w:cantSplit/>
        </w:trPr>
        <w:tc>
          <w:tcPr>
            <w:tcW w:w="2956" w:type="dxa"/>
            <w:vMerge w:val="restart"/>
          </w:tcPr>
          <w:p w14:paraId="0D656C1D" w14:textId="77777777" w:rsidR="0017750F" w:rsidRDefault="0017750F" w:rsidP="003A65A6">
            <w:pPr>
              <w:spacing w:after="120"/>
            </w:pPr>
            <w:r>
              <w:t>MonetaryValue</w:t>
            </w:r>
          </w:p>
        </w:tc>
        <w:tc>
          <w:tcPr>
            <w:tcW w:w="3577" w:type="dxa"/>
          </w:tcPr>
          <w:p w14:paraId="06F14DA2" w14:textId="77777777" w:rsidR="0017750F" w:rsidRDefault="0017750F" w:rsidP="003A65A6">
            <w:pPr>
              <w:spacing w:after="120"/>
            </w:pPr>
            <w:r>
              <w:t>subClassOf</w:t>
            </w:r>
          </w:p>
        </w:tc>
        <w:tc>
          <w:tcPr>
            <w:tcW w:w="2817" w:type="dxa"/>
          </w:tcPr>
          <w:p w14:paraId="723C030F" w14:textId="77777777" w:rsidR="0017750F" w:rsidRDefault="0017750F" w:rsidP="003A65A6">
            <w:pPr>
              <w:spacing w:after="120"/>
            </w:pPr>
            <w:r>
              <w:t>om-</w:t>
            </w:r>
            <w:proofErr w:type="gramStart"/>
            <w:r>
              <w:t>2:Measure</w:t>
            </w:r>
            <w:proofErr w:type="gramEnd"/>
          </w:p>
        </w:tc>
      </w:tr>
      <w:tr w:rsidR="0017750F" w14:paraId="43FE244A" w14:textId="77777777" w:rsidTr="003A65A6">
        <w:trPr>
          <w:cantSplit/>
        </w:trPr>
        <w:tc>
          <w:tcPr>
            <w:tcW w:w="2956" w:type="dxa"/>
            <w:vMerge/>
          </w:tcPr>
          <w:p w14:paraId="6EFA7ADD" w14:textId="77777777" w:rsidR="0017750F" w:rsidRDefault="0017750F" w:rsidP="003A65A6">
            <w:pPr>
              <w:spacing w:after="120"/>
            </w:pPr>
          </w:p>
        </w:tc>
        <w:tc>
          <w:tcPr>
            <w:tcW w:w="3577" w:type="dxa"/>
          </w:tcPr>
          <w:p w14:paraId="1A4866D4" w14:textId="77777777" w:rsidR="0017750F" w:rsidRDefault="0017750F" w:rsidP="003A65A6">
            <w:pPr>
              <w:spacing w:after="120"/>
            </w:pPr>
            <w:r>
              <w:t>hasRelativeYear</w:t>
            </w:r>
          </w:p>
        </w:tc>
        <w:tc>
          <w:tcPr>
            <w:tcW w:w="2817" w:type="dxa"/>
          </w:tcPr>
          <w:p w14:paraId="669D84D7" w14:textId="77777777" w:rsidR="0017750F" w:rsidRDefault="0017750F" w:rsidP="003A65A6">
            <w:pPr>
              <w:spacing w:after="120"/>
            </w:pPr>
            <w:r>
              <w:t xml:space="preserve">exactly 1 </w:t>
            </w:r>
            <w:proofErr w:type="gramStart"/>
            <w:r>
              <w:t>xsd:gYear</w:t>
            </w:r>
            <w:proofErr w:type="gramEnd"/>
          </w:p>
        </w:tc>
      </w:tr>
      <w:tr w:rsidR="0017750F" w14:paraId="3AD03FB6" w14:textId="77777777" w:rsidTr="003A65A6">
        <w:trPr>
          <w:cantSplit/>
        </w:trPr>
        <w:tc>
          <w:tcPr>
            <w:tcW w:w="2956" w:type="dxa"/>
            <w:vMerge/>
          </w:tcPr>
          <w:p w14:paraId="07C31236" w14:textId="77777777" w:rsidR="0017750F" w:rsidRDefault="0017750F" w:rsidP="003A65A6">
            <w:pPr>
              <w:spacing w:after="120"/>
            </w:pPr>
          </w:p>
        </w:tc>
        <w:tc>
          <w:tcPr>
            <w:tcW w:w="3577" w:type="dxa"/>
          </w:tcPr>
          <w:p w14:paraId="619E6799" w14:textId="77777777" w:rsidR="0017750F" w:rsidRDefault="0017750F" w:rsidP="003A65A6">
            <w:pPr>
              <w:spacing w:after="120"/>
            </w:pPr>
            <w:r>
              <w:t>om-</w:t>
            </w:r>
            <w:proofErr w:type="gramStart"/>
            <w:r>
              <w:t>2:hasUnit</w:t>
            </w:r>
            <w:proofErr w:type="gramEnd"/>
          </w:p>
        </w:tc>
        <w:tc>
          <w:tcPr>
            <w:tcW w:w="2817" w:type="dxa"/>
          </w:tcPr>
          <w:p w14:paraId="14F94B73" w14:textId="77777777" w:rsidR="0017750F" w:rsidRDefault="0017750F" w:rsidP="003A65A6">
            <w:pPr>
              <w:spacing w:after="120"/>
            </w:pPr>
            <w:r>
              <w:t>only om-</w:t>
            </w:r>
            <w:proofErr w:type="gramStart"/>
            <w:r>
              <w:t>2:Amount</w:t>
            </w:r>
            <w:proofErr w:type="gramEnd"/>
            <w:r>
              <w:t>_of_money_unit</w:t>
            </w:r>
          </w:p>
        </w:tc>
      </w:tr>
      <w:tr w:rsidR="0017750F" w14:paraId="6FEA3DBD" w14:textId="77777777" w:rsidTr="003A65A6">
        <w:trPr>
          <w:cantSplit/>
        </w:trPr>
        <w:tc>
          <w:tcPr>
            <w:tcW w:w="2956" w:type="dxa"/>
            <w:vMerge w:val="restart"/>
          </w:tcPr>
          <w:p w14:paraId="62290727" w14:textId="77777777" w:rsidR="0017750F" w:rsidRDefault="0017750F" w:rsidP="003A65A6">
            <w:pPr>
              <w:spacing w:after="120"/>
            </w:pPr>
            <w:r>
              <w:lastRenderedPageBreak/>
              <w:t>ValueOfMoney</w:t>
            </w:r>
          </w:p>
        </w:tc>
        <w:tc>
          <w:tcPr>
            <w:tcW w:w="3577" w:type="dxa"/>
          </w:tcPr>
          <w:p w14:paraId="5B043B6F" w14:textId="77777777" w:rsidR="0017750F" w:rsidRDefault="0017750F" w:rsidP="003A65A6">
            <w:pPr>
              <w:spacing w:after="120"/>
            </w:pPr>
            <w:r>
              <w:t>subClassOf</w:t>
            </w:r>
          </w:p>
        </w:tc>
        <w:tc>
          <w:tcPr>
            <w:tcW w:w="2817" w:type="dxa"/>
          </w:tcPr>
          <w:p w14:paraId="4C68EA1D" w14:textId="77777777" w:rsidR="0017750F" w:rsidRDefault="0017750F" w:rsidP="003A65A6">
            <w:pPr>
              <w:spacing w:after="120"/>
            </w:pPr>
            <w:r>
              <w:t>om-</w:t>
            </w:r>
            <w:proofErr w:type="gramStart"/>
            <w:r>
              <w:t>2:Quantity</w:t>
            </w:r>
            <w:proofErr w:type="gramEnd"/>
          </w:p>
        </w:tc>
      </w:tr>
      <w:tr w:rsidR="0017750F" w14:paraId="206B4417" w14:textId="77777777" w:rsidTr="003A65A6">
        <w:trPr>
          <w:cantSplit/>
        </w:trPr>
        <w:tc>
          <w:tcPr>
            <w:tcW w:w="2956" w:type="dxa"/>
            <w:vMerge/>
          </w:tcPr>
          <w:p w14:paraId="084F6863" w14:textId="77777777" w:rsidR="0017750F" w:rsidRDefault="0017750F" w:rsidP="003A65A6">
            <w:pPr>
              <w:spacing w:after="120"/>
            </w:pPr>
          </w:p>
        </w:tc>
        <w:tc>
          <w:tcPr>
            <w:tcW w:w="3577" w:type="dxa"/>
          </w:tcPr>
          <w:p w14:paraId="696440A8" w14:textId="77777777" w:rsidR="0017750F" w:rsidRDefault="0017750F" w:rsidP="003A65A6">
            <w:pPr>
              <w:spacing w:after="120"/>
            </w:pPr>
            <w:r>
              <w:t>subClassOf</w:t>
            </w:r>
          </w:p>
        </w:tc>
        <w:tc>
          <w:tcPr>
            <w:tcW w:w="2817" w:type="dxa"/>
          </w:tcPr>
          <w:p w14:paraId="46114AB1" w14:textId="77777777" w:rsidR="0017750F" w:rsidRDefault="0017750F" w:rsidP="003A65A6">
            <w:pPr>
              <w:spacing w:after="120"/>
            </w:pPr>
            <w:r>
              <w:t>om-</w:t>
            </w:r>
            <w:proofErr w:type="gramStart"/>
            <w:r>
              <w:t>2:AmountOfMoney</w:t>
            </w:r>
            <w:proofErr w:type="gramEnd"/>
          </w:p>
        </w:tc>
      </w:tr>
      <w:tr w:rsidR="0017750F" w14:paraId="2257A9AF" w14:textId="77777777" w:rsidTr="003A65A6">
        <w:trPr>
          <w:cantSplit/>
        </w:trPr>
        <w:tc>
          <w:tcPr>
            <w:tcW w:w="2956" w:type="dxa"/>
            <w:vMerge/>
          </w:tcPr>
          <w:p w14:paraId="4E1FED63" w14:textId="77777777" w:rsidR="0017750F" w:rsidRDefault="0017750F" w:rsidP="003A65A6">
            <w:pPr>
              <w:spacing w:after="120"/>
            </w:pPr>
          </w:p>
        </w:tc>
        <w:tc>
          <w:tcPr>
            <w:tcW w:w="3577" w:type="dxa"/>
          </w:tcPr>
          <w:p w14:paraId="39E2D04C" w14:textId="77777777" w:rsidR="0017750F" w:rsidRDefault="0017750F" w:rsidP="003A65A6">
            <w:pPr>
              <w:spacing w:after="120"/>
            </w:pPr>
            <w:r>
              <w:t>om-</w:t>
            </w:r>
            <w:proofErr w:type="gramStart"/>
            <w:r>
              <w:t>2:hasValue</w:t>
            </w:r>
            <w:proofErr w:type="gramEnd"/>
          </w:p>
        </w:tc>
        <w:tc>
          <w:tcPr>
            <w:tcW w:w="2817" w:type="dxa"/>
          </w:tcPr>
          <w:p w14:paraId="4D5DCB93" w14:textId="77777777" w:rsidR="0017750F" w:rsidRDefault="0017750F" w:rsidP="003A65A6">
            <w:pPr>
              <w:spacing w:after="120"/>
            </w:pPr>
            <w:r>
              <w:t>only MonetaryValue</w:t>
            </w:r>
          </w:p>
        </w:tc>
      </w:tr>
    </w:tbl>
    <w:p w14:paraId="18156BE7" w14:textId="77777777" w:rsidR="0017750F" w:rsidRDefault="0017750F" w:rsidP="0017750F">
      <w:pPr>
        <w:pStyle w:val="Heading3"/>
        <w:numPr>
          <w:ilvl w:val="0"/>
          <w:numId w:val="0"/>
        </w:numPr>
        <w:spacing w:after="120" w:line="360" w:lineRule="auto"/>
        <w:ind w:left="720" w:hanging="720"/>
        <w:rPr>
          <w:lang w:val="en-CA"/>
        </w:rPr>
      </w:pPr>
    </w:p>
    <w:p w14:paraId="08D941C8" w14:textId="77777777" w:rsidR="0017750F" w:rsidRPr="00652A82" w:rsidRDefault="0017750F" w:rsidP="0017750F">
      <w:pPr>
        <w:pStyle w:val="Heading4"/>
      </w:pPr>
      <w:r>
        <w:t>An Example</w:t>
      </w:r>
    </w:p>
    <w:p w14:paraId="11BD465D" w14:textId="77777777" w:rsidR="0017750F" w:rsidRDefault="0017750F" w:rsidP="0017750F">
      <w:pPr>
        <w:spacing w:after="120" w:line="360" w:lineRule="auto"/>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t xml:space="preserve">Figure </w:t>
      </w:r>
      <w:r>
        <w:rPr>
          <w:noProof/>
        </w:rPr>
        <w:t>11</w:t>
      </w:r>
      <w:r>
        <w:fldChar w:fldCharType="end"/>
      </w:r>
      <w:r>
        <w:t>.</w:t>
      </w:r>
    </w:p>
    <w:p w14:paraId="254113CF" w14:textId="77777777" w:rsidR="0017750F" w:rsidRDefault="0017750F" w:rsidP="0017750F">
      <w:pPr>
        <w:keepNext/>
        <w:spacing w:after="120" w:line="360" w:lineRule="auto"/>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77777777" w:rsidR="0017750F" w:rsidRDefault="0017750F" w:rsidP="0017750F">
      <w:pPr>
        <w:pStyle w:val="Caption"/>
        <w:spacing w:after="120"/>
        <w:rPr>
          <w:lang w:val="en-CA"/>
        </w:rPr>
      </w:pPr>
      <w:bookmarkStart w:id="86" w:name="_Ref13130894"/>
      <w:r>
        <w:t xml:space="preserve">Figure </w:t>
      </w:r>
      <w:r>
        <w:fldChar w:fldCharType="begin"/>
      </w:r>
      <w:r>
        <w:instrText xml:space="preserve"> SEQ Figure \* ARABIC </w:instrText>
      </w:r>
      <w:r>
        <w:fldChar w:fldCharType="separate"/>
      </w:r>
      <w:r>
        <w:rPr>
          <w:noProof/>
        </w:rPr>
        <w:t>14</w:t>
      </w:r>
      <w:r>
        <w:rPr>
          <w:noProof/>
        </w:rPr>
        <w:fldChar w:fldCharType="end"/>
      </w:r>
      <w:bookmarkEnd w:id="86"/>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 xml:space="preserve">e reuse the following classes from the GCI-Foundation ontology: </w:t>
      </w:r>
      <w:proofErr w:type="gramStart"/>
      <w:r w:rsidR="00C87610">
        <w:t>gci:PopulationSize</w:t>
      </w:r>
      <w:proofErr w:type="gramEnd"/>
      <w:r w:rsidR="00C87610">
        <w:t>,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56781F82" w14:textId="6DFBF4DA" w:rsidR="00610F94" w:rsidRPr="00E80D3C" w:rsidRDefault="0058395F" w:rsidP="00E80D3C">
      <w:pPr>
        <w:rPr>
          <w:sz w:val="22"/>
        </w:rPr>
      </w:pPr>
      <w:r>
        <w:lastRenderedPageBreak/>
        <w:t xml:space="preserve">The quantity of interest (population size being measured/described) is defined as </w:t>
      </w:r>
      <w:proofErr w:type="gramStart"/>
      <w:r>
        <w:t>gci:Population</w:t>
      </w:r>
      <w:proofErr w:type="gramEnd"/>
      <w:r>
        <w:t xml:space="preserve">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B371C7">
        <w:t xml:space="preserve">Figure </w:t>
      </w:r>
      <w:r w:rsidR="00B371C7">
        <w:rPr>
          <w:noProof/>
        </w:rPr>
        <w:t>6</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w:t>
      </w:r>
      <w:proofErr w:type="gramStart"/>
      <w:r w:rsidR="008D6847">
        <w:t>captures</w:t>
      </w:r>
      <w:proofErr w:type="gramEnd"/>
      <w:r w:rsidR="008D6847">
        <w:t xml:space="preserve"> only t</w:t>
      </w:r>
      <w:r w:rsidR="0017750F">
        <w:t>he</w:t>
      </w:r>
      <w:r w:rsidR="008D6847">
        <w:t xml:space="preserve"> core concepts of Population Size, Population Measure, Cardinality Unit, and Population, as depicted in </w:t>
      </w:r>
      <w:r w:rsidR="008D6847">
        <w:fldChar w:fldCharType="begin"/>
      </w:r>
      <w:r w:rsidR="008D6847">
        <w:instrText xml:space="preserve"> REF _Ref516468604 \h </w:instrText>
      </w:r>
      <w:r w:rsidR="008D6847">
        <w:fldChar w:fldCharType="separate"/>
      </w:r>
      <w:r w:rsidR="00B371C7">
        <w:t xml:space="preserve">Figure </w:t>
      </w:r>
      <w:r w:rsidR="00B371C7">
        <w:rPr>
          <w:noProof/>
        </w:rPr>
        <w:t>5</w:t>
      </w:r>
      <w:r w:rsidR="008D6847">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650EEE5" w:rsidR="00C87610" w:rsidRDefault="00AA1FBD" w:rsidP="00E80D3C">
      <w:pPr>
        <w:pStyle w:val="Caption"/>
      </w:pPr>
      <w:bookmarkStart w:id="87"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81005F">
        <w:rPr>
          <w:noProof/>
        </w:rPr>
        <w:t>4</w:t>
      </w:r>
      <w:r w:rsidR="00FA06BD">
        <w:rPr>
          <w:noProof/>
        </w:rPr>
        <w:fldChar w:fldCharType="end"/>
      </w:r>
      <w:bookmarkEnd w:id="87"/>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3A65A6">
        <w:trPr>
          <w:cantSplit/>
        </w:trPr>
        <w:tc>
          <w:tcPr>
            <w:tcW w:w="2959" w:type="dxa"/>
            <w:shd w:val="clear" w:color="auto" w:fill="00FFFF"/>
          </w:tcPr>
          <w:p w14:paraId="252686CF" w14:textId="77777777" w:rsidR="0017750F" w:rsidRDefault="0017750F" w:rsidP="003A65A6">
            <w:r>
              <w:t>Object</w:t>
            </w:r>
          </w:p>
        </w:tc>
        <w:tc>
          <w:tcPr>
            <w:tcW w:w="3615" w:type="dxa"/>
            <w:shd w:val="clear" w:color="auto" w:fill="00FFFF"/>
          </w:tcPr>
          <w:p w14:paraId="520E8386" w14:textId="77777777" w:rsidR="0017750F" w:rsidRDefault="0017750F" w:rsidP="003A65A6">
            <w:r>
              <w:t>Property</w:t>
            </w:r>
          </w:p>
        </w:tc>
        <w:tc>
          <w:tcPr>
            <w:tcW w:w="2776" w:type="dxa"/>
            <w:shd w:val="clear" w:color="auto" w:fill="00FFFF"/>
          </w:tcPr>
          <w:p w14:paraId="11D87ABB" w14:textId="77777777" w:rsidR="0017750F" w:rsidRDefault="0017750F" w:rsidP="003A65A6">
            <w:r>
              <w:t>Value</w:t>
            </w:r>
          </w:p>
        </w:tc>
      </w:tr>
      <w:tr w:rsidR="0017750F" w14:paraId="30BD9A9B" w14:textId="77777777" w:rsidTr="003A65A6">
        <w:trPr>
          <w:cantSplit/>
        </w:trPr>
        <w:tc>
          <w:tcPr>
            <w:tcW w:w="2959" w:type="dxa"/>
          </w:tcPr>
          <w:p w14:paraId="6308030B" w14:textId="77777777" w:rsidR="0017750F" w:rsidRDefault="0017750F" w:rsidP="003A65A6">
            <w:r>
              <w:t>om-</w:t>
            </w:r>
            <w:proofErr w:type="gramStart"/>
            <w:r>
              <w:t>2:Quantity</w:t>
            </w:r>
            <w:proofErr w:type="gramEnd"/>
          </w:p>
        </w:tc>
        <w:tc>
          <w:tcPr>
            <w:tcW w:w="3615" w:type="dxa"/>
          </w:tcPr>
          <w:p w14:paraId="4569A200" w14:textId="77777777" w:rsidR="0017750F" w:rsidRDefault="0017750F" w:rsidP="003A65A6">
            <w:r>
              <w:t>om-</w:t>
            </w:r>
            <w:proofErr w:type="gramStart"/>
            <w:r>
              <w:t>2:</w:t>
            </w:r>
            <w:r w:rsidRPr="00E80D3C">
              <w:t>hasV</w:t>
            </w:r>
            <w:r w:rsidRPr="00AA4F4A">
              <w:t>alue</w:t>
            </w:r>
            <w:proofErr w:type="gramEnd"/>
          </w:p>
        </w:tc>
        <w:tc>
          <w:tcPr>
            <w:tcW w:w="2776" w:type="dxa"/>
          </w:tcPr>
          <w:p w14:paraId="0078AE26" w14:textId="77777777" w:rsidR="0017750F" w:rsidRDefault="0017750F" w:rsidP="003A65A6">
            <w:r>
              <w:t>only om-</w:t>
            </w:r>
            <w:proofErr w:type="gramStart"/>
            <w:r>
              <w:t>2:Measure</w:t>
            </w:r>
            <w:proofErr w:type="gramEnd"/>
          </w:p>
        </w:tc>
      </w:tr>
      <w:tr w:rsidR="0017750F" w14:paraId="652C6862" w14:textId="77777777" w:rsidTr="003A65A6">
        <w:trPr>
          <w:cantSplit/>
        </w:trPr>
        <w:tc>
          <w:tcPr>
            <w:tcW w:w="2959" w:type="dxa"/>
          </w:tcPr>
          <w:p w14:paraId="74E10BFE" w14:textId="77777777" w:rsidR="0017750F" w:rsidRDefault="0017750F" w:rsidP="003A65A6">
            <w:r>
              <w:t>om-</w:t>
            </w:r>
            <w:proofErr w:type="gramStart"/>
            <w:r>
              <w:t>2:Measure</w:t>
            </w:r>
            <w:proofErr w:type="gramEnd"/>
          </w:p>
        </w:tc>
        <w:tc>
          <w:tcPr>
            <w:tcW w:w="3615" w:type="dxa"/>
          </w:tcPr>
          <w:p w14:paraId="7895F2E3" w14:textId="77777777" w:rsidR="0017750F" w:rsidRDefault="0017750F" w:rsidP="003A65A6">
            <w:r>
              <w:t>om-</w:t>
            </w:r>
            <w:proofErr w:type="gramStart"/>
            <w:r>
              <w:t>2:hasUnit</w:t>
            </w:r>
            <w:proofErr w:type="gramEnd"/>
          </w:p>
        </w:tc>
        <w:tc>
          <w:tcPr>
            <w:tcW w:w="2776" w:type="dxa"/>
          </w:tcPr>
          <w:p w14:paraId="2B93EE5E" w14:textId="77777777" w:rsidR="0017750F" w:rsidRDefault="0017750F" w:rsidP="003A65A6">
            <w:r>
              <w:t>only om-</w:t>
            </w:r>
            <w:proofErr w:type="gramStart"/>
            <w:r>
              <w:t>2:Unit</w:t>
            </w:r>
            <w:proofErr w:type="gramEnd"/>
          </w:p>
        </w:tc>
      </w:tr>
      <w:tr w:rsidR="0017750F" w14:paraId="60DA28ED" w14:textId="77777777" w:rsidTr="003A65A6">
        <w:trPr>
          <w:cantSplit/>
        </w:trPr>
        <w:tc>
          <w:tcPr>
            <w:tcW w:w="2959" w:type="dxa"/>
          </w:tcPr>
          <w:p w14:paraId="73AD6871" w14:textId="77777777" w:rsidR="0017750F" w:rsidRDefault="0017750F" w:rsidP="003A65A6">
            <w:r>
              <w:t>om-</w:t>
            </w:r>
            <w:proofErr w:type="gramStart"/>
            <w:r>
              <w:t>2:Length</w:t>
            </w:r>
            <w:proofErr w:type="gramEnd"/>
            <w:r>
              <w:t>_unit</w:t>
            </w:r>
          </w:p>
        </w:tc>
        <w:tc>
          <w:tcPr>
            <w:tcW w:w="3615" w:type="dxa"/>
          </w:tcPr>
          <w:p w14:paraId="5E8CA605" w14:textId="77777777" w:rsidR="0017750F" w:rsidRDefault="0017750F" w:rsidP="003A65A6">
            <w:r>
              <w:t>subClassOf</w:t>
            </w:r>
          </w:p>
        </w:tc>
        <w:tc>
          <w:tcPr>
            <w:tcW w:w="2776" w:type="dxa"/>
          </w:tcPr>
          <w:p w14:paraId="54C9E81B" w14:textId="77777777" w:rsidR="0017750F" w:rsidRDefault="0017750F" w:rsidP="003A65A6">
            <w:r>
              <w:t>om-</w:t>
            </w:r>
            <w:proofErr w:type="gramStart"/>
            <w:r>
              <w:t>2:Unit</w:t>
            </w:r>
            <w:proofErr w:type="gramEnd"/>
          </w:p>
        </w:tc>
      </w:tr>
      <w:tr w:rsidR="0017750F" w14:paraId="70FC5CF9" w14:textId="77777777" w:rsidTr="003A65A6">
        <w:trPr>
          <w:cantSplit/>
        </w:trPr>
        <w:tc>
          <w:tcPr>
            <w:tcW w:w="2959" w:type="dxa"/>
          </w:tcPr>
          <w:p w14:paraId="2C60F320" w14:textId="77777777" w:rsidR="0017750F" w:rsidRDefault="0017750F" w:rsidP="003A65A6">
            <w:r>
              <w:t>om-</w:t>
            </w:r>
            <w:proofErr w:type="gramStart"/>
            <w:r>
              <w:t>2:Mass</w:t>
            </w:r>
            <w:proofErr w:type="gramEnd"/>
            <w:r>
              <w:t>_unit</w:t>
            </w:r>
          </w:p>
        </w:tc>
        <w:tc>
          <w:tcPr>
            <w:tcW w:w="3615" w:type="dxa"/>
          </w:tcPr>
          <w:p w14:paraId="1E5BE31A" w14:textId="77777777" w:rsidR="0017750F" w:rsidRDefault="0017750F" w:rsidP="003A65A6">
            <w:r>
              <w:t>subClassOf</w:t>
            </w:r>
          </w:p>
        </w:tc>
        <w:tc>
          <w:tcPr>
            <w:tcW w:w="2776" w:type="dxa"/>
          </w:tcPr>
          <w:p w14:paraId="46241311" w14:textId="77777777" w:rsidR="0017750F" w:rsidRDefault="0017750F" w:rsidP="003A65A6">
            <w:r>
              <w:t>om-</w:t>
            </w:r>
            <w:proofErr w:type="gramStart"/>
            <w:r>
              <w:t>2:Unit</w:t>
            </w:r>
            <w:proofErr w:type="gramEnd"/>
          </w:p>
        </w:tc>
      </w:tr>
      <w:tr w:rsidR="0017750F" w14:paraId="55E56673" w14:textId="77777777" w:rsidTr="003A65A6">
        <w:trPr>
          <w:cantSplit/>
        </w:trPr>
        <w:tc>
          <w:tcPr>
            <w:tcW w:w="2959" w:type="dxa"/>
          </w:tcPr>
          <w:p w14:paraId="1C87A895" w14:textId="77777777" w:rsidR="0017750F" w:rsidRDefault="0017750F" w:rsidP="003A65A6">
            <w:r>
              <w:t>om-</w:t>
            </w:r>
            <w:proofErr w:type="gramStart"/>
            <w:r>
              <w:t>2:Area</w:t>
            </w:r>
            <w:proofErr w:type="gramEnd"/>
            <w:r>
              <w:t>_unit</w:t>
            </w:r>
          </w:p>
        </w:tc>
        <w:tc>
          <w:tcPr>
            <w:tcW w:w="3615" w:type="dxa"/>
          </w:tcPr>
          <w:p w14:paraId="1B5B13CE" w14:textId="77777777" w:rsidR="0017750F" w:rsidRDefault="0017750F" w:rsidP="003A65A6">
            <w:r>
              <w:t>subClassOf</w:t>
            </w:r>
          </w:p>
        </w:tc>
        <w:tc>
          <w:tcPr>
            <w:tcW w:w="2776" w:type="dxa"/>
          </w:tcPr>
          <w:p w14:paraId="101377BE" w14:textId="77777777" w:rsidR="0017750F" w:rsidRDefault="0017750F" w:rsidP="003A65A6">
            <w:r>
              <w:t>om-</w:t>
            </w:r>
            <w:proofErr w:type="gramStart"/>
            <w:r>
              <w:t>2:Unit</w:t>
            </w:r>
            <w:proofErr w:type="gramEnd"/>
          </w:p>
        </w:tc>
      </w:tr>
      <w:tr w:rsidR="0017750F" w14:paraId="60768708" w14:textId="77777777" w:rsidTr="003A65A6">
        <w:trPr>
          <w:cantSplit/>
        </w:trPr>
        <w:tc>
          <w:tcPr>
            <w:tcW w:w="2959" w:type="dxa"/>
          </w:tcPr>
          <w:p w14:paraId="5C982CFB" w14:textId="77777777" w:rsidR="0017750F" w:rsidRDefault="0017750F" w:rsidP="003A65A6">
            <w:r>
              <w:t>om-</w:t>
            </w:r>
            <w:proofErr w:type="gramStart"/>
            <w:r>
              <w:t>2:Acceleration</w:t>
            </w:r>
            <w:proofErr w:type="gramEnd"/>
            <w:r>
              <w:t>_unit</w:t>
            </w:r>
          </w:p>
        </w:tc>
        <w:tc>
          <w:tcPr>
            <w:tcW w:w="3615" w:type="dxa"/>
          </w:tcPr>
          <w:p w14:paraId="550285E7" w14:textId="77777777" w:rsidR="0017750F" w:rsidRDefault="0017750F" w:rsidP="003A65A6">
            <w:r>
              <w:t>subClassOf</w:t>
            </w:r>
          </w:p>
        </w:tc>
        <w:tc>
          <w:tcPr>
            <w:tcW w:w="2776" w:type="dxa"/>
          </w:tcPr>
          <w:p w14:paraId="5CD7DE43" w14:textId="77777777" w:rsidR="0017750F" w:rsidRDefault="0017750F" w:rsidP="003A65A6">
            <w:r>
              <w:t>om-</w:t>
            </w:r>
            <w:proofErr w:type="gramStart"/>
            <w:r>
              <w:t>2:Unit</w:t>
            </w:r>
            <w:proofErr w:type="gramEnd"/>
          </w:p>
        </w:tc>
      </w:tr>
      <w:tr w:rsidR="0017750F" w14:paraId="29104AE8" w14:textId="77777777" w:rsidTr="003A65A6">
        <w:trPr>
          <w:cantSplit/>
        </w:trPr>
        <w:tc>
          <w:tcPr>
            <w:tcW w:w="2959" w:type="dxa"/>
          </w:tcPr>
          <w:p w14:paraId="3E271DD1" w14:textId="77777777" w:rsidR="0017750F" w:rsidDel="009F6993" w:rsidRDefault="0017750F" w:rsidP="003A65A6">
            <w:r>
              <w:t>om-</w:t>
            </w:r>
            <w:proofErr w:type="gramStart"/>
            <w:r>
              <w:t>2:Volume</w:t>
            </w:r>
            <w:proofErr w:type="gramEnd"/>
            <w:r>
              <w:t>_unit</w:t>
            </w:r>
          </w:p>
        </w:tc>
        <w:tc>
          <w:tcPr>
            <w:tcW w:w="3615" w:type="dxa"/>
          </w:tcPr>
          <w:p w14:paraId="7DAFA194" w14:textId="77777777" w:rsidR="0017750F" w:rsidRDefault="0017750F" w:rsidP="003A65A6">
            <w:r>
              <w:t>subClassOf</w:t>
            </w:r>
          </w:p>
        </w:tc>
        <w:tc>
          <w:tcPr>
            <w:tcW w:w="2776" w:type="dxa"/>
          </w:tcPr>
          <w:p w14:paraId="55D6B5FB" w14:textId="77777777" w:rsidR="0017750F" w:rsidDel="009F6993" w:rsidRDefault="0017750F" w:rsidP="003A65A6">
            <w:r>
              <w:t>om-</w:t>
            </w:r>
            <w:proofErr w:type="gramStart"/>
            <w:r>
              <w:t>2:Unit</w:t>
            </w:r>
            <w:proofErr w:type="gramEnd"/>
          </w:p>
        </w:tc>
      </w:tr>
      <w:tr w:rsidR="0017750F" w14:paraId="47335674" w14:textId="77777777" w:rsidTr="003A65A6">
        <w:trPr>
          <w:cantSplit/>
        </w:trPr>
        <w:tc>
          <w:tcPr>
            <w:tcW w:w="2959" w:type="dxa"/>
          </w:tcPr>
          <w:p w14:paraId="71166F42" w14:textId="77777777" w:rsidR="0017750F" w:rsidRDefault="0017750F" w:rsidP="003A65A6">
            <w:r>
              <w:t>om-</w:t>
            </w:r>
            <w:proofErr w:type="gramStart"/>
            <w:r>
              <w:t>2:Speed</w:t>
            </w:r>
            <w:proofErr w:type="gramEnd"/>
            <w:r>
              <w:t>_unit</w:t>
            </w:r>
          </w:p>
        </w:tc>
        <w:tc>
          <w:tcPr>
            <w:tcW w:w="3615" w:type="dxa"/>
          </w:tcPr>
          <w:p w14:paraId="04B73409" w14:textId="77777777" w:rsidR="0017750F" w:rsidRDefault="0017750F" w:rsidP="003A65A6">
            <w:r>
              <w:t>subClassOf</w:t>
            </w:r>
          </w:p>
        </w:tc>
        <w:tc>
          <w:tcPr>
            <w:tcW w:w="2776" w:type="dxa"/>
          </w:tcPr>
          <w:p w14:paraId="0353F6E5" w14:textId="77777777" w:rsidR="0017750F" w:rsidRDefault="0017750F" w:rsidP="003A65A6">
            <w:r>
              <w:t>om-</w:t>
            </w:r>
            <w:proofErr w:type="gramStart"/>
            <w:r>
              <w:t>2:Unit</w:t>
            </w:r>
            <w:proofErr w:type="gramEnd"/>
          </w:p>
        </w:tc>
      </w:tr>
      <w:tr w:rsidR="0017750F" w14:paraId="26E28498" w14:textId="77777777" w:rsidTr="003A65A6">
        <w:trPr>
          <w:cantSplit/>
        </w:trPr>
        <w:tc>
          <w:tcPr>
            <w:tcW w:w="2959" w:type="dxa"/>
          </w:tcPr>
          <w:p w14:paraId="178880E1" w14:textId="77777777" w:rsidR="0017750F" w:rsidRDefault="0017750F" w:rsidP="003A65A6">
            <w:r>
              <w:lastRenderedPageBreak/>
              <w:t>om-</w:t>
            </w:r>
            <w:proofErr w:type="gramStart"/>
            <w:r>
              <w:t>2:Amount</w:t>
            </w:r>
            <w:proofErr w:type="gramEnd"/>
            <w:r>
              <w:t>_of_money_unit</w:t>
            </w:r>
          </w:p>
        </w:tc>
        <w:tc>
          <w:tcPr>
            <w:tcW w:w="3615" w:type="dxa"/>
          </w:tcPr>
          <w:p w14:paraId="6AC4EEF5" w14:textId="77777777" w:rsidR="0017750F" w:rsidRDefault="0017750F" w:rsidP="003A65A6">
            <w:r>
              <w:t>subClassOf</w:t>
            </w:r>
          </w:p>
        </w:tc>
        <w:tc>
          <w:tcPr>
            <w:tcW w:w="2776" w:type="dxa"/>
          </w:tcPr>
          <w:p w14:paraId="20102830" w14:textId="77777777" w:rsidR="0017750F" w:rsidRDefault="0017750F" w:rsidP="003A65A6">
            <w:r>
              <w:t>om-</w:t>
            </w:r>
            <w:proofErr w:type="gramStart"/>
            <w:r>
              <w:t>2:Unit</w:t>
            </w:r>
            <w:proofErr w:type="gramEnd"/>
          </w:p>
        </w:tc>
      </w:tr>
      <w:tr w:rsidR="0017750F" w14:paraId="29CB3857" w14:textId="77777777" w:rsidTr="003A65A6">
        <w:trPr>
          <w:cantSplit/>
        </w:trPr>
        <w:tc>
          <w:tcPr>
            <w:tcW w:w="2959" w:type="dxa"/>
          </w:tcPr>
          <w:p w14:paraId="5B0575D0" w14:textId="77777777" w:rsidR="0017750F" w:rsidRDefault="0017750F" w:rsidP="003A65A6">
            <w:r>
              <w:t>Geo_Position_unit</w:t>
            </w:r>
          </w:p>
        </w:tc>
        <w:tc>
          <w:tcPr>
            <w:tcW w:w="3615" w:type="dxa"/>
          </w:tcPr>
          <w:p w14:paraId="7B85880C" w14:textId="77777777" w:rsidR="0017750F" w:rsidRDefault="0017750F" w:rsidP="003A65A6">
            <w:r>
              <w:t>subClassOf</w:t>
            </w:r>
          </w:p>
        </w:tc>
        <w:tc>
          <w:tcPr>
            <w:tcW w:w="2776" w:type="dxa"/>
          </w:tcPr>
          <w:p w14:paraId="4CC12C3F" w14:textId="77777777" w:rsidR="0017750F" w:rsidRDefault="0017750F" w:rsidP="003A65A6">
            <w:r>
              <w:t>om-</w:t>
            </w:r>
            <w:proofErr w:type="gramStart"/>
            <w:r>
              <w:t>2:Unit</w:t>
            </w:r>
            <w:proofErr w:type="gramEnd"/>
          </w:p>
        </w:tc>
      </w:tr>
      <w:tr w:rsidR="0017750F" w14:paraId="345F3BA6" w14:textId="77777777" w:rsidTr="003A65A6">
        <w:trPr>
          <w:cantSplit/>
        </w:trPr>
        <w:tc>
          <w:tcPr>
            <w:tcW w:w="2959" w:type="dxa"/>
          </w:tcPr>
          <w:p w14:paraId="743D3812" w14:textId="77777777" w:rsidR="0017750F" w:rsidRDefault="0017750F" w:rsidP="003A65A6">
            <w:proofErr w:type="gramStart"/>
            <w:r>
              <w:t>gci:Cardinality</w:t>
            </w:r>
            <w:proofErr w:type="gramEnd"/>
            <w:r>
              <w:t>_unit</w:t>
            </w:r>
          </w:p>
        </w:tc>
        <w:tc>
          <w:tcPr>
            <w:tcW w:w="3615" w:type="dxa"/>
          </w:tcPr>
          <w:p w14:paraId="6B9CFBE7" w14:textId="77777777" w:rsidR="0017750F" w:rsidRDefault="0017750F" w:rsidP="003A65A6">
            <w:r>
              <w:t>subClassOf</w:t>
            </w:r>
          </w:p>
        </w:tc>
        <w:tc>
          <w:tcPr>
            <w:tcW w:w="2776" w:type="dxa"/>
          </w:tcPr>
          <w:p w14:paraId="0078C662" w14:textId="77777777" w:rsidR="0017750F" w:rsidRDefault="0017750F" w:rsidP="003A65A6">
            <w:r>
              <w:t>om-</w:t>
            </w:r>
            <w:proofErr w:type="gramStart"/>
            <w:r>
              <w:t>2:Unit</w:t>
            </w:r>
            <w:proofErr w:type="gramEnd"/>
          </w:p>
        </w:tc>
      </w:tr>
      <w:tr w:rsidR="0017750F" w14:paraId="7FCDDEA5" w14:textId="77777777" w:rsidTr="003A65A6">
        <w:trPr>
          <w:cantSplit/>
        </w:trPr>
        <w:tc>
          <w:tcPr>
            <w:tcW w:w="2959" w:type="dxa"/>
          </w:tcPr>
          <w:p w14:paraId="448022ED" w14:textId="77777777" w:rsidR="0017750F" w:rsidRPr="00E80D3C" w:rsidRDefault="0017750F" w:rsidP="003A65A6">
            <w:r>
              <w:t>om-</w:t>
            </w:r>
            <w:proofErr w:type="gramStart"/>
            <w:r>
              <w:t>2:UnitD</w:t>
            </w:r>
            <w:r w:rsidRPr="00E80D3C">
              <w:t>ivision</w:t>
            </w:r>
            <w:proofErr w:type="gramEnd"/>
          </w:p>
        </w:tc>
        <w:tc>
          <w:tcPr>
            <w:tcW w:w="3615" w:type="dxa"/>
          </w:tcPr>
          <w:p w14:paraId="02C8B85A" w14:textId="77777777" w:rsidR="0017750F" w:rsidRPr="00043DB0" w:rsidRDefault="0017750F" w:rsidP="003A65A6">
            <w:pPr>
              <w:rPr>
                <w:highlight w:val="yellow"/>
              </w:rPr>
            </w:pPr>
            <w:r>
              <w:t>subClassOf</w:t>
            </w:r>
          </w:p>
        </w:tc>
        <w:tc>
          <w:tcPr>
            <w:tcW w:w="2776" w:type="dxa"/>
          </w:tcPr>
          <w:p w14:paraId="6955132F" w14:textId="77777777" w:rsidR="0017750F" w:rsidRDefault="0017750F" w:rsidP="003A65A6">
            <w:pPr>
              <w:rPr>
                <w:highlight w:val="yellow"/>
              </w:rPr>
            </w:pPr>
            <w:r>
              <w:t>om-</w:t>
            </w:r>
            <w:proofErr w:type="gramStart"/>
            <w:r>
              <w:t>2:Unit</w:t>
            </w:r>
            <w:proofErr w:type="gramEnd"/>
          </w:p>
        </w:tc>
      </w:tr>
      <w:tr w:rsidR="0017750F" w14:paraId="027FD921" w14:textId="77777777" w:rsidTr="003A65A6">
        <w:trPr>
          <w:cantSplit/>
        </w:trPr>
        <w:tc>
          <w:tcPr>
            <w:tcW w:w="2959" w:type="dxa"/>
            <w:vMerge w:val="restart"/>
          </w:tcPr>
          <w:p w14:paraId="17E3585B" w14:textId="77777777" w:rsidR="0017750F" w:rsidRPr="00E80D3C" w:rsidRDefault="0017750F" w:rsidP="003A65A6">
            <w:r w:rsidRPr="00E80D3C">
              <w:t>Cardinality_unit_per_</w:t>
            </w:r>
            <w:r>
              <w:t>time</w:t>
            </w:r>
          </w:p>
        </w:tc>
        <w:tc>
          <w:tcPr>
            <w:tcW w:w="3615" w:type="dxa"/>
          </w:tcPr>
          <w:p w14:paraId="07C14AA4" w14:textId="77777777" w:rsidR="0017750F" w:rsidRPr="00043DB0" w:rsidRDefault="0017750F" w:rsidP="003A65A6">
            <w:pPr>
              <w:rPr>
                <w:highlight w:val="yellow"/>
              </w:rPr>
            </w:pPr>
            <w:r>
              <w:t>subClassOf</w:t>
            </w:r>
          </w:p>
        </w:tc>
        <w:tc>
          <w:tcPr>
            <w:tcW w:w="2776" w:type="dxa"/>
          </w:tcPr>
          <w:p w14:paraId="1D59362B" w14:textId="77777777" w:rsidR="0017750F" w:rsidRDefault="0017750F" w:rsidP="003A65A6">
            <w:pPr>
              <w:rPr>
                <w:highlight w:val="yellow"/>
              </w:rPr>
            </w:pPr>
            <w:r w:rsidRPr="00E80D3C">
              <w:t>om-</w:t>
            </w:r>
            <w:proofErr w:type="gramStart"/>
            <w:r w:rsidRPr="00E80D3C">
              <w:t>2:UnitDivision</w:t>
            </w:r>
            <w:proofErr w:type="gramEnd"/>
          </w:p>
        </w:tc>
      </w:tr>
      <w:tr w:rsidR="0017750F" w14:paraId="79EB73E3" w14:textId="77777777" w:rsidTr="003A65A6">
        <w:trPr>
          <w:cantSplit/>
        </w:trPr>
        <w:tc>
          <w:tcPr>
            <w:tcW w:w="2959" w:type="dxa"/>
            <w:vMerge/>
          </w:tcPr>
          <w:p w14:paraId="7DB981BB" w14:textId="77777777" w:rsidR="0017750F" w:rsidRPr="00E80D3C" w:rsidRDefault="0017750F" w:rsidP="003A65A6"/>
        </w:tc>
        <w:tc>
          <w:tcPr>
            <w:tcW w:w="3615" w:type="dxa"/>
          </w:tcPr>
          <w:p w14:paraId="50B2CC5C" w14:textId="77777777" w:rsidR="0017750F" w:rsidRPr="00E80D3C" w:rsidRDefault="0017750F" w:rsidP="003A65A6">
            <w:r w:rsidRPr="00E80D3C">
              <w:t>om-</w:t>
            </w:r>
            <w:proofErr w:type="gramStart"/>
            <w:r w:rsidRPr="00E80D3C">
              <w:t>2:hasNumerator</w:t>
            </w:r>
            <w:proofErr w:type="gramEnd"/>
          </w:p>
        </w:tc>
        <w:tc>
          <w:tcPr>
            <w:tcW w:w="2776" w:type="dxa"/>
          </w:tcPr>
          <w:p w14:paraId="7656C5B4" w14:textId="77777777" w:rsidR="0017750F" w:rsidRPr="00E80D3C" w:rsidRDefault="0017750F" w:rsidP="003A65A6">
            <w:r w:rsidRPr="00E80D3C">
              <w:t xml:space="preserve">only </w:t>
            </w:r>
            <w:proofErr w:type="gramStart"/>
            <w:r w:rsidRPr="00E80D3C">
              <w:t>gci:Cardinality</w:t>
            </w:r>
            <w:proofErr w:type="gramEnd"/>
            <w:r w:rsidRPr="00E80D3C">
              <w:t>_unit</w:t>
            </w:r>
          </w:p>
        </w:tc>
      </w:tr>
      <w:tr w:rsidR="0017750F" w14:paraId="634B1DE0" w14:textId="77777777" w:rsidTr="003A65A6">
        <w:trPr>
          <w:cantSplit/>
        </w:trPr>
        <w:tc>
          <w:tcPr>
            <w:tcW w:w="2959" w:type="dxa"/>
            <w:vMerge/>
          </w:tcPr>
          <w:p w14:paraId="58C9C213" w14:textId="77777777" w:rsidR="0017750F" w:rsidRPr="00E80D3C" w:rsidRDefault="0017750F" w:rsidP="003A65A6"/>
        </w:tc>
        <w:tc>
          <w:tcPr>
            <w:tcW w:w="3615" w:type="dxa"/>
          </w:tcPr>
          <w:p w14:paraId="4F27416C" w14:textId="77777777" w:rsidR="0017750F" w:rsidRPr="00E80D3C" w:rsidRDefault="0017750F" w:rsidP="003A65A6">
            <w:r w:rsidRPr="00E80D3C">
              <w:t>om-</w:t>
            </w:r>
            <w:proofErr w:type="gramStart"/>
            <w:r w:rsidRPr="00E80D3C">
              <w:t>2:hasDenominator</w:t>
            </w:r>
            <w:proofErr w:type="gramEnd"/>
          </w:p>
        </w:tc>
        <w:tc>
          <w:tcPr>
            <w:tcW w:w="2776" w:type="dxa"/>
          </w:tcPr>
          <w:p w14:paraId="3005A301" w14:textId="77777777" w:rsidR="0017750F" w:rsidRPr="00E80D3C" w:rsidRDefault="0017750F" w:rsidP="003A65A6">
            <w:r w:rsidRPr="00E80D3C">
              <w:t>only om-</w:t>
            </w:r>
            <w:proofErr w:type="gramStart"/>
            <w:r w:rsidRPr="00E80D3C">
              <w:t>2:TimeUnit</w:t>
            </w:r>
            <w:proofErr w:type="gramEnd"/>
          </w:p>
        </w:tc>
      </w:tr>
      <w:tr w:rsidR="0017750F" w14:paraId="1415F195" w14:textId="77777777" w:rsidTr="003A65A6">
        <w:trPr>
          <w:cantSplit/>
        </w:trPr>
        <w:tc>
          <w:tcPr>
            <w:tcW w:w="2959" w:type="dxa"/>
          </w:tcPr>
          <w:p w14:paraId="53C60346" w14:textId="77777777" w:rsidR="0017750F" w:rsidRDefault="0017750F" w:rsidP="003A65A6">
            <w:r>
              <w:t>...</w:t>
            </w:r>
          </w:p>
        </w:tc>
        <w:tc>
          <w:tcPr>
            <w:tcW w:w="3615" w:type="dxa"/>
          </w:tcPr>
          <w:p w14:paraId="6E7879A8" w14:textId="77777777" w:rsidR="0017750F" w:rsidRDefault="0017750F" w:rsidP="003A65A6">
            <w:r>
              <w:t>subClassOf</w:t>
            </w:r>
          </w:p>
        </w:tc>
        <w:tc>
          <w:tcPr>
            <w:tcW w:w="2776" w:type="dxa"/>
          </w:tcPr>
          <w:p w14:paraId="1EE00B15" w14:textId="77777777" w:rsidR="0017750F" w:rsidRDefault="0017750F" w:rsidP="003A65A6">
            <w:r>
              <w:t>om-</w:t>
            </w:r>
            <w:proofErr w:type="gramStart"/>
            <w:r>
              <w:t>2:Unit</w:t>
            </w:r>
            <w:proofErr w:type="gramEnd"/>
            <w:r>
              <w:t>_of_measure</w:t>
            </w:r>
          </w:p>
        </w:tc>
      </w:tr>
      <w:tr w:rsidR="0017750F" w14:paraId="369AA333" w14:textId="77777777" w:rsidTr="003A65A6">
        <w:trPr>
          <w:cantSplit/>
        </w:trPr>
        <w:tc>
          <w:tcPr>
            <w:tcW w:w="2959" w:type="dxa"/>
            <w:vMerge w:val="restart"/>
          </w:tcPr>
          <w:p w14:paraId="28E1A983" w14:textId="77777777" w:rsidR="0017750F" w:rsidRDefault="0017750F" w:rsidP="003A65A6">
            <w:r>
              <w:t>MonetaryValue</w:t>
            </w:r>
          </w:p>
        </w:tc>
        <w:tc>
          <w:tcPr>
            <w:tcW w:w="3615" w:type="dxa"/>
          </w:tcPr>
          <w:p w14:paraId="7430CBE5" w14:textId="77777777" w:rsidR="0017750F" w:rsidRDefault="0017750F" w:rsidP="003A65A6">
            <w:r>
              <w:t>subClassOf</w:t>
            </w:r>
          </w:p>
        </w:tc>
        <w:tc>
          <w:tcPr>
            <w:tcW w:w="2776" w:type="dxa"/>
          </w:tcPr>
          <w:p w14:paraId="0F0B1112" w14:textId="77777777" w:rsidR="0017750F" w:rsidRDefault="0017750F" w:rsidP="003A65A6">
            <w:r>
              <w:t>om-</w:t>
            </w:r>
            <w:proofErr w:type="gramStart"/>
            <w:r>
              <w:t>2:Measure</w:t>
            </w:r>
            <w:proofErr w:type="gramEnd"/>
          </w:p>
        </w:tc>
      </w:tr>
      <w:tr w:rsidR="0017750F" w14:paraId="3FE2A8AB" w14:textId="77777777" w:rsidTr="003A65A6">
        <w:trPr>
          <w:cantSplit/>
        </w:trPr>
        <w:tc>
          <w:tcPr>
            <w:tcW w:w="2959" w:type="dxa"/>
            <w:vMerge/>
          </w:tcPr>
          <w:p w14:paraId="6573B630" w14:textId="77777777" w:rsidR="0017750F" w:rsidRDefault="0017750F" w:rsidP="003A65A6"/>
        </w:tc>
        <w:tc>
          <w:tcPr>
            <w:tcW w:w="3615" w:type="dxa"/>
          </w:tcPr>
          <w:p w14:paraId="23214766" w14:textId="77777777" w:rsidR="0017750F" w:rsidRDefault="0017750F" w:rsidP="003A65A6">
            <w:r>
              <w:t>hasRelativeYear</w:t>
            </w:r>
          </w:p>
        </w:tc>
        <w:tc>
          <w:tcPr>
            <w:tcW w:w="2776" w:type="dxa"/>
          </w:tcPr>
          <w:p w14:paraId="4EBCE67A" w14:textId="77777777" w:rsidR="0017750F" w:rsidRDefault="0017750F" w:rsidP="003A65A6">
            <w:r>
              <w:t xml:space="preserve">exactly 1 </w:t>
            </w:r>
            <w:proofErr w:type="gramStart"/>
            <w:r>
              <w:t>xsd:gYear</w:t>
            </w:r>
            <w:proofErr w:type="gramEnd"/>
          </w:p>
        </w:tc>
      </w:tr>
      <w:tr w:rsidR="0017750F" w14:paraId="58155E25" w14:textId="77777777" w:rsidTr="003A65A6">
        <w:trPr>
          <w:cantSplit/>
        </w:trPr>
        <w:tc>
          <w:tcPr>
            <w:tcW w:w="2959" w:type="dxa"/>
            <w:vMerge/>
          </w:tcPr>
          <w:p w14:paraId="756D737F" w14:textId="77777777" w:rsidR="0017750F" w:rsidRDefault="0017750F" w:rsidP="003A65A6"/>
        </w:tc>
        <w:tc>
          <w:tcPr>
            <w:tcW w:w="3615" w:type="dxa"/>
          </w:tcPr>
          <w:p w14:paraId="02F4C501" w14:textId="77777777" w:rsidR="0017750F" w:rsidRDefault="0017750F" w:rsidP="003A65A6">
            <w:r>
              <w:t>om-</w:t>
            </w:r>
            <w:proofErr w:type="gramStart"/>
            <w:r>
              <w:t>2:hasUnit</w:t>
            </w:r>
            <w:proofErr w:type="gramEnd"/>
          </w:p>
        </w:tc>
        <w:tc>
          <w:tcPr>
            <w:tcW w:w="2776" w:type="dxa"/>
          </w:tcPr>
          <w:p w14:paraId="03366034" w14:textId="77777777" w:rsidR="0017750F" w:rsidRDefault="0017750F" w:rsidP="003A65A6">
            <w:r>
              <w:t>only om-</w:t>
            </w:r>
            <w:proofErr w:type="gramStart"/>
            <w:r>
              <w:t>2:Amount</w:t>
            </w:r>
            <w:proofErr w:type="gramEnd"/>
            <w:r>
              <w:t>_of_money_unit</w:t>
            </w:r>
          </w:p>
        </w:tc>
      </w:tr>
      <w:tr w:rsidR="0017750F" w14:paraId="513DDAB7" w14:textId="77777777" w:rsidTr="003A65A6">
        <w:trPr>
          <w:cantSplit/>
        </w:trPr>
        <w:tc>
          <w:tcPr>
            <w:tcW w:w="2959" w:type="dxa"/>
            <w:vMerge w:val="restart"/>
          </w:tcPr>
          <w:p w14:paraId="46C98535" w14:textId="77777777" w:rsidR="0017750F" w:rsidRDefault="0017750F" w:rsidP="003A65A6">
            <w:proofErr w:type="gramStart"/>
            <w:r>
              <w:t>gci:Population</w:t>
            </w:r>
            <w:proofErr w:type="gramEnd"/>
            <w:r>
              <w:t>_measure</w:t>
            </w:r>
          </w:p>
        </w:tc>
        <w:tc>
          <w:tcPr>
            <w:tcW w:w="3615" w:type="dxa"/>
          </w:tcPr>
          <w:p w14:paraId="3C08174C" w14:textId="77777777" w:rsidR="0017750F" w:rsidRDefault="0017750F" w:rsidP="003A65A6">
            <w:r>
              <w:t>subClassOf</w:t>
            </w:r>
          </w:p>
        </w:tc>
        <w:tc>
          <w:tcPr>
            <w:tcW w:w="2776" w:type="dxa"/>
          </w:tcPr>
          <w:p w14:paraId="1D729EAB" w14:textId="77777777" w:rsidR="0017750F" w:rsidRDefault="0017750F" w:rsidP="003A65A6">
            <w:r>
              <w:t>om-</w:t>
            </w:r>
            <w:proofErr w:type="gramStart"/>
            <w:r>
              <w:t>2:Measure</w:t>
            </w:r>
            <w:proofErr w:type="gramEnd"/>
          </w:p>
        </w:tc>
      </w:tr>
      <w:tr w:rsidR="0017750F" w14:paraId="12B93CB5" w14:textId="77777777" w:rsidTr="003A65A6">
        <w:trPr>
          <w:cantSplit/>
        </w:trPr>
        <w:tc>
          <w:tcPr>
            <w:tcW w:w="2959" w:type="dxa"/>
            <w:vMerge/>
          </w:tcPr>
          <w:p w14:paraId="4CFC7B17" w14:textId="77777777" w:rsidR="0017750F" w:rsidRDefault="0017750F" w:rsidP="003A65A6"/>
        </w:tc>
        <w:tc>
          <w:tcPr>
            <w:tcW w:w="3615" w:type="dxa"/>
          </w:tcPr>
          <w:p w14:paraId="0D0B0EAE" w14:textId="77777777" w:rsidR="0017750F" w:rsidRDefault="0017750F" w:rsidP="003A65A6">
            <w:r>
              <w:t>subClassOf</w:t>
            </w:r>
          </w:p>
        </w:tc>
        <w:tc>
          <w:tcPr>
            <w:tcW w:w="2776" w:type="dxa"/>
          </w:tcPr>
          <w:p w14:paraId="7C3EDD35" w14:textId="77777777" w:rsidR="0017750F" w:rsidRDefault="0017750F" w:rsidP="003A65A6">
            <w:r>
              <w:t>CardinalityMeasure</w:t>
            </w:r>
          </w:p>
        </w:tc>
      </w:tr>
      <w:tr w:rsidR="0017750F" w14:paraId="3B57A87E" w14:textId="77777777" w:rsidTr="003A65A6">
        <w:trPr>
          <w:cantSplit/>
        </w:trPr>
        <w:tc>
          <w:tcPr>
            <w:tcW w:w="2959" w:type="dxa"/>
            <w:vMerge w:val="restart"/>
          </w:tcPr>
          <w:p w14:paraId="675AA85E" w14:textId="77777777" w:rsidR="0017750F" w:rsidRDefault="0017750F" w:rsidP="003A65A6">
            <w:r>
              <w:t>CardinalityMeasure</w:t>
            </w:r>
          </w:p>
        </w:tc>
        <w:tc>
          <w:tcPr>
            <w:tcW w:w="3615" w:type="dxa"/>
          </w:tcPr>
          <w:p w14:paraId="1BFA1C55" w14:textId="77777777" w:rsidR="0017750F" w:rsidRDefault="0017750F" w:rsidP="003A65A6">
            <w:r>
              <w:t>subClassOf</w:t>
            </w:r>
          </w:p>
        </w:tc>
        <w:tc>
          <w:tcPr>
            <w:tcW w:w="2776" w:type="dxa"/>
          </w:tcPr>
          <w:p w14:paraId="651D97DB" w14:textId="77777777" w:rsidR="0017750F" w:rsidRDefault="0017750F" w:rsidP="003A65A6">
            <w:r>
              <w:t>om-</w:t>
            </w:r>
            <w:proofErr w:type="gramStart"/>
            <w:r>
              <w:t>2:Measure</w:t>
            </w:r>
            <w:proofErr w:type="gramEnd"/>
          </w:p>
        </w:tc>
      </w:tr>
      <w:tr w:rsidR="0017750F" w14:paraId="217ADADE" w14:textId="77777777" w:rsidTr="003A65A6">
        <w:trPr>
          <w:cantSplit/>
        </w:trPr>
        <w:tc>
          <w:tcPr>
            <w:tcW w:w="2959" w:type="dxa"/>
            <w:vMerge/>
          </w:tcPr>
          <w:p w14:paraId="2CE7ADE2" w14:textId="77777777" w:rsidR="0017750F" w:rsidRDefault="0017750F" w:rsidP="003A65A6"/>
        </w:tc>
        <w:tc>
          <w:tcPr>
            <w:tcW w:w="3615" w:type="dxa"/>
          </w:tcPr>
          <w:p w14:paraId="4F069536" w14:textId="77777777" w:rsidR="0017750F" w:rsidRDefault="0017750F" w:rsidP="003A65A6">
            <w:r>
              <w:t>hasUnit</w:t>
            </w:r>
          </w:p>
        </w:tc>
        <w:tc>
          <w:tcPr>
            <w:tcW w:w="2776" w:type="dxa"/>
          </w:tcPr>
          <w:p w14:paraId="4A9717DA" w14:textId="77777777" w:rsidR="0017750F" w:rsidRDefault="0017750F" w:rsidP="003A65A6">
            <w:r>
              <w:t xml:space="preserve">only </w:t>
            </w:r>
            <w:proofErr w:type="gramStart"/>
            <w:r>
              <w:t>gci:Cardinality</w:t>
            </w:r>
            <w:proofErr w:type="gramEnd"/>
            <w:r>
              <w:t>_unit</w:t>
            </w:r>
          </w:p>
        </w:tc>
      </w:tr>
      <w:tr w:rsidR="0017750F" w14:paraId="7A0ED432" w14:textId="77777777" w:rsidTr="003A65A6">
        <w:trPr>
          <w:cantSplit/>
        </w:trPr>
        <w:tc>
          <w:tcPr>
            <w:tcW w:w="2959" w:type="dxa"/>
            <w:vMerge w:val="restart"/>
          </w:tcPr>
          <w:p w14:paraId="012B33DE" w14:textId="77777777" w:rsidR="0017750F" w:rsidRDefault="0017750F" w:rsidP="003A65A6">
            <w:r>
              <w:t>ValueOfMoney</w:t>
            </w:r>
          </w:p>
        </w:tc>
        <w:tc>
          <w:tcPr>
            <w:tcW w:w="3615" w:type="dxa"/>
          </w:tcPr>
          <w:p w14:paraId="71718E7B" w14:textId="77777777" w:rsidR="0017750F" w:rsidRDefault="0017750F" w:rsidP="003A65A6">
            <w:r>
              <w:t>subClassOf</w:t>
            </w:r>
          </w:p>
        </w:tc>
        <w:tc>
          <w:tcPr>
            <w:tcW w:w="2776" w:type="dxa"/>
          </w:tcPr>
          <w:p w14:paraId="2C7405CA" w14:textId="77777777" w:rsidR="0017750F" w:rsidRDefault="0017750F" w:rsidP="003A65A6">
            <w:r>
              <w:t>om-</w:t>
            </w:r>
            <w:proofErr w:type="gramStart"/>
            <w:r>
              <w:t>2:Quantity</w:t>
            </w:r>
            <w:proofErr w:type="gramEnd"/>
          </w:p>
        </w:tc>
      </w:tr>
      <w:tr w:rsidR="0017750F" w14:paraId="15D2B862" w14:textId="77777777" w:rsidTr="003A65A6">
        <w:trPr>
          <w:cantSplit/>
        </w:trPr>
        <w:tc>
          <w:tcPr>
            <w:tcW w:w="2959" w:type="dxa"/>
            <w:vMerge/>
          </w:tcPr>
          <w:p w14:paraId="25EF7CC0" w14:textId="77777777" w:rsidR="0017750F" w:rsidRDefault="0017750F" w:rsidP="003A65A6"/>
        </w:tc>
        <w:tc>
          <w:tcPr>
            <w:tcW w:w="3615" w:type="dxa"/>
          </w:tcPr>
          <w:p w14:paraId="6F918B84" w14:textId="77777777" w:rsidR="0017750F" w:rsidRDefault="0017750F" w:rsidP="003A65A6">
            <w:r>
              <w:t>subClassOf</w:t>
            </w:r>
          </w:p>
        </w:tc>
        <w:tc>
          <w:tcPr>
            <w:tcW w:w="2776" w:type="dxa"/>
          </w:tcPr>
          <w:p w14:paraId="3DA248E1" w14:textId="77777777" w:rsidR="0017750F" w:rsidRDefault="0017750F" w:rsidP="003A65A6">
            <w:r>
              <w:t>om-</w:t>
            </w:r>
            <w:proofErr w:type="gramStart"/>
            <w:r>
              <w:t>2:AmountOfMoney</w:t>
            </w:r>
            <w:proofErr w:type="gramEnd"/>
          </w:p>
        </w:tc>
      </w:tr>
      <w:tr w:rsidR="0017750F" w14:paraId="2C7AE6A0" w14:textId="77777777" w:rsidTr="003A65A6">
        <w:trPr>
          <w:cantSplit/>
        </w:trPr>
        <w:tc>
          <w:tcPr>
            <w:tcW w:w="2959" w:type="dxa"/>
            <w:vMerge/>
          </w:tcPr>
          <w:p w14:paraId="4FF83682" w14:textId="77777777" w:rsidR="0017750F" w:rsidRDefault="0017750F" w:rsidP="003A65A6"/>
        </w:tc>
        <w:tc>
          <w:tcPr>
            <w:tcW w:w="3615" w:type="dxa"/>
          </w:tcPr>
          <w:p w14:paraId="004FE7D5" w14:textId="77777777" w:rsidR="0017750F" w:rsidRDefault="0017750F" w:rsidP="003A65A6">
            <w:r>
              <w:t>om-</w:t>
            </w:r>
            <w:proofErr w:type="gramStart"/>
            <w:r>
              <w:t>2:hasValue</w:t>
            </w:r>
            <w:proofErr w:type="gramEnd"/>
          </w:p>
        </w:tc>
        <w:tc>
          <w:tcPr>
            <w:tcW w:w="2776" w:type="dxa"/>
          </w:tcPr>
          <w:p w14:paraId="147D7840" w14:textId="77777777" w:rsidR="0017750F" w:rsidRDefault="0017750F" w:rsidP="003A65A6">
            <w:r>
              <w:t>only MonetaryValue</w:t>
            </w:r>
          </w:p>
        </w:tc>
      </w:tr>
      <w:tr w:rsidR="0017750F" w14:paraId="52C6C218" w14:textId="77777777" w:rsidTr="003A65A6">
        <w:trPr>
          <w:cantSplit/>
        </w:trPr>
        <w:tc>
          <w:tcPr>
            <w:tcW w:w="2959" w:type="dxa"/>
            <w:vMerge w:val="restart"/>
          </w:tcPr>
          <w:p w14:paraId="01EE52E4" w14:textId="77777777" w:rsidR="0017750F" w:rsidRDefault="0017750F" w:rsidP="003A65A6">
            <w:r>
              <w:t>om-</w:t>
            </w:r>
            <w:proofErr w:type="gramStart"/>
            <w:r>
              <w:t>2:Length</w:t>
            </w:r>
            <w:proofErr w:type="gramEnd"/>
          </w:p>
        </w:tc>
        <w:tc>
          <w:tcPr>
            <w:tcW w:w="3615" w:type="dxa"/>
          </w:tcPr>
          <w:p w14:paraId="2EEE9473" w14:textId="77777777" w:rsidR="0017750F" w:rsidRDefault="0017750F" w:rsidP="003A65A6">
            <w:r>
              <w:t>subClassOf</w:t>
            </w:r>
          </w:p>
        </w:tc>
        <w:tc>
          <w:tcPr>
            <w:tcW w:w="2776" w:type="dxa"/>
          </w:tcPr>
          <w:p w14:paraId="11C1CC49" w14:textId="77777777" w:rsidR="0017750F" w:rsidRDefault="0017750F" w:rsidP="003A65A6">
            <w:r>
              <w:t>om-</w:t>
            </w:r>
            <w:proofErr w:type="gramStart"/>
            <w:r>
              <w:t>2:Quantity</w:t>
            </w:r>
            <w:proofErr w:type="gramEnd"/>
          </w:p>
        </w:tc>
      </w:tr>
      <w:tr w:rsidR="0017750F" w14:paraId="4CCE3536" w14:textId="77777777" w:rsidTr="003A65A6">
        <w:trPr>
          <w:cantSplit/>
        </w:trPr>
        <w:tc>
          <w:tcPr>
            <w:tcW w:w="2959" w:type="dxa"/>
            <w:vMerge/>
          </w:tcPr>
          <w:p w14:paraId="2E10E7B0" w14:textId="77777777" w:rsidR="0017750F" w:rsidRDefault="0017750F" w:rsidP="003A65A6"/>
        </w:tc>
        <w:tc>
          <w:tcPr>
            <w:tcW w:w="3615" w:type="dxa"/>
          </w:tcPr>
          <w:p w14:paraId="59952407" w14:textId="77777777" w:rsidR="0017750F" w:rsidRDefault="0017750F" w:rsidP="003A65A6">
            <w:r>
              <w:t>om-</w:t>
            </w:r>
            <w:proofErr w:type="gramStart"/>
            <w:r>
              <w:t>2:hasValue</w:t>
            </w:r>
            <w:proofErr w:type="gramEnd"/>
          </w:p>
        </w:tc>
        <w:tc>
          <w:tcPr>
            <w:tcW w:w="2776" w:type="dxa"/>
          </w:tcPr>
          <w:p w14:paraId="4993F942" w14:textId="77777777" w:rsidR="0017750F" w:rsidRDefault="0017750F" w:rsidP="003A65A6">
            <w:r>
              <w:t>only (om-</w:t>
            </w:r>
            <w:proofErr w:type="gramStart"/>
            <w:r>
              <w:t>2:Measure</w:t>
            </w:r>
            <w:proofErr w:type="gramEnd"/>
            <w:r>
              <w:t xml:space="preserve"> and om-2:hasUnit only om-2:Length_unit)</w:t>
            </w:r>
          </w:p>
        </w:tc>
      </w:tr>
      <w:tr w:rsidR="0017750F" w14:paraId="79D8CE22" w14:textId="77777777" w:rsidTr="003A65A6">
        <w:trPr>
          <w:cantSplit/>
        </w:trPr>
        <w:tc>
          <w:tcPr>
            <w:tcW w:w="2959" w:type="dxa"/>
            <w:vMerge w:val="restart"/>
          </w:tcPr>
          <w:p w14:paraId="1DDC4976" w14:textId="77777777" w:rsidR="0017750F" w:rsidRDefault="0017750F" w:rsidP="003A65A6">
            <w:proofErr w:type="gramStart"/>
            <w:r>
              <w:t>gci:PopulationSize</w:t>
            </w:r>
            <w:proofErr w:type="gramEnd"/>
          </w:p>
        </w:tc>
        <w:tc>
          <w:tcPr>
            <w:tcW w:w="3615" w:type="dxa"/>
          </w:tcPr>
          <w:p w14:paraId="26FAFC79" w14:textId="77777777" w:rsidR="0017750F" w:rsidRDefault="0017750F" w:rsidP="003A65A6">
            <w:r>
              <w:t>subClassOf</w:t>
            </w:r>
          </w:p>
        </w:tc>
        <w:tc>
          <w:tcPr>
            <w:tcW w:w="2776" w:type="dxa"/>
          </w:tcPr>
          <w:p w14:paraId="05B4882D" w14:textId="77777777" w:rsidR="0017750F" w:rsidRDefault="0017750F" w:rsidP="003A65A6">
            <w:r>
              <w:t>om-</w:t>
            </w:r>
            <w:proofErr w:type="gramStart"/>
            <w:r>
              <w:t>2:Quantity</w:t>
            </w:r>
            <w:proofErr w:type="gramEnd"/>
          </w:p>
        </w:tc>
      </w:tr>
      <w:tr w:rsidR="0017750F" w14:paraId="186B9F2E" w14:textId="77777777" w:rsidTr="003A65A6">
        <w:trPr>
          <w:cantSplit/>
        </w:trPr>
        <w:tc>
          <w:tcPr>
            <w:tcW w:w="2959" w:type="dxa"/>
            <w:vMerge/>
          </w:tcPr>
          <w:p w14:paraId="0D68D981" w14:textId="77777777" w:rsidR="0017750F" w:rsidRDefault="0017750F" w:rsidP="003A65A6"/>
        </w:tc>
        <w:tc>
          <w:tcPr>
            <w:tcW w:w="3615" w:type="dxa"/>
          </w:tcPr>
          <w:p w14:paraId="0A6CD3C0" w14:textId="77777777" w:rsidR="0017750F" w:rsidRDefault="0017750F" w:rsidP="003A65A6">
            <w:r>
              <w:t>om-</w:t>
            </w:r>
            <w:proofErr w:type="gramStart"/>
            <w:r>
              <w:t>2:hasValue</w:t>
            </w:r>
            <w:proofErr w:type="gramEnd"/>
          </w:p>
        </w:tc>
        <w:tc>
          <w:tcPr>
            <w:tcW w:w="2776" w:type="dxa"/>
          </w:tcPr>
          <w:p w14:paraId="0C0434D6" w14:textId="77777777" w:rsidR="0017750F" w:rsidRDefault="0017750F" w:rsidP="003A65A6">
            <w:r>
              <w:t xml:space="preserve">only </w:t>
            </w:r>
            <w:proofErr w:type="gramStart"/>
            <w:r>
              <w:t>gci:Population</w:t>
            </w:r>
            <w:proofErr w:type="gramEnd"/>
            <w:r>
              <w:t>_measure</w:t>
            </w:r>
          </w:p>
        </w:tc>
      </w:tr>
      <w:tr w:rsidR="0017750F" w14:paraId="6C2121D7" w14:textId="77777777" w:rsidTr="003A65A6">
        <w:trPr>
          <w:cantSplit/>
        </w:trPr>
        <w:tc>
          <w:tcPr>
            <w:tcW w:w="2959" w:type="dxa"/>
            <w:vMerge/>
          </w:tcPr>
          <w:p w14:paraId="73C66C58" w14:textId="77777777" w:rsidR="0017750F" w:rsidRDefault="0017750F" w:rsidP="003A65A6"/>
        </w:tc>
        <w:tc>
          <w:tcPr>
            <w:tcW w:w="3615" w:type="dxa"/>
          </w:tcPr>
          <w:p w14:paraId="1E37547F" w14:textId="77777777" w:rsidR="0017750F" w:rsidRDefault="0017750F" w:rsidP="003A65A6">
            <w:proofErr w:type="gramStart"/>
            <w:r>
              <w:t>gci:cardinalityOf</w:t>
            </w:r>
            <w:proofErr w:type="gramEnd"/>
          </w:p>
        </w:tc>
        <w:tc>
          <w:tcPr>
            <w:tcW w:w="2776" w:type="dxa"/>
          </w:tcPr>
          <w:p w14:paraId="4BB14E99" w14:textId="77777777" w:rsidR="0017750F" w:rsidRDefault="0017750F" w:rsidP="003A65A6">
            <w:r>
              <w:t xml:space="preserve">exactly 1 </w:t>
            </w:r>
            <w:proofErr w:type="gramStart"/>
            <w:r>
              <w:t>gci:Population</w:t>
            </w:r>
            <w:proofErr w:type="gramEnd"/>
          </w:p>
        </w:tc>
      </w:tr>
      <w:tr w:rsidR="0017750F" w14:paraId="330BD488" w14:textId="77777777" w:rsidTr="003A65A6">
        <w:trPr>
          <w:cantSplit/>
        </w:trPr>
        <w:tc>
          <w:tcPr>
            <w:tcW w:w="2959" w:type="dxa"/>
            <w:vMerge w:val="restart"/>
          </w:tcPr>
          <w:p w14:paraId="4E1C2247" w14:textId="77777777" w:rsidR="0017750F" w:rsidRDefault="0017750F" w:rsidP="003A65A6">
            <w:r>
              <w:t>CapacitySize</w:t>
            </w:r>
          </w:p>
        </w:tc>
        <w:tc>
          <w:tcPr>
            <w:tcW w:w="3615" w:type="dxa"/>
          </w:tcPr>
          <w:p w14:paraId="285BCA4C" w14:textId="77777777" w:rsidR="0017750F" w:rsidRDefault="0017750F" w:rsidP="003A65A6">
            <w:r>
              <w:t>subClassOf</w:t>
            </w:r>
          </w:p>
        </w:tc>
        <w:tc>
          <w:tcPr>
            <w:tcW w:w="2776" w:type="dxa"/>
          </w:tcPr>
          <w:p w14:paraId="646C8A8B" w14:textId="77777777" w:rsidR="0017750F" w:rsidRDefault="0017750F" w:rsidP="003A65A6">
            <w:r>
              <w:t>om-</w:t>
            </w:r>
            <w:proofErr w:type="gramStart"/>
            <w:r>
              <w:t>2:Quantity</w:t>
            </w:r>
            <w:proofErr w:type="gramEnd"/>
          </w:p>
        </w:tc>
      </w:tr>
      <w:tr w:rsidR="0017750F" w14:paraId="46BB1B93" w14:textId="77777777" w:rsidTr="003A65A6">
        <w:trPr>
          <w:cantSplit/>
        </w:trPr>
        <w:tc>
          <w:tcPr>
            <w:tcW w:w="2959" w:type="dxa"/>
            <w:vMerge/>
          </w:tcPr>
          <w:p w14:paraId="67E53DAB" w14:textId="77777777" w:rsidR="0017750F" w:rsidRDefault="0017750F" w:rsidP="003A65A6"/>
        </w:tc>
        <w:tc>
          <w:tcPr>
            <w:tcW w:w="3615" w:type="dxa"/>
          </w:tcPr>
          <w:p w14:paraId="607BC846" w14:textId="77777777" w:rsidR="0017750F" w:rsidRDefault="0017750F" w:rsidP="003A65A6">
            <w:r>
              <w:t>om-</w:t>
            </w:r>
            <w:proofErr w:type="gramStart"/>
            <w:r>
              <w:t>2:hasValue</w:t>
            </w:r>
            <w:proofErr w:type="gramEnd"/>
          </w:p>
        </w:tc>
        <w:tc>
          <w:tcPr>
            <w:tcW w:w="2776" w:type="dxa"/>
          </w:tcPr>
          <w:p w14:paraId="07BF08A3" w14:textId="77777777" w:rsidR="0017750F" w:rsidRDefault="0017750F" w:rsidP="003A65A6">
            <w:r>
              <w:t xml:space="preserve">only </w:t>
            </w:r>
            <w:proofErr w:type="gramStart"/>
            <w:r>
              <w:t>gci:Cardinality</w:t>
            </w:r>
            <w:proofErr w:type="gramEnd"/>
            <w:r>
              <w:t>_measure</w:t>
            </w:r>
          </w:p>
        </w:tc>
      </w:tr>
      <w:tr w:rsidR="0017750F" w14:paraId="2C799F31" w14:textId="77777777" w:rsidTr="003A65A6">
        <w:trPr>
          <w:cantSplit/>
        </w:trPr>
        <w:tc>
          <w:tcPr>
            <w:tcW w:w="2959" w:type="dxa"/>
            <w:vMerge/>
          </w:tcPr>
          <w:p w14:paraId="131D9F63" w14:textId="77777777" w:rsidR="0017750F" w:rsidRDefault="0017750F" w:rsidP="003A65A6"/>
        </w:tc>
        <w:tc>
          <w:tcPr>
            <w:tcW w:w="3615" w:type="dxa"/>
          </w:tcPr>
          <w:p w14:paraId="7278494A" w14:textId="77777777" w:rsidR="0017750F" w:rsidRDefault="0017750F" w:rsidP="003A65A6">
            <w:proofErr w:type="gramStart"/>
            <w:r>
              <w:t>gci:cardinalityOf</w:t>
            </w:r>
            <w:proofErr w:type="gramEnd"/>
          </w:p>
        </w:tc>
        <w:tc>
          <w:tcPr>
            <w:tcW w:w="2776" w:type="dxa"/>
          </w:tcPr>
          <w:p w14:paraId="0BA0A228" w14:textId="77777777" w:rsidR="0017750F" w:rsidRDefault="0017750F" w:rsidP="003A65A6">
            <w:r>
              <w:t>exactly 1 Capacity</w:t>
            </w:r>
          </w:p>
        </w:tc>
      </w:tr>
      <w:tr w:rsidR="0017750F" w14:paraId="28FBC8CC" w14:textId="77777777" w:rsidTr="003A65A6">
        <w:trPr>
          <w:cantSplit/>
        </w:trPr>
        <w:tc>
          <w:tcPr>
            <w:tcW w:w="2959" w:type="dxa"/>
            <w:vMerge w:val="restart"/>
          </w:tcPr>
          <w:p w14:paraId="50DCD94A" w14:textId="77777777" w:rsidR="0017750F" w:rsidRDefault="0017750F" w:rsidP="003A65A6">
            <w:r>
              <w:t>CapacityRate</w:t>
            </w:r>
          </w:p>
        </w:tc>
        <w:tc>
          <w:tcPr>
            <w:tcW w:w="3615" w:type="dxa"/>
          </w:tcPr>
          <w:p w14:paraId="4388D874" w14:textId="77777777" w:rsidR="0017750F" w:rsidRDefault="0017750F" w:rsidP="003A65A6">
            <w:r>
              <w:t>subclassOf</w:t>
            </w:r>
          </w:p>
        </w:tc>
        <w:tc>
          <w:tcPr>
            <w:tcW w:w="2776" w:type="dxa"/>
          </w:tcPr>
          <w:p w14:paraId="73E4BB8B" w14:textId="77777777" w:rsidR="0017750F" w:rsidRDefault="0017750F" w:rsidP="003A65A6">
            <w:r>
              <w:t>om-</w:t>
            </w:r>
            <w:proofErr w:type="gramStart"/>
            <w:r>
              <w:t>2:Quantity</w:t>
            </w:r>
            <w:proofErr w:type="gramEnd"/>
          </w:p>
        </w:tc>
      </w:tr>
      <w:tr w:rsidR="0017750F" w14:paraId="3F819E21" w14:textId="77777777" w:rsidTr="003A65A6">
        <w:trPr>
          <w:cantSplit/>
        </w:trPr>
        <w:tc>
          <w:tcPr>
            <w:tcW w:w="2959" w:type="dxa"/>
            <w:vMerge/>
          </w:tcPr>
          <w:p w14:paraId="5E52F2FA" w14:textId="77777777" w:rsidR="0017750F" w:rsidRDefault="0017750F" w:rsidP="003A65A6"/>
        </w:tc>
        <w:tc>
          <w:tcPr>
            <w:tcW w:w="3615" w:type="dxa"/>
          </w:tcPr>
          <w:p w14:paraId="2F405BDB" w14:textId="77777777" w:rsidR="0017750F" w:rsidRDefault="0017750F" w:rsidP="003A65A6">
            <w:r>
              <w:t>om-</w:t>
            </w:r>
            <w:proofErr w:type="gramStart"/>
            <w:r>
              <w:t>2:hasValue</w:t>
            </w:r>
            <w:proofErr w:type="gramEnd"/>
          </w:p>
        </w:tc>
        <w:tc>
          <w:tcPr>
            <w:tcW w:w="2776" w:type="dxa"/>
          </w:tcPr>
          <w:p w14:paraId="53109DC6" w14:textId="77777777" w:rsidR="0017750F" w:rsidRDefault="0017750F" w:rsidP="003A65A6">
            <w:r>
              <w:t>only (om-</w:t>
            </w:r>
            <w:proofErr w:type="gramStart"/>
            <w:r>
              <w:t>2:hasU</w:t>
            </w:r>
            <w:r w:rsidRPr="0093359F">
              <w:t>nit</w:t>
            </w:r>
            <w:proofErr w:type="gramEnd"/>
            <w:r w:rsidRPr="0093359F">
              <w:t xml:space="preserve"> only CardinalityUnitPerTime)</w:t>
            </w:r>
          </w:p>
        </w:tc>
      </w:tr>
      <w:tr w:rsidR="0017750F" w14:paraId="1B77972D" w14:textId="77777777" w:rsidTr="003A65A6">
        <w:trPr>
          <w:cantSplit/>
        </w:trPr>
        <w:tc>
          <w:tcPr>
            <w:tcW w:w="2959" w:type="dxa"/>
            <w:vMerge/>
          </w:tcPr>
          <w:p w14:paraId="6A9C32B9" w14:textId="77777777" w:rsidR="0017750F" w:rsidRPr="00365930" w:rsidRDefault="0017750F" w:rsidP="003A65A6">
            <w:pPr>
              <w:rPr>
                <w:highlight w:val="yellow"/>
              </w:rPr>
            </w:pPr>
          </w:p>
        </w:tc>
        <w:tc>
          <w:tcPr>
            <w:tcW w:w="3615" w:type="dxa"/>
          </w:tcPr>
          <w:p w14:paraId="0552E224" w14:textId="77777777" w:rsidR="0017750F" w:rsidRDefault="0017750F" w:rsidP="003A65A6">
            <w:proofErr w:type="gramStart"/>
            <w:r>
              <w:t>gci:</w:t>
            </w:r>
            <w:r w:rsidRPr="007E76BD">
              <w:t>cardinality</w:t>
            </w:r>
            <w:proofErr w:type="gramEnd"/>
            <w:r w:rsidRPr="007E76BD">
              <w:t>_</w:t>
            </w:r>
            <w:r>
              <w:t>of</w:t>
            </w:r>
          </w:p>
        </w:tc>
        <w:tc>
          <w:tcPr>
            <w:tcW w:w="2776" w:type="dxa"/>
          </w:tcPr>
          <w:p w14:paraId="57BA2704" w14:textId="77777777" w:rsidR="0017750F" w:rsidRDefault="0017750F" w:rsidP="003A65A6">
            <w:r w:rsidRPr="007E76BD">
              <w:t>exactly 1 Capacity</w:t>
            </w:r>
          </w:p>
        </w:tc>
      </w:tr>
      <w:tr w:rsidR="0017750F" w14:paraId="2EDCCAE0" w14:textId="77777777" w:rsidTr="003A65A6">
        <w:trPr>
          <w:cantSplit/>
        </w:trPr>
        <w:tc>
          <w:tcPr>
            <w:tcW w:w="2959" w:type="dxa"/>
            <w:vMerge w:val="restart"/>
          </w:tcPr>
          <w:p w14:paraId="55EF6134" w14:textId="77777777" w:rsidR="0017750F" w:rsidRPr="00365930" w:rsidRDefault="0017750F" w:rsidP="003A65A6">
            <w:pPr>
              <w:rPr>
                <w:highlight w:val="yellow"/>
              </w:rPr>
            </w:pPr>
            <w:r>
              <w:t>om-</w:t>
            </w:r>
            <w:proofErr w:type="gramStart"/>
            <w:r>
              <w:t>2:Mass</w:t>
            </w:r>
            <w:proofErr w:type="gramEnd"/>
          </w:p>
        </w:tc>
        <w:tc>
          <w:tcPr>
            <w:tcW w:w="3615" w:type="dxa"/>
          </w:tcPr>
          <w:p w14:paraId="5B70E925" w14:textId="77777777" w:rsidR="0017750F" w:rsidRDefault="0017750F" w:rsidP="003A65A6">
            <w:r>
              <w:t>subClassOf</w:t>
            </w:r>
          </w:p>
        </w:tc>
        <w:tc>
          <w:tcPr>
            <w:tcW w:w="2776" w:type="dxa"/>
          </w:tcPr>
          <w:p w14:paraId="15AD27CE" w14:textId="77777777" w:rsidR="0017750F" w:rsidRDefault="0017750F" w:rsidP="003A65A6">
            <w:r>
              <w:t>om-</w:t>
            </w:r>
            <w:proofErr w:type="gramStart"/>
            <w:r>
              <w:t>2:Quantity</w:t>
            </w:r>
            <w:proofErr w:type="gramEnd"/>
          </w:p>
        </w:tc>
      </w:tr>
      <w:tr w:rsidR="0017750F" w14:paraId="346E52CD" w14:textId="77777777" w:rsidTr="003A65A6">
        <w:trPr>
          <w:cantSplit/>
        </w:trPr>
        <w:tc>
          <w:tcPr>
            <w:tcW w:w="2959" w:type="dxa"/>
            <w:vMerge/>
          </w:tcPr>
          <w:p w14:paraId="675FC053" w14:textId="77777777" w:rsidR="0017750F" w:rsidRDefault="0017750F" w:rsidP="003A65A6"/>
        </w:tc>
        <w:tc>
          <w:tcPr>
            <w:tcW w:w="3615" w:type="dxa"/>
          </w:tcPr>
          <w:p w14:paraId="5F621EE5" w14:textId="77777777" w:rsidR="0017750F" w:rsidRDefault="0017750F" w:rsidP="003A65A6">
            <w:r>
              <w:t>om-</w:t>
            </w:r>
            <w:proofErr w:type="gramStart"/>
            <w:r>
              <w:t>2:hasValue</w:t>
            </w:r>
            <w:proofErr w:type="gramEnd"/>
          </w:p>
        </w:tc>
        <w:tc>
          <w:tcPr>
            <w:tcW w:w="2776" w:type="dxa"/>
          </w:tcPr>
          <w:p w14:paraId="524822DD" w14:textId="77777777" w:rsidR="0017750F" w:rsidRDefault="0017750F" w:rsidP="003A65A6">
            <w:r w:rsidRPr="00365930">
              <w:t>only (</w:t>
            </w:r>
            <w:r>
              <w:t>om-</w:t>
            </w:r>
            <w:proofErr w:type="gramStart"/>
            <w:r>
              <w:t>2:hasUnit</w:t>
            </w:r>
            <w:proofErr w:type="gramEnd"/>
            <w:r w:rsidRPr="00365930">
              <w:t xml:space="preserve"> only </w:t>
            </w:r>
            <w:r>
              <w:t>om-2:Mass_unit)</w:t>
            </w:r>
          </w:p>
        </w:tc>
      </w:tr>
      <w:tr w:rsidR="0017750F" w14:paraId="6117CD24" w14:textId="77777777" w:rsidTr="003A65A6">
        <w:trPr>
          <w:cantSplit/>
        </w:trPr>
        <w:tc>
          <w:tcPr>
            <w:tcW w:w="2959" w:type="dxa"/>
            <w:vMerge w:val="restart"/>
          </w:tcPr>
          <w:p w14:paraId="076B4623" w14:textId="77777777" w:rsidR="0017750F" w:rsidRDefault="0017750F" w:rsidP="003A65A6">
            <w:r>
              <w:t>om-</w:t>
            </w:r>
            <w:proofErr w:type="gramStart"/>
            <w:r>
              <w:t>2:Area</w:t>
            </w:r>
            <w:proofErr w:type="gramEnd"/>
          </w:p>
        </w:tc>
        <w:tc>
          <w:tcPr>
            <w:tcW w:w="3615" w:type="dxa"/>
          </w:tcPr>
          <w:p w14:paraId="396E6104" w14:textId="77777777" w:rsidR="0017750F" w:rsidRDefault="0017750F" w:rsidP="003A65A6">
            <w:r>
              <w:t>subClassOf</w:t>
            </w:r>
          </w:p>
        </w:tc>
        <w:tc>
          <w:tcPr>
            <w:tcW w:w="2776" w:type="dxa"/>
          </w:tcPr>
          <w:p w14:paraId="5A8CA80C" w14:textId="77777777" w:rsidR="0017750F" w:rsidRDefault="0017750F" w:rsidP="003A65A6">
            <w:pPr>
              <w:tabs>
                <w:tab w:val="right" w:pos="2560"/>
              </w:tabs>
            </w:pPr>
            <w:r>
              <w:t>om-</w:t>
            </w:r>
            <w:proofErr w:type="gramStart"/>
            <w:r>
              <w:t>2:Quantity</w:t>
            </w:r>
            <w:proofErr w:type="gramEnd"/>
            <w:r>
              <w:tab/>
            </w:r>
          </w:p>
        </w:tc>
      </w:tr>
      <w:tr w:rsidR="0017750F" w14:paraId="451B7ECE" w14:textId="77777777" w:rsidTr="003A65A6">
        <w:trPr>
          <w:cantSplit/>
        </w:trPr>
        <w:tc>
          <w:tcPr>
            <w:tcW w:w="2959" w:type="dxa"/>
            <w:vMerge/>
          </w:tcPr>
          <w:p w14:paraId="6925D6C9" w14:textId="77777777" w:rsidR="0017750F" w:rsidRDefault="0017750F" w:rsidP="003A65A6"/>
        </w:tc>
        <w:tc>
          <w:tcPr>
            <w:tcW w:w="3615" w:type="dxa"/>
          </w:tcPr>
          <w:p w14:paraId="6BADCEC2" w14:textId="77777777" w:rsidR="0017750F" w:rsidRDefault="0017750F" w:rsidP="003A65A6">
            <w:r>
              <w:t>om-</w:t>
            </w:r>
            <w:proofErr w:type="gramStart"/>
            <w:r>
              <w:t>2:hasValue</w:t>
            </w:r>
            <w:proofErr w:type="gramEnd"/>
          </w:p>
        </w:tc>
        <w:tc>
          <w:tcPr>
            <w:tcW w:w="2776" w:type="dxa"/>
          </w:tcPr>
          <w:p w14:paraId="05E1DE58" w14:textId="77777777" w:rsidR="0017750F" w:rsidRDefault="0017750F" w:rsidP="003A65A6">
            <w:r w:rsidRPr="00365930">
              <w:t>only (</w:t>
            </w:r>
            <w:r>
              <w:t>om-</w:t>
            </w:r>
            <w:proofErr w:type="gramStart"/>
            <w:r>
              <w:t>2:hasUnit</w:t>
            </w:r>
            <w:proofErr w:type="gramEnd"/>
            <w:r w:rsidRPr="00365930">
              <w:t xml:space="preserve"> only </w:t>
            </w:r>
            <w:r>
              <w:t>om-2:Area_unit)</w:t>
            </w:r>
          </w:p>
        </w:tc>
      </w:tr>
      <w:tr w:rsidR="0017750F" w14:paraId="0A24EC60" w14:textId="77777777" w:rsidTr="003A65A6">
        <w:trPr>
          <w:cantSplit/>
        </w:trPr>
        <w:tc>
          <w:tcPr>
            <w:tcW w:w="2959" w:type="dxa"/>
            <w:vMerge w:val="restart"/>
          </w:tcPr>
          <w:p w14:paraId="4ADC7E73" w14:textId="77777777" w:rsidR="0017750F" w:rsidRDefault="0017750F" w:rsidP="003A65A6">
            <w:r>
              <w:t>om-</w:t>
            </w:r>
            <w:proofErr w:type="gramStart"/>
            <w:r>
              <w:t>2:Volume</w:t>
            </w:r>
            <w:proofErr w:type="gramEnd"/>
          </w:p>
        </w:tc>
        <w:tc>
          <w:tcPr>
            <w:tcW w:w="3615" w:type="dxa"/>
          </w:tcPr>
          <w:p w14:paraId="07EBE4E9" w14:textId="77777777" w:rsidR="0017750F" w:rsidRDefault="0017750F" w:rsidP="003A65A6">
            <w:r>
              <w:t>subClassOf</w:t>
            </w:r>
          </w:p>
        </w:tc>
        <w:tc>
          <w:tcPr>
            <w:tcW w:w="2776" w:type="dxa"/>
          </w:tcPr>
          <w:p w14:paraId="7FB97E08" w14:textId="77777777" w:rsidR="0017750F" w:rsidRPr="00365930" w:rsidRDefault="0017750F" w:rsidP="003A65A6">
            <w:r>
              <w:t>om-</w:t>
            </w:r>
            <w:proofErr w:type="gramStart"/>
            <w:r>
              <w:t>2:Quantity</w:t>
            </w:r>
            <w:proofErr w:type="gramEnd"/>
          </w:p>
        </w:tc>
      </w:tr>
      <w:tr w:rsidR="0017750F" w14:paraId="36BB3E08" w14:textId="77777777" w:rsidTr="003A65A6">
        <w:trPr>
          <w:cantSplit/>
        </w:trPr>
        <w:tc>
          <w:tcPr>
            <w:tcW w:w="2959" w:type="dxa"/>
            <w:vMerge/>
          </w:tcPr>
          <w:p w14:paraId="458CCEE7" w14:textId="77777777" w:rsidR="0017750F" w:rsidRDefault="0017750F" w:rsidP="003A65A6"/>
        </w:tc>
        <w:tc>
          <w:tcPr>
            <w:tcW w:w="3615" w:type="dxa"/>
          </w:tcPr>
          <w:p w14:paraId="45EA5E51" w14:textId="77777777" w:rsidR="0017750F" w:rsidRDefault="0017750F" w:rsidP="003A65A6">
            <w:r>
              <w:t>om-</w:t>
            </w:r>
            <w:proofErr w:type="gramStart"/>
            <w:r>
              <w:t>2:hasValue</w:t>
            </w:r>
            <w:proofErr w:type="gramEnd"/>
          </w:p>
        </w:tc>
        <w:tc>
          <w:tcPr>
            <w:tcW w:w="2776" w:type="dxa"/>
          </w:tcPr>
          <w:p w14:paraId="4B312091" w14:textId="77777777" w:rsidR="0017750F" w:rsidRPr="00365930" w:rsidRDefault="0017750F" w:rsidP="003A65A6">
            <w:r w:rsidRPr="00365930">
              <w:t>only (</w:t>
            </w:r>
            <w:r>
              <w:t>om-</w:t>
            </w:r>
            <w:proofErr w:type="gramStart"/>
            <w:r>
              <w:t>2:hasUnit</w:t>
            </w:r>
            <w:proofErr w:type="gramEnd"/>
            <w:r w:rsidRPr="00365930">
              <w:t xml:space="preserve"> only </w:t>
            </w:r>
            <w:r>
              <w:t>om-2:Volume_unit)</w:t>
            </w:r>
          </w:p>
        </w:tc>
      </w:tr>
      <w:tr w:rsidR="0017750F" w14:paraId="1D962267" w14:textId="77777777" w:rsidTr="003A65A6">
        <w:trPr>
          <w:cantSplit/>
        </w:trPr>
        <w:tc>
          <w:tcPr>
            <w:tcW w:w="2959" w:type="dxa"/>
            <w:vMerge w:val="restart"/>
          </w:tcPr>
          <w:p w14:paraId="48478D33" w14:textId="77777777" w:rsidR="0017750F" w:rsidRDefault="0017750F" w:rsidP="003A65A6">
            <w:r>
              <w:lastRenderedPageBreak/>
              <w:t>om-</w:t>
            </w:r>
            <w:proofErr w:type="gramStart"/>
            <w:r>
              <w:t>2:Acceleration</w:t>
            </w:r>
            <w:proofErr w:type="gramEnd"/>
          </w:p>
        </w:tc>
        <w:tc>
          <w:tcPr>
            <w:tcW w:w="3615" w:type="dxa"/>
          </w:tcPr>
          <w:p w14:paraId="7C00C4A0" w14:textId="77777777" w:rsidR="0017750F" w:rsidRDefault="0017750F" w:rsidP="003A65A6">
            <w:r>
              <w:t>subClassOf</w:t>
            </w:r>
          </w:p>
        </w:tc>
        <w:tc>
          <w:tcPr>
            <w:tcW w:w="2776" w:type="dxa"/>
          </w:tcPr>
          <w:p w14:paraId="44842BEE" w14:textId="77777777" w:rsidR="0017750F" w:rsidRDefault="0017750F" w:rsidP="003A65A6">
            <w:r>
              <w:t>om-</w:t>
            </w:r>
            <w:proofErr w:type="gramStart"/>
            <w:r>
              <w:t>2:Quantity</w:t>
            </w:r>
            <w:proofErr w:type="gramEnd"/>
          </w:p>
        </w:tc>
      </w:tr>
      <w:tr w:rsidR="0017750F" w14:paraId="28B10323" w14:textId="77777777" w:rsidTr="003A65A6">
        <w:trPr>
          <w:cantSplit/>
        </w:trPr>
        <w:tc>
          <w:tcPr>
            <w:tcW w:w="2959" w:type="dxa"/>
            <w:vMerge/>
          </w:tcPr>
          <w:p w14:paraId="23B29433" w14:textId="77777777" w:rsidR="0017750F" w:rsidRDefault="0017750F" w:rsidP="003A65A6"/>
        </w:tc>
        <w:tc>
          <w:tcPr>
            <w:tcW w:w="3615" w:type="dxa"/>
          </w:tcPr>
          <w:p w14:paraId="14EC26A5" w14:textId="77777777" w:rsidR="0017750F" w:rsidRDefault="0017750F" w:rsidP="003A65A6">
            <w:r>
              <w:t>om-</w:t>
            </w:r>
            <w:proofErr w:type="gramStart"/>
            <w:r>
              <w:t>2:hasValue</w:t>
            </w:r>
            <w:proofErr w:type="gramEnd"/>
          </w:p>
        </w:tc>
        <w:tc>
          <w:tcPr>
            <w:tcW w:w="2776" w:type="dxa"/>
          </w:tcPr>
          <w:p w14:paraId="429351AC" w14:textId="77777777" w:rsidR="0017750F" w:rsidRDefault="0017750F" w:rsidP="003A65A6">
            <w:r w:rsidRPr="00365930">
              <w:t>only (</w:t>
            </w:r>
            <w:r>
              <w:t>om-</w:t>
            </w:r>
            <w:proofErr w:type="gramStart"/>
            <w:r>
              <w:t>2:hasUnit</w:t>
            </w:r>
            <w:proofErr w:type="gramEnd"/>
            <w:r w:rsidRPr="00365930">
              <w:t xml:space="preserve"> only </w:t>
            </w:r>
            <w:r>
              <w:t>om-2:Acceleration_unit)</w:t>
            </w:r>
          </w:p>
        </w:tc>
      </w:tr>
      <w:tr w:rsidR="0017750F" w14:paraId="2BAA2A47" w14:textId="77777777" w:rsidTr="003A65A6">
        <w:trPr>
          <w:cantSplit/>
        </w:trPr>
        <w:tc>
          <w:tcPr>
            <w:tcW w:w="2959" w:type="dxa"/>
            <w:vMerge w:val="restart"/>
          </w:tcPr>
          <w:p w14:paraId="29D20C6A" w14:textId="77777777" w:rsidR="0017750F" w:rsidRDefault="0017750F" w:rsidP="003A65A6">
            <w:r>
              <w:t>om-</w:t>
            </w:r>
            <w:proofErr w:type="gramStart"/>
            <w:r>
              <w:t>2:Speed</w:t>
            </w:r>
            <w:proofErr w:type="gramEnd"/>
          </w:p>
        </w:tc>
        <w:tc>
          <w:tcPr>
            <w:tcW w:w="3615" w:type="dxa"/>
          </w:tcPr>
          <w:p w14:paraId="7A3308E9" w14:textId="77777777" w:rsidR="0017750F" w:rsidRDefault="0017750F" w:rsidP="003A65A6">
            <w:r>
              <w:t>subClassOf</w:t>
            </w:r>
          </w:p>
        </w:tc>
        <w:tc>
          <w:tcPr>
            <w:tcW w:w="2776" w:type="dxa"/>
          </w:tcPr>
          <w:p w14:paraId="12E9BAA6" w14:textId="77777777" w:rsidR="0017750F" w:rsidRDefault="0017750F" w:rsidP="003A65A6">
            <w:r>
              <w:t>om-</w:t>
            </w:r>
            <w:proofErr w:type="gramStart"/>
            <w:r>
              <w:t>2:Quantity</w:t>
            </w:r>
            <w:proofErr w:type="gramEnd"/>
          </w:p>
        </w:tc>
      </w:tr>
      <w:tr w:rsidR="0017750F" w14:paraId="2623191F" w14:textId="77777777" w:rsidTr="003A65A6">
        <w:trPr>
          <w:cantSplit/>
        </w:trPr>
        <w:tc>
          <w:tcPr>
            <w:tcW w:w="2959" w:type="dxa"/>
            <w:vMerge/>
          </w:tcPr>
          <w:p w14:paraId="3A24B392" w14:textId="77777777" w:rsidR="0017750F" w:rsidRDefault="0017750F" w:rsidP="003A65A6"/>
        </w:tc>
        <w:tc>
          <w:tcPr>
            <w:tcW w:w="3615" w:type="dxa"/>
          </w:tcPr>
          <w:p w14:paraId="2D09B059" w14:textId="77777777" w:rsidR="0017750F" w:rsidRDefault="0017750F" w:rsidP="003A65A6">
            <w:r>
              <w:t>om-</w:t>
            </w:r>
            <w:proofErr w:type="gramStart"/>
            <w:r>
              <w:t>2:hasValue</w:t>
            </w:r>
            <w:proofErr w:type="gramEnd"/>
          </w:p>
        </w:tc>
        <w:tc>
          <w:tcPr>
            <w:tcW w:w="2776" w:type="dxa"/>
          </w:tcPr>
          <w:p w14:paraId="67BF04AC" w14:textId="77777777" w:rsidR="0017750F" w:rsidRDefault="0017750F" w:rsidP="003A65A6">
            <w:r w:rsidRPr="00365930">
              <w:t>only (</w:t>
            </w:r>
            <w:r>
              <w:t>om-</w:t>
            </w:r>
            <w:proofErr w:type="gramStart"/>
            <w:r>
              <w:t>2:hasUnit</w:t>
            </w:r>
            <w:proofErr w:type="gramEnd"/>
            <w:r w:rsidRPr="00365930">
              <w:t xml:space="preserve"> only </w:t>
            </w:r>
            <w:r>
              <w:t>om-2: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3A65A6">
        <w:tc>
          <w:tcPr>
            <w:tcW w:w="2576" w:type="dxa"/>
            <w:shd w:val="clear" w:color="auto" w:fill="00FFFF"/>
          </w:tcPr>
          <w:p w14:paraId="743A8632" w14:textId="77777777" w:rsidR="0017750F" w:rsidRDefault="0017750F" w:rsidP="003A65A6">
            <w:pPr>
              <w:tabs>
                <w:tab w:val="left" w:pos="1027"/>
              </w:tabs>
            </w:pPr>
            <w:r>
              <w:t>Property</w:t>
            </w:r>
            <w:r>
              <w:tab/>
            </w:r>
          </w:p>
        </w:tc>
        <w:tc>
          <w:tcPr>
            <w:tcW w:w="2431" w:type="dxa"/>
            <w:shd w:val="clear" w:color="auto" w:fill="00FFFF"/>
          </w:tcPr>
          <w:p w14:paraId="043B2314" w14:textId="77777777" w:rsidR="0017750F" w:rsidRDefault="0017750F" w:rsidP="003A65A6">
            <w:r>
              <w:t>Characteristic</w:t>
            </w:r>
          </w:p>
        </w:tc>
        <w:tc>
          <w:tcPr>
            <w:tcW w:w="4343" w:type="dxa"/>
            <w:shd w:val="clear" w:color="auto" w:fill="00FFFF"/>
          </w:tcPr>
          <w:p w14:paraId="6BBD73EE" w14:textId="77777777" w:rsidR="0017750F" w:rsidRDefault="0017750F" w:rsidP="003A65A6">
            <w:r>
              <w:t>Value (if applicable)</w:t>
            </w:r>
          </w:p>
        </w:tc>
      </w:tr>
      <w:tr w:rsidR="0017750F" w14:paraId="4F744D53" w14:textId="77777777" w:rsidTr="003A65A6">
        <w:tc>
          <w:tcPr>
            <w:tcW w:w="2576" w:type="dxa"/>
          </w:tcPr>
          <w:p w14:paraId="74C81A55" w14:textId="77777777" w:rsidR="0017750F" w:rsidRDefault="0017750F" w:rsidP="003A65A6">
            <w:r>
              <w:t>om-</w:t>
            </w:r>
            <w:proofErr w:type="gramStart"/>
            <w:r>
              <w:t>2:hasBaseUnit</w:t>
            </w:r>
            <w:proofErr w:type="gramEnd"/>
          </w:p>
        </w:tc>
        <w:tc>
          <w:tcPr>
            <w:tcW w:w="2431" w:type="dxa"/>
          </w:tcPr>
          <w:p w14:paraId="3BA717A1" w14:textId="77777777" w:rsidR="0017750F" w:rsidRDefault="0017750F" w:rsidP="003A65A6">
            <w:r>
              <w:t>domain</w:t>
            </w:r>
          </w:p>
        </w:tc>
        <w:tc>
          <w:tcPr>
            <w:tcW w:w="4343" w:type="dxa"/>
          </w:tcPr>
          <w:p w14:paraId="144252EF" w14:textId="77777777" w:rsidR="0017750F" w:rsidRDefault="0017750F" w:rsidP="003A65A6">
            <w:r>
              <w:t>om-</w:t>
            </w:r>
            <w:proofErr w:type="gramStart"/>
            <w:r>
              <w:t>2:System</w:t>
            </w:r>
            <w:proofErr w:type="gramEnd"/>
            <w:r>
              <w:t>_of_units</w:t>
            </w:r>
          </w:p>
        </w:tc>
      </w:tr>
      <w:tr w:rsidR="0017750F" w14:paraId="1BBE46C4" w14:textId="77777777" w:rsidTr="003A65A6">
        <w:tc>
          <w:tcPr>
            <w:tcW w:w="2576" w:type="dxa"/>
          </w:tcPr>
          <w:p w14:paraId="3BC75354" w14:textId="77777777" w:rsidR="0017750F" w:rsidRDefault="0017750F" w:rsidP="003A65A6">
            <w:r>
              <w:t>om-</w:t>
            </w:r>
            <w:proofErr w:type="gramStart"/>
            <w:r>
              <w:t>2:hasBaseUnit</w:t>
            </w:r>
            <w:proofErr w:type="gramEnd"/>
          </w:p>
        </w:tc>
        <w:tc>
          <w:tcPr>
            <w:tcW w:w="2431" w:type="dxa"/>
          </w:tcPr>
          <w:p w14:paraId="68D47FC0" w14:textId="77777777" w:rsidR="0017750F" w:rsidRDefault="0017750F" w:rsidP="003A65A6">
            <w:r>
              <w:t>range</w:t>
            </w:r>
          </w:p>
        </w:tc>
        <w:tc>
          <w:tcPr>
            <w:tcW w:w="4343" w:type="dxa"/>
          </w:tcPr>
          <w:p w14:paraId="3B35D878" w14:textId="77777777" w:rsidR="0017750F" w:rsidRDefault="0017750F" w:rsidP="003A65A6">
            <w:r>
              <w:t>om-</w:t>
            </w:r>
            <w:proofErr w:type="gramStart"/>
            <w:r>
              <w:t>2:Unit</w:t>
            </w:r>
            <w:proofErr w:type="gramEnd"/>
          </w:p>
        </w:tc>
      </w:tr>
      <w:tr w:rsidR="0017750F" w14:paraId="574E4F7A" w14:textId="77777777" w:rsidTr="003A65A6">
        <w:tc>
          <w:tcPr>
            <w:tcW w:w="2576" w:type="dxa"/>
          </w:tcPr>
          <w:p w14:paraId="6DAD9881" w14:textId="77777777" w:rsidR="0017750F" w:rsidRDefault="0017750F" w:rsidP="003A65A6">
            <w:r>
              <w:t>om-</w:t>
            </w:r>
            <w:proofErr w:type="gramStart"/>
            <w:r>
              <w:t>2:hasDenominator</w:t>
            </w:r>
            <w:proofErr w:type="gramEnd"/>
          </w:p>
        </w:tc>
        <w:tc>
          <w:tcPr>
            <w:tcW w:w="2431" w:type="dxa"/>
          </w:tcPr>
          <w:p w14:paraId="37C07BC2" w14:textId="77777777" w:rsidR="0017750F" w:rsidRDefault="0017750F" w:rsidP="003A65A6">
            <w:r>
              <w:t>domain</w:t>
            </w:r>
          </w:p>
        </w:tc>
        <w:tc>
          <w:tcPr>
            <w:tcW w:w="4343" w:type="dxa"/>
          </w:tcPr>
          <w:p w14:paraId="6E5894B8" w14:textId="77777777" w:rsidR="0017750F" w:rsidRDefault="0017750F" w:rsidP="003A65A6">
            <w:r>
              <w:t>om-</w:t>
            </w:r>
            <w:proofErr w:type="gramStart"/>
            <w:r>
              <w:t>2:UnitDivision</w:t>
            </w:r>
            <w:proofErr w:type="gramEnd"/>
          </w:p>
        </w:tc>
      </w:tr>
      <w:tr w:rsidR="0017750F" w14:paraId="5CF89B5F" w14:textId="77777777" w:rsidTr="003A65A6">
        <w:tc>
          <w:tcPr>
            <w:tcW w:w="2576" w:type="dxa"/>
          </w:tcPr>
          <w:p w14:paraId="724BE63E" w14:textId="77777777" w:rsidR="0017750F" w:rsidRDefault="0017750F" w:rsidP="003A65A6">
            <w:r>
              <w:t>om-</w:t>
            </w:r>
            <w:proofErr w:type="gramStart"/>
            <w:r>
              <w:t>2:hasDenominator</w:t>
            </w:r>
            <w:proofErr w:type="gramEnd"/>
          </w:p>
        </w:tc>
        <w:tc>
          <w:tcPr>
            <w:tcW w:w="2431" w:type="dxa"/>
          </w:tcPr>
          <w:p w14:paraId="64CCBA14" w14:textId="77777777" w:rsidR="0017750F" w:rsidRDefault="0017750F" w:rsidP="003A65A6">
            <w:r>
              <w:t>range</w:t>
            </w:r>
          </w:p>
        </w:tc>
        <w:tc>
          <w:tcPr>
            <w:tcW w:w="4343" w:type="dxa"/>
          </w:tcPr>
          <w:p w14:paraId="1D0B7E4A" w14:textId="77777777" w:rsidR="0017750F" w:rsidRDefault="0017750F" w:rsidP="003A65A6">
            <w:r>
              <w:t>om-</w:t>
            </w:r>
            <w:proofErr w:type="gramStart"/>
            <w:r>
              <w:t>2:Unit</w:t>
            </w:r>
            <w:proofErr w:type="gramEnd"/>
          </w:p>
        </w:tc>
      </w:tr>
      <w:tr w:rsidR="0017750F" w14:paraId="3132D90D" w14:textId="77777777" w:rsidTr="003A65A6">
        <w:tc>
          <w:tcPr>
            <w:tcW w:w="2576" w:type="dxa"/>
          </w:tcPr>
          <w:p w14:paraId="486D7815" w14:textId="77777777" w:rsidR="0017750F" w:rsidRDefault="0017750F" w:rsidP="003A65A6">
            <w:r>
              <w:t>om-</w:t>
            </w:r>
            <w:proofErr w:type="gramStart"/>
            <w:r>
              <w:t>2:hasNumerator</w:t>
            </w:r>
            <w:proofErr w:type="gramEnd"/>
          </w:p>
        </w:tc>
        <w:tc>
          <w:tcPr>
            <w:tcW w:w="2431" w:type="dxa"/>
          </w:tcPr>
          <w:p w14:paraId="2AA49F0A" w14:textId="77777777" w:rsidR="0017750F" w:rsidRDefault="0017750F" w:rsidP="003A65A6">
            <w:r>
              <w:t>domain</w:t>
            </w:r>
          </w:p>
        </w:tc>
        <w:tc>
          <w:tcPr>
            <w:tcW w:w="4343" w:type="dxa"/>
          </w:tcPr>
          <w:p w14:paraId="0875FB35" w14:textId="77777777" w:rsidR="0017750F" w:rsidRDefault="0017750F" w:rsidP="003A65A6">
            <w:r>
              <w:t>om-</w:t>
            </w:r>
            <w:proofErr w:type="gramStart"/>
            <w:r>
              <w:t>2:UnitDivision</w:t>
            </w:r>
            <w:proofErr w:type="gramEnd"/>
          </w:p>
        </w:tc>
      </w:tr>
      <w:tr w:rsidR="0017750F" w14:paraId="717F2290" w14:textId="77777777" w:rsidTr="003A65A6">
        <w:tc>
          <w:tcPr>
            <w:tcW w:w="2576" w:type="dxa"/>
          </w:tcPr>
          <w:p w14:paraId="06BD956D" w14:textId="77777777" w:rsidR="0017750F" w:rsidRDefault="0017750F" w:rsidP="003A65A6">
            <w:r>
              <w:t>om-</w:t>
            </w:r>
            <w:proofErr w:type="gramStart"/>
            <w:r>
              <w:t>2:hasNumerator</w:t>
            </w:r>
            <w:proofErr w:type="gramEnd"/>
          </w:p>
        </w:tc>
        <w:tc>
          <w:tcPr>
            <w:tcW w:w="2431" w:type="dxa"/>
          </w:tcPr>
          <w:p w14:paraId="321A37F0" w14:textId="77777777" w:rsidR="0017750F" w:rsidRDefault="0017750F" w:rsidP="003A65A6">
            <w:r>
              <w:t>domain</w:t>
            </w:r>
          </w:p>
        </w:tc>
        <w:tc>
          <w:tcPr>
            <w:tcW w:w="4343" w:type="dxa"/>
          </w:tcPr>
          <w:p w14:paraId="32E0B4A6" w14:textId="77777777" w:rsidR="0017750F" w:rsidRDefault="0017750F" w:rsidP="003A65A6">
            <w:r>
              <w:t>om-</w:t>
            </w:r>
            <w:proofErr w:type="gramStart"/>
            <w:r>
              <w:t>2:Unit</w:t>
            </w:r>
            <w:proofErr w:type="gramEnd"/>
          </w:p>
        </w:tc>
      </w:tr>
      <w:tr w:rsidR="0017750F" w14:paraId="32B4DA91" w14:textId="77777777" w:rsidTr="003A65A6">
        <w:tc>
          <w:tcPr>
            <w:tcW w:w="2576" w:type="dxa"/>
            <w:vMerge w:val="restart"/>
          </w:tcPr>
          <w:p w14:paraId="355DDB7C" w14:textId="77777777" w:rsidR="0017750F" w:rsidRDefault="0017750F" w:rsidP="003A65A6">
            <w:r>
              <w:t>om-</w:t>
            </w:r>
            <w:proofErr w:type="gramStart"/>
            <w:r>
              <w:t>2:hasAggregateFunction</w:t>
            </w:r>
            <w:proofErr w:type="gramEnd"/>
          </w:p>
        </w:tc>
        <w:tc>
          <w:tcPr>
            <w:tcW w:w="2431" w:type="dxa"/>
          </w:tcPr>
          <w:p w14:paraId="6CB9F08C" w14:textId="77777777" w:rsidR="0017750F" w:rsidRDefault="0017750F" w:rsidP="003A65A6">
            <w:r>
              <w:t>domain</w:t>
            </w:r>
          </w:p>
        </w:tc>
        <w:tc>
          <w:tcPr>
            <w:tcW w:w="4343" w:type="dxa"/>
          </w:tcPr>
          <w:p w14:paraId="344E1628" w14:textId="77777777" w:rsidR="0017750F" w:rsidRDefault="0017750F" w:rsidP="003A65A6">
            <w:r>
              <w:t>om-</w:t>
            </w:r>
            <w:proofErr w:type="gramStart"/>
            <w:r>
              <w:t>2:Quantity</w:t>
            </w:r>
            <w:proofErr w:type="gramEnd"/>
          </w:p>
        </w:tc>
      </w:tr>
      <w:tr w:rsidR="0017750F" w14:paraId="1EC6A7EC" w14:textId="77777777" w:rsidTr="003A65A6">
        <w:tc>
          <w:tcPr>
            <w:tcW w:w="2576" w:type="dxa"/>
            <w:vMerge/>
          </w:tcPr>
          <w:p w14:paraId="5F31C4F1" w14:textId="77777777" w:rsidR="0017750F" w:rsidRDefault="0017750F" w:rsidP="003A65A6"/>
        </w:tc>
        <w:tc>
          <w:tcPr>
            <w:tcW w:w="2431" w:type="dxa"/>
          </w:tcPr>
          <w:p w14:paraId="135D2A58" w14:textId="77777777" w:rsidR="0017750F" w:rsidRDefault="0017750F" w:rsidP="003A65A6">
            <w:r>
              <w:t>range</w:t>
            </w:r>
          </w:p>
        </w:tc>
        <w:tc>
          <w:tcPr>
            <w:tcW w:w="4343" w:type="dxa"/>
          </w:tcPr>
          <w:p w14:paraId="782E2ECF" w14:textId="77777777" w:rsidR="0017750F" w:rsidRDefault="0017750F" w:rsidP="003A65A6">
            <w:r>
              <w:t>om-</w:t>
            </w:r>
            <w:proofErr w:type="gramStart"/>
            <w:r>
              <w:t>2:function</w:t>
            </w:r>
            <w:proofErr w:type="gramEnd"/>
          </w:p>
        </w:tc>
      </w:tr>
      <w:tr w:rsidR="0017750F" w14:paraId="464B530D" w14:textId="77777777" w:rsidTr="003A65A6">
        <w:tc>
          <w:tcPr>
            <w:tcW w:w="2576" w:type="dxa"/>
          </w:tcPr>
          <w:p w14:paraId="4624D1CA" w14:textId="77777777" w:rsidR="0017750F" w:rsidRDefault="0017750F" w:rsidP="003A65A6">
            <w:r>
              <w:t>aggregateOf</w:t>
            </w:r>
          </w:p>
        </w:tc>
        <w:tc>
          <w:tcPr>
            <w:tcW w:w="2431" w:type="dxa"/>
          </w:tcPr>
          <w:p w14:paraId="0D91100C" w14:textId="77777777" w:rsidR="0017750F" w:rsidRDefault="0017750F" w:rsidP="003A65A6">
            <w:r>
              <w:t>domain</w:t>
            </w:r>
          </w:p>
        </w:tc>
        <w:tc>
          <w:tcPr>
            <w:tcW w:w="4343" w:type="dxa"/>
          </w:tcPr>
          <w:p w14:paraId="112151C9" w14:textId="77777777" w:rsidR="0017750F" w:rsidRDefault="0017750F" w:rsidP="003A65A6">
            <w:r>
              <w:t>om-</w:t>
            </w:r>
            <w:proofErr w:type="gramStart"/>
            <w:r>
              <w:t>2:Quantity</w:t>
            </w:r>
            <w:proofErr w:type="gramEnd"/>
          </w:p>
        </w:tc>
      </w:tr>
      <w:tr w:rsidR="0017750F" w14:paraId="23AAD1B1" w14:textId="77777777" w:rsidTr="003A65A6">
        <w:tc>
          <w:tcPr>
            <w:tcW w:w="2576" w:type="dxa"/>
          </w:tcPr>
          <w:p w14:paraId="52BDFB0E" w14:textId="77777777" w:rsidR="0017750F" w:rsidRDefault="0017750F" w:rsidP="003A65A6">
            <w:r>
              <w:t>aggregateOver</w:t>
            </w:r>
          </w:p>
        </w:tc>
        <w:tc>
          <w:tcPr>
            <w:tcW w:w="2431" w:type="dxa"/>
          </w:tcPr>
          <w:p w14:paraId="5D55200D" w14:textId="77777777" w:rsidR="0017750F" w:rsidRDefault="0017750F" w:rsidP="003A65A6">
            <w:r>
              <w:t>domain</w:t>
            </w:r>
          </w:p>
        </w:tc>
        <w:tc>
          <w:tcPr>
            <w:tcW w:w="4343" w:type="dxa"/>
          </w:tcPr>
          <w:p w14:paraId="25BB7601" w14:textId="77777777" w:rsidR="0017750F" w:rsidRDefault="0017750F" w:rsidP="003A65A6">
            <w:r>
              <w:t>om-</w:t>
            </w:r>
            <w:proofErr w:type="gramStart"/>
            <w:r>
              <w:t>2:Quantity</w:t>
            </w:r>
            <w:proofErr w:type="gramEnd"/>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4C994436" w14:textId="0B744C4A" w:rsidR="00B90704" w:rsidRDefault="0017750F" w:rsidP="009E4A69">
      <w:pPr>
        <w:pStyle w:val="ListParagraph"/>
      </w:pPr>
      <w:r>
        <w:t>(term reuse)</w:t>
      </w:r>
      <w:r w:rsidR="00B90704">
        <w:t xml:space="preserve"> Ontology of Units of Measure 2.0</w:t>
      </w:r>
      <w:r w:rsidR="00B90704">
        <w:rPr>
          <w:rStyle w:val="FootnoteReference"/>
        </w:rPr>
        <w:footnoteReference w:id="7"/>
      </w:r>
    </w:p>
    <w:p w14:paraId="6F90847E" w14:textId="61C90912" w:rsidR="005D3386" w:rsidRDefault="00DC74DA" w:rsidP="00E80D3C">
      <w:pPr>
        <w:pStyle w:val="ListParagraph"/>
      </w:pPr>
      <w:r>
        <w:t>Global City Indicators Foundation Ontology</w:t>
      </w:r>
      <w:r>
        <w:rPr>
          <w:rStyle w:val="FootnoteReference"/>
        </w:rPr>
        <w:footnoteReference w:id="8"/>
      </w:r>
    </w:p>
    <w:p w14:paraId="2FE49F5E" w14:textId="77777777" w:rsidR="000B72D5" w:rsidRDefault="000B72D5" w:rsidP="000B72D5"/>
    <w:p w14:paraId="75F0BA7F" w14:textId="47D595FF" w:rsidR="004F1D87" w:rsidRPr="00E72AD2" w:rsidRDefault="00C969BA" w:rsidP="00433E1D">
      <w:pPr>
        <w:pStyle w:val="Heading3"/>
      </w:pPr>
      <w:bookmarkStart w:id="88" w:name="_Toc19780950"/>
      <w:r>
        <w:t>Observations</w:t>
      </w:r>
      <w:r w:rsidR="00E72AD2" w:rsidRPr="00E72AD2">
        <w:t xml:space="preserve"> </w:t>
      </w:r>
      <w:r w:rsidR="004F1D87" w:rsidRPr="00E72AD2">
        <w:t>Ontology</w:t>
      </w:r>
      <w:bookmarkEnd w:id="88"/>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line="360" w:lineRule="auto"/>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w:t>
      </w:r>
      <w:r>
        <w:lastRenderedPageBreak/>
        <w:t>growing access to the Internet of Things, data from available 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line="360" w:lineRule="auto"/>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9"/>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77777777" w:rsidR="008A4F0D" w:rsidRDefault="008A4F0D" w:rsidP="008A4F0D">
      <w:pPr>
        <w:spacing w:after="120" w:line="360" w:lineRule="auto"/>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t xml:space="preserve">Table </w:t>
      </w:r>
      <w:r>
        <w:rPr>
          <w:noProof/>
        </w:rPr>
        <w:t>11</w:t>
      </w:r>
      <w:r>
        <w:fldChar w:fldCharType="end"/>
      </w:r>
      <w:r>
        <w:t>.</w:t>
      </w:r>
    </w:p>
    <w:p w14:paraId="66850180" w14:textId="77777777" w:rsidR="008A4F0D" w:rsidRDefault="008A4F0D" w:rsidP="008A4F0D">
      <w:pPr>
        <w:spacing w:after="120" w:line="360" w:lineRule="auto"/>
      </w:pPr>
      <w:r>
        <w:t xml:space="preserve">The SSN ontology does not make any commitments as to whether instances of </w:t>
      </w:r>
      <w:proofErr w:type="gramStart"/>
      <w:r>
        <w:t>ssn:Property</w:t>
      </w:r>
      <w:proofErr w:type="gramEnd"/>
      <w:r>
        <w:t xml:space="preserve"> should be generic (e.g. ex:temperature) or specific to the feature of interest (e.g. ex:mybodytemperature); current documentation suggests that this is a choice for the modeler. On the other hand, the iCity TPSO prescribes a definition of instances of </w:t>
      </w:r>
      <w:proofErr w:type="gramStart"/>
      <w:r>
        <w:t>ssn:Property</w:t>
      </w:r>
      <w:proofErr w:type="gramEnd"/>
      <w:r>
        <w:t xml:space="preserve">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77777777" w:rsidR="008A4F0D" w:rsidRDefault="008A4F0D" w:rsidP="008A4F0D">
      <w:pPr>
        <w:pStyle w:val="Caption"/>
        <w:keepNext/>
        <w:spacing w:after="120"/>
      </w:pPr>
      <w:bookmarkStart w:id="89" w:name="_Ref13136457"/>
      <w:r>
        <w:t xml:space="preserve">Table </w:t>
      </w:r>
      <w:r>
        <w:fldChar w:fldCharType="begin"/>
      </w:r>
      <w:r>
        <w:instrText xml:space="preserve"> SEQ Table \* ARABIC </w:instrText>
      </w:r>
      <w:r>
        <w:fldChar w:fldCharType="separate"/>
      </w:r>
      <w:r>
        <w:rPr>
          <w:noProof/>
        </w:rPr>
        <w:t>11</w:t>
      </w:r>
      <w:r>
        <w:rPr>
          <w:noProof/>
        </w:rPr>
        <w:fldChar w:fldCharType="end"/>
      </w:r>
      <w:bookmarkEnd w:id="89"/>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3A65A6">
        <w:tc>
          <w:tcPr>
            <w:tcW w:w="2805" w:type="dxa"/>
            <w:shd w:val="clear" w:color="auto" w:fill="00FFFF"/>
          </w:tcPr>
          <w:p w14:paraId="27E097B7" w14:textId="77777777" w:rsidR="008A4F0D" w:rsidRDefault="008A4F0D" w:rsidP="003A65A6">
            <w:pPr>
              <w:spacing w:after="120"/>
            </w:pPr>
            <w:r>
              <w:t>Object</w:t>
            </w:r>
          </w:p>
        </w:tc>
        <w:tc>
          <w:tcPr>
            <w:tcW w:w="2917" w:type="dxa"/>
            <w:shd w:val="clear" w:color="auto" w:fill="00FFFF"/>
          </w:tcPr>
          <w:p w14:paraId="6E291DCC" w14:textId="77777777" w:rsidR="008A4F0D" w:rsidRDefault="008A4F0D" w:rsidP="003A65A6">
            <w:pPr>
              <w:spacing w:after="120"/>
            </w:pPr>
            <w:r>
              <w:t>Property</w:t>
            </w:r>
          </w:p>
        </w:tc>
        <w:tc>
          <w:tcPr>
            <w:tcW w:w="3628" w:type="dxa"/>
            <w:shd w:val="clear" w:color="auto" w:fill="00FFFF"/>
          </w:tcPr>
          <w:p w14:paraId="3A68FE8A" w14:textId="77777777" w:rsidR="008A4F0D" w:rsidRDefault="008A4F0D" w:rsidP="003A65A6">
            <w:pPr>
              <w:spacing w:after="120"/>
            </w:pPr>
            <w:r>
              <w:t>Value</w:t>
            </w:r>
          </w:p>
        </w:tc>
      </w:tr>
      <w:tr w:rsidR="008A4F0D" w14:paraId="6E55795C" w14:textId="77777777" w:rsidTr="003A65A6">
        <w:tc>
          <w:tcPr>
            <w:tcW w:w="2805" w:type="dxa"/>
          </w:tcPr>
          <w:p w14:paraId="5299188B" w14:textId="77777777" w:rsidR="008A4F0D" w:rsidRDefault="008A4F0D" w:rsidP="003A65A6">
            <w:pPr>
              <w:spacing w:after="120"/>
            </w:pPr>
            <w:r>
              <w:lastRenderedPageBreak/>
              <w:t>Observation</w:t>
            </w:r>
          </w:p>
        </w:tc>
        <w:tc>
          <w:tcPr>
            <w:tcW w:w="2917" w:type="dxa"/>
          </w:tcPr>
          <w:p w14:paraId="564F6031" w14:textId="77777777" w:rsidR="008A4F0D" w:rsidRDefault="008A4F0D" w:rsidP="003A65A6">
            <w:pPr>
              <w:spacing w:after="120"/>
            </w:pPr>
            <w:r>
              <w:t>observedBy</w:t>
            </w:r>
          </w:p>
        </w:tc>
        <w:tc>
          <w:tcPr>
            <w:tcW w:w="3628" w:type="dxa"/>
          </w:tcPr>
          <w:p w14:paraId="3E2A0D85" w14:textId="77777777" w:rsidR="008A4F0D" w:rsidRDefault="008A4F0D" w:rsidP="003A65A6">
            <w:pPr>
              <w:spacing w:after="120"/>
            </w:pPr>
            <w:r>
              <w:t>only Observer</w:t>
            </w:r>
          </w:p>
        </w:tc>
      </w:tr>
      <w:tr w:rsidR="008A4F0D" w14:paraId="3F4F2DE9" w14:textId="77777777" w:rsidTr="003A65A6">
        <w:tc>
          <w:tcPr>
            <w:tcW w:w="2805" w:type="dxa"/>
          </w:tcPr>
          <w:p w14:paraId="601DBAA7" w14:textId="77777777" w:rsidR="008A4F0D" w:rsidRDefault="008A4F0D" w:rsidP="003A65A6">
            <w:pPr>
              <w:spacing w:after="120"/>
            </w:pPr>
            <w:r>
              <w:t>Observer</w:t>
            </w:r>
          </w:p>
        </w:tc>
        <w:tc>
          <w:tcPr>
            <w:tcW w:w="2917" w:type="dxa"/>
          </w:tcPr>
          <w:p w14:paraId="6F8E78CC" w14:textId="77777777" w:rsidR="008A4F0D" w:rsidRDefault="008A4F0D" w:rsidP="003A65A6">
            <w:pPr>
              <w:spacing w:after="120"/>
            </w:pPr>
            <w:r>
              <w:t>inverse(observedBy)</w:t>
            </w:r>
          </w:p>
        </w:tc>
        <w:tc>
          <w:tcPr>
            <w:tcW w:w="3628" w:type="dxa"/>
          </w:tcPr>
          <w:p w14:paraId="47BD2C09" w14:textId="77777777" w:rsidR="008A4F0D" w:rsidRDefault="008A4F0D" w:rsidP="003A65A6">
            <w:pPr>
              <w:spacing w:after="120"/>
            </w:pPr>
            <w:r>
              <w:t>only Observation</w:t>
            </w:r>
          </w:p>
        </w:tc>
      </w:tr>
      <w:tr w:rsidR="008A4F0D" w14:paraId="536092A7" w14:textId="77777777" w:rsidTr="003A65A6">
        <w:tc>
          <w:tcPr>
            <w:tcW w:w="2805" w:type="dxa"/>
            <w:vMerge w:val="restart"/>
          </w:tcPr>
          <w:p w14:paraId="5BA118E9" w14:textId="77777777" w:rsidR="008A4F0D" w:rsidRDefault="008A4F0D" w:rsidP="003A65A6">
            <w:pPr>
              <w:spacing w:after="120"/>
            </w:pPr>
            <w:proofErr w:type="gramStart"/>
            <w:r>
              <w:t>sosa:Sensor</w:t>
            </w:r>
            <w:proofErr w:type="gramEnd"/>
          </w:p>
        </w:tc>
        <w:tc>
          <w:tcPr>
            <w:tcW w:w="2917" w:type="dxa"/>
          </w:tcPr>
          <w:p w14:paraId="4E45979B" w14:textId="77777777" w:rsidR="008A4F0D" w:rsidRDefault="008A4F0D" w:rsidP="003A65A6">
            <w:pPr>
              <w:spacing w:after="120"/>
            </w:pPr>
            <w:r>
              <w:t>subclassOf</w:t>
            </w:r>
          </w:p>
        </w:tc>
        <w:tc>
          <w:tcPr>
            <w:tcW w:w="3628" w:type="dxa"/>
          </w:tcPr>
          <w:p w14:paraId="5ED603E7" w14:textId="77777777" w:rsidR="008A4F0D" w:rsidRDefault="008A4F0D" w:rsidP="003A65A6">
            <w:pPr>
              <w:spacing w:after="120"/>
            </w:pPr>
            <w:r>
              <w:t>Observer</w:t>
            </w:r>
          </w:p>
        </w:tc>
      </w:tr>
      <w:tr w:rsidR="008A4F0D" w14:paraId="4D84A845" w14:textId="77777777" w:rsidTr="003A65A6">
        <w:tc>
          <w:tcPr>
            <w:tcW w:w="2805" w:type="dxa"/>
            <w:vMerge/>
          </w:tcPr>
          <w:p w14:paraId="3AE6F36D" w14:textId="77777777" w:rsidR="008A4F0D" w:rsidRDefault="008A4F0D" w:rsidP="003A65A6">
            <w:pPr>
              <w:spacing w:after="120"/>
            </w:pPr>
          </w:p>
        </w:tc>
        <w:tc>
          <w:tcPr>
            <w:tcW w:w="2917" w:type="dxa"/>
          </w:tcPr>
          <w:p w14:paraId="49155F82" w14:textId="77777777" w:rsidR="008A4F0D" w:rsidRDefault="008A4F0D" w:rsidP="003A65A6">
            <w:pPr>
              <w:spacing w:after="120"/>
            </w:pPr>
            <w:proofErr w:type="gramStart"/>
            <w:r>
              <w:t>sosa:madeObservation</w:t>
            </w:r>
            <w:proofErr w:type="gramEnd"/>
          </w:p>
        </w:tc>
        <w:tc>
          <w:tcPr>
            <w:tcW w:w="3628" w:type="dxa"/>
          </w:tcPr>
          <w:p w14:paraId="53FDDFEF" w14:textId="77777777" w:rsidR="008A4F0D" w:rsidRDefault="008A4F0D" w:rsidP="003A65A6">
            <w:pPr>
              <w:spacing w:after="120"/>
            </w:pPr>
            <w:r>
              <w:t xml:space="preserve">only </w:t>
            </w:r>
            <w:proofErr w:type="gramStart"/>
            <w:r>
              <w:t>sosa:Observation</w:t>
            </w:r>
            <w:proofErr w:type="gramEnd"/>
          </w:p>
        </w:tc>
      </w:tr>
      <w:tr w:rsidR="008A4F0D" w14:paraId="688BC9CA" w14:textId="77777777" w:rsidTr="003A65A6">
        <w:tc>
          <w:tcPr>
            <w:tcW w:w="2805" w:type="dxa"/>
            <w:vMerge/>
          </w:tcPr>
          <w:p w14:paraId="75382DBD" w14:textId="77777777" w:rsidR="008A4F0D" w:rsidRDefault="008A4F0D" w:rsidP="003A65A6">
            <w:pPr>
              <w:spacing w:after="120"/>
            </w:pPr>
          </w:p>
        </w:tc>
        <w:tc>
          <w:tcPr>
            <w:tcW w:w="2917" w:type="dxa"/>
          </w:tcPr>
          <w:p w14:paraId="073FA13A" w14:textId="77777777" w:rsidR="008A4F0D" w:rsidRDefault="008A4F0D" w:rsidP="003A65A6">
            <w:pPr>
              <w:spacing w:after="120"/>
            </w:pPr>
            <w:proofErr w:type="gramStart"/>
            <w:r>
              <w:t>sosa:observes</w:t>
            </w:r>
            <w:proofErr w:type="gramEnd"/>
          </w:p>
        </w:tc>
        <w:tc>
          <w:tcPr>
            <w:tcW w:w="3628" w:type="dxa"/>
          </w:tcPr>
          <w:p w14:paraId="2F18E166" w14:textId="77777777" w:rsidR="008A4F0D" w:rsidRDefault="008A4F0D" w:rsidP="003A65A6">
            <w:pPr>
              <w:spacing w:after="120"/>
            </w:pPr>
            <w:r>
              <w:t xml:space="preserve">only </w:t>
            </w:r>
            <w:proofErr w:type="gramStart"/>
            <w:r>
              <w:t>sosa:ObservableProperty</w:t>
            </w:r>
            <w:proofErr w:type="gramEnd"/>
          </w:p>
        </w:tc>
      </w:tr>
      <w:tr w:rsidR="008A4F0D" w14:paraId="05630DCE" w14:textId="77777777" w:rsidTr="003A65A6">
        <w:tc>
          <w:tcPr>
            <w:tcW w:w="2805" w:type="dxa"/>
            <w:vMerge/>
          </w:tcPr>
          <w:p w14:paraId="55C92C03" w14:textId="77777777" w:rsidR="008A4F0D" w:rsidRDefault="008A4F0D" w:rsidP="003A65A6">
            <w:pPr>
              <w:spacing w:after="120"/>
            </w:pPr>
          </w:p>
        </w:tc>
        <w:tc>
          <w:tcPr>
            <w:tcW w:w="2917" w:type="dxa"/>
          </w:tcPr>
          <w:p w14:paraId="21AA62EE" w14:textId="77777777" w:rsidR="008A4F0D" w:rsidRDefault="008A4F0D" w:rsidP="003A65A6">
            <w:pPr>
              <w:spacing w:after="120"/>
            </w:pPr>
            <w:proofErr w:type="gramStart"/>
            <w:r>
              <w:t>ssn:detects</w:t>
            </w:r>
            <w:proofErr w:type="gramEnd"/>
          </w:p>
        </w:tc>
        <w:tc>
          <w:tcPr>
            <w:tcW w:w="3628" w:type="dxa"/>
          </w:tcPr>
          <w:p w14:paraId="20A21742" w14:textId="77777777" w:rsidR="008A4F0D" w:rsidRDefault="008A4F0D" w:rsidP="003A65A6">
            <w:pPr>
              <w:spacing w:after="120"/>
            </w:pPr>
            <w:r>
              <w:t xml:space="preserve">only </w:t>
            </w:r>
            <w:proofErr w:type="gramStart"/>
            <w:r>
              <w:t>ssn:Stimulus</w:t>
            </w:r>
            <w:proofErr w:type="gramEnd"/>
          </w:p>
        </w:tc>
      </w:tr>
      <w:tr w:rsidR="008A4F0D" w14:paraId="317BFD16" w14:textId="77777777" w:rsidTr="003A65A6">
        <w:trPr>
          <w:trHeight w:val="63"/>
        </w:trPr>
        <w:tc>
          <w:tcPr>
            <w:tcW w:w="2805" w:type="dxa"/>
            <w:vMerge w:val="restart"/>
          </w:tcPr>
          <w:p w14:paraId="44154E9C" w14:textId="77777777" w:rsidR="008A4F0D" w:rsidRDefault="008A4F0D" w:rsidP="003A65A6">
            <w:pPr>
              <w:spacing w:after="120"/>
            </w:pPr>
            <w:proofErr w:type="gramStart"/>
            <w:r>
              <w:t>sosa:Observation</w:t>
            </w:r>
            <w:proofErr w:type="gramEnd"/>
          </w:p>
        </w:tc>
        <w:tc>
          <w:tcPr>
            <w:tcW w:w="2917" w:type="dxa"/>
          </w:tcPr>
          <w:p w14:paraId="0075880C" w14:textId="77777777" w:rsidR="008A4F0D" w:rsidRDefault="008A4F0D" w:rsidP="003A65A6">
            <w:pPr>
              <w:spacing w:after="120"/>
            </w:pPr>
            <w:r>
              <w:t>subclassOf</w:t>
            </w:r>
          </w:p>
        </w:tc>
        <w:tc>
          <w:tcPr>
            <w:tcW w:w="3628" w:type="dxa"/>
          </w:tcPr>
          <w:p w14:paraId="37F0F1E0" w14:textId="77777777" w:rsidR="008A4F0D" w:rsidRDefault="008A4F0D" w:rsidP="003A65A6">
            <w:pPr>
              <w:spacing w:after="120"/>
            </w:pPr>
            <w:r>
              <w:t>Observation</w:t>
            </w:r>
          </w:p>
        </w:tc>
      </w:tr>
      <w:tr w:rsidR="008A4F0D" w14:paraId="593D928D" w14:textId="77777777" w:rsidTr="003A65A6">
        <w:trPr>
          <w:trHeight w:val="63"/>
        </w:trPr>
        <w:tc>
          <w:tcPr>
            <w:tcW w:w="2805" w:type="dxa"/>
            <w:vMerge/>
          </w:tcPr>
          <w:p w14:paraId="7CA90AB5" w14:textId="77777777" w:rsidR="008A4F0D" w:rsidRDefault="008A4F0D" w:rsidP="003A65A6">
            <w:pPr>
              <w:spacing w:after="120"/>
            </w:pPr>
          </w:p>
        </w:tc>
        <w:tc>
          <w:tcPr>
            <w:tcW w:w="2917" w:type="dxa"/>
          </w:tcPr>
          <w:p w14:paraId="7C0CBA29" w14:textId="77777777" w:rsidR="008A4F0D" w:rsidRDefault="008A4F0D" w:rsidP="003A65A6">
            <w:pPr>
              <w:spacing w:after="120"/>
            </w:pPr>
            <w:proofErr w:type="gramStart"/>
            <w:r>
              <w:t>sosa:madeBySensor</w:t>
            </w:r>
            <w:proofErr w:type="gramEnd"/>
          </w:p>
        </w:tc>
        <w:tc>
          <w:tcPr>
            <w:tcW w:w="3628" w:type="dxa"/>
          </w:tcPr>
          <w:p w14:paraId="0F4EB334" w14:textId="77777777" w:rsidR="008A4F0D" w:rsidRDefault="008A4F0D" w:rsidP="003A65A6">
            <w:pPr>
              <w:spacing w:after="120"/>
            </w:pPr>
            <w:r>
              <w:t xml:space="preserve">exactly 1 </w:t>
            </w:r>
            <w:proofErr w:type="gramStart"/>
            <w:r>
              <w:t>sosa:Sensor</w:t>
            </w:r>
            <w:proofErr w:type="gramEnd"/>
          </w:p>
        </w:tc>
      </w:tr>
      <w:tr w:rsidR="008A4F0D" w14:paraId="758B1361" w14:textId="77777777" w:rsidTr="003A65A6">
        <w:trPr>
          <w:trHeight w:val="63"/>
        </w:trPr>
        <w:tc>
          <w:tcPr>
            <w:tcW w:w="2805" w:type="dxa"/>
            <w:vMerge/>
          </w:tcPr>
          <w:p w14:paraId="2A2C2210" w14:textId="77777777" w:rsidR="008A4F0D" w:rsidRDefault="008A4F0D" w:rsidP="003A65A6">
            <w:pPr>
              <w:spacing w:after="120"/>
            </w:pPr>
          </w:p>
        </w:tc>
        <w:tc>
          <w:tcPr>
            <w:tcW w:w="2917" w:type="dxa"/>
          </w:tcPr>
          <w:p w14:paraId="7A23766F" w14:textId="77777777" w:rsidR="008A4F0D" w:rsidRDefault="008A4F0D" w:rsidP="003A65A6">
            <w:pPr>
              <w:spacing w:after="120"/>
            </w:pPr>
            <w:proofErr w:type="gramStart"/>
            <w:r>
              <w:t>sosa:hasFeatureOfInterest</w:t>
            </w:r>
            <w:proofErr w:type="gramEnd"/>
          </w:p>
        </w:tc>
        <w:tc>
          <w:tcPr>
            <w:tcW w:w="3628" w:type="dxa"/>
          </w:tcPr>
          <w:p w14:paraId="3D836A20" w14:textId="77777777" w:rsidR="008A4F0D" w:rsidRDefault="008A4F0D" w:rsidP="003A65A6">
            <w:pPr>
              <w:spacing w:after="120"/>
            </w:pPr>
            <w:r>
              <w:t xml:space="preserve">exactly 1 </w:t>
            </w:r>
            <w:proofErr w:type="gramStart"/>
            <w:r>
              <w:t>owl:Thing</w:t>
            </w:r>
            <w:proofErr w:type="gramEnd"/>
            <w:r>
              <w:t xml:space="preserve"> and only sosa:FeatureOfInterest</w:t>
            </w:r>
          </w:p>
        </w:tc>
      </w:tr>
      <w:tr w:rsidR="008A4F0D" w14:paraId="525EA49C" w14:textId="77777777" w:rsidTr="003A65A6">
        <w:trPr>
          <w:trHeight w:val="63"/>
        </w:trPr>
        <w:tc>
          <w:tcPr>
            <w:tcW w:w="2805" w:type="dxa"/>
            <w:vMerge/>
          </w:tcPr>
          <w:p w14:paraId="7373748F" w14:textId="77777777" w:rsidR="008A4F0D" w:rsidRDefault="008A4F0D" w:rsidP="003A65A6">
            <w:pPr>
              <w:spacing w:after="120"/>
            </w:pPr>
          </w:p>
        </w:tc>
        <w:tc>
          <w:tcPr>
            <w:tcW w:w="2917" w:type="dxa"/>
          </w:tcPr>
          <w:p w14:paraId="2F4B89C3" w14:textId="77777777" w:rsidR="008A4F0D" w:rsidRDefault="008A4F0D" w:rsidP="003A65A6">
            <w:pPr>
              <w:spacing w:after="120"/>
            </w:pPr>
            <w:proofErr w:type="gramStart"/>
            <w:r>
              <w:t>sosa:hasResult</w:t>
            </w:r>
            <w:proofErr w:type="gramEnd"/>
          </w:p>
        </w:tc>
        <w:tc>
          <w:tcPr>
            <w:tcW w:w="3628" w:type="dxa"/>
          </w:tcPr>
          <w:p w14:paraId="7FF0C265" w14:textId="77777777" w:rsidR="008A4F0D" w:rsidRDefault="008A4F0D" w:rsidP="003A65A6">
            <w:pPr>
              <w:spacing w:after="120"/>
            </w:pPr>
            <w:r>
              <w:t xml:space="preserve">exactly 1 </w:t>
            </w:r>
            <w:proofErr w:type="gramStart"/>
            <w:r>
              <w:t>owl:Thing</w:t>
            </w:r>
            <w:proofErr w:type="gramEnd"/>
            <w:r>
              <w:t xml:space="preserve"> and only sosa:Result</w:t>
            </w:r>
          </w:p>
        </w:tc>
      </w:tr>
      <w:tr w:rsidR="008A4F0D" w14:paraId="2921D012" w14:textId="77777777" w:rsidTr="003A65A6">
        <w:trPr>
          <w:trHeight w:val="63"/>
        </w:trPr>
        <w:tc>
          <w:tcPr>
            <w:tcW w:w="2805" w:type="dxa"/>
            <w:vMerge/>
          </w:tcPr>
          <w:p w14:paraId="13DDE1B2" w14:textId="77777777" w:rsidR="008A4F0D" w:rsidRDefault="008A4F0D" w:rsidP="003A65A6">
            <w:pPr>
              <w:spacing w:after="120"/>
            </w:pPr>
          </w:p>
        </w:tc>
        <w:tc>
          <w:tcPr>
            <w:tcW w:w="2917" w:type="dxa"/>
          </w:tcPr>
          <w:p w14:paraId="42282828" w14:textId="77777777" w:rsidR="008A4F0D" w:rsidRDefault="008A4F0D" w:rsidP="003A65A6">
            <w:pPr>
              <w:spacing w:after="120"/>
            </w:pPr>
            <w:proofErr w:type="gramStart"/>
            <w:r>
              <w:t>sosa:observedProperty</w:t>
            </w:r>
            <w:proofErr w:type="gramEnd"/>
          </w:p>
        </w:tc>
        <w:tc>
          <w:tcPr>
            <w:tcW w:w="3628" w:type="dxa"/>
          </w:tcPr>
          <w:p w14:paraId="19994CBE" w14:textId="77777777" w:rsidR="008A4F0D" w:rsidRDefault="008A4F0D" w:rsidP="003A65A6">
            <w:pPr>
              <w:spacing w:after="120"/>
            </w:pPr>
            <w:r>
              <w:t xml:space="preserve">exactly 1 </w:t>
            </w:r>
            <w:proofErr w:type="gramStart"/>
            <w:r>
              <w:t>owl:Thing</w:t>
            </w:r>
            <w:proofErr w:type="gramEnd"/>
            <w:r>
              <w:t xml:space="preserve"> and only sosa:ObservableProperty</w:t>
            </w:r>
          </w:p>
        </w:tc>
      </w:tr>
      <w:tr w:rsidR="008A4F0D" w14:paraId="3A097778" w14:textId="77777777" w:rsidTr="003A65A6">
        <w:trPr>
          <w:trHeight w:val="63"/>
        </w:trPr>
        <w:tc>
          <w:tcPr>
            <w:tcW w:w="2805" w:type="dxa"/>
            <w:vMerge/>
          </w:tcPr>
          <w:p w14:paraId="1137FB1D" w14:textId="77777777" w:rsidR="008A4F0D" w:rsidRDefault="008A4F0D" w:rsidP="003A65A6">
            <w:pPr>
              <w:spacing w:after="120"/>
            </w:pPr>
          </w:p>
        </w:tc>
        <w:tc>
          <w:tcPr>
            <w:tcW w:w="2917" w:type="dxa"/>
          </w:tcPr>
          <w:p w14:paraId="2BA94055" w14:textId="77777777" w:rsidR="008A4F0D" w:rsidRDefault="008A4F0D" w:rsidP="003A65A6">
            <w:pPr>
              <w:spacing w:after="120"/>
            </w:pPr>
            <w:proofErr w:type="gramStart"/>
            <w:r>
              <w:t>sosa:phenomenonTime</w:t>
            </w:r>
            <w:proofErr w:type="gramEnd"/>
          </w:p>
        </w:tc>
        <w:tc>
          <w:tcPr>
            <w:tcW w:w="3628" w:type="dxa"/>
          </w:tcPr>
          <w:p w14:paraId="1715CA95" w14:textId="77777777" w:rsidR="008A4F0D" w:rsidRDefault="008A4F0D" w:rsidP="003A65A6">
            <w:pPr>
              <w:spacing w:after="120"/>
            </w:pPr>
            <w:r>
              <w:t xml:space="preserve">exactly 1 </w:t>
            </w:r>
            <w:proofErr w:type="gramStart"/>
            <w:r>
              <w:t>owl:Thing</w:t>
            </w:r>
            <w:proofErr w:type="gramEnd"/>
          </w:p>
        </w:tc>
      </w:tr>
      <w:tr w:rsidR="008A4F0D" w14:paraId="1E9C8682" w14:textId="77777777" w:rsidTr="003A65A6">
        <w:trPr>
          <w:trHeight w:val="63"/>
        </w:trPr>
        <w:tc>
          <w:tcPr>
            <w:tcW w:w="2805" w:type="dxa"/>
            <w:vMerge/>
          </w:tcPr>
          <w:p w14:paraId="1838F90F" w14:textId="77777777" w:rsidR="008A4F0D" w:rsidRDefault="008A4F0D" w:rsidP="003A65A6">
            <w:pPr>
              <w:spacing w:after="120"/>
            </w:pPr>
          </w:p>
        </w:tc>
        <w:tc>
          <w:tcPr>
            <w:tcW w:w="2917" w:type="dxa"/>
          </w:tcPr>
          <w:p w14:paraId="5CB76C58" w14:textId="77777777" w:rsidR="008A4F0D" w:rsidRDefault="008A4F0D" w:rsidP="003A65A6">
            <w:pPr>
              <w:spacing w:after="120"/>
            </w:pPr>
            <w:proofErr w:type="gramStart"/>
            <w:r>
              <w:t>sosa:resultTime</w:t>
            </w:r>
            <w:proofErr w:type="gramEnd"/>
          </w:p>
        </w:tc>
        <w:tc>
          <w:tcPr>
            <w:tcW w:w="3628" w:type="dxa"/>
          </w:tcPr>
          <w:p w14:paraId="03C45925" w14:textId="77777777" w:rsidR="008A4F0D" w:rsidRDefault="008A4F0D" w:rsidP="003A65A6">
            <w:pPr>
              <w:spacing w:after="120"/>
            </w:pPr>
            <w:r>
              <w:t xml:space="preserve">exactly 1 </w:t>
            </w:r>
            <w:proofErr w:type="gramStart"/>
            <w:r>
              <w:t>rdfs:Literal</w:t>
            </w:r>
            <w:proofErr w:type="gramEnd"/>
          </w:p>
        </w:tc>
      </w:tr>
      <w:tr w:rsidR="008A4F0D" w14:paraId="761BC73E" w14:textId="77777777" w:rsidTr="003A65A6">
        <w:trPr>
          <w:trHeight w:val="63"/>
        </w:trPr>
        <w:tc>
          <w:tcPr>
            <w:tcW w:w="2805" w:type="dxa"/>
            <w:vMerge/>
          </w:tcPr>
          <w:p w14:paraId="75E0E730" w14:textId="77777777" w:rsidR="008A4F0D" w:rsidRDefault="008A4F0D" w:rsidP="003A65A6">
            <w:pPr>
              <w:spacing w:after="120"/>
            </w:pPr>
          </w:p>
        </w:tc>
        <w:tc>
          <w:tcPr>
            <w:tcW w:w="2917" w:type="dxa"/>
          </w:tcPr>
          <w:p w14:paraId="501224F5" w14:textId="77777777" w:rsidR="008A4F0D" w:rsidRDefault="008A4F0D" w:rsidP="003A65A6">
            <w:pPr>
              <w:spacing w:after="120"/>
            </w:pPr>
            <w:proofErr w:type="gramStart"/>
            <w:r>
              <w:t>ssn:wasOriginatedBy</w:t>
            </w:r>
            <w:proofErr w:type="gramEnd"/>
          </w:p>
        </w:tc>
        <w:tc>
          <w:tcPr>
            <w:tcW w:w="3628" w:type="dxa"/>
          </w:tcPr>
          <w:p w14:paraId="6320A30B" w14:textId="77777777" w:rsidR="008A4F0D" w:rsidRDefault="008A4F0D" w:rsidP="003A65A6">
            <w:pPr>
              <w:spacing w:after="120"/>
            </w:pPr>
            <w:r>
              <w:t xml:space="preserve">exactly 1 </w:t>
            </w:r>
            <w:proofErr w:type="gramStart"/>
            <w:r>
              <w:t>owl:Thing</w:t>
            </w:r>
            <w:proofErr w:type="gramEnd"/>
            <w:r>
              <w:t xml:space="preserve"> and only ssn:Stimulus</w:t>
            </w:r>
          </w:p>
        </w:tc>
      </w:tr>
      <w:tr w:rsidR="008A4F0D" w14:paraId="2323551D" w14:textId="77777777" w:rsidTr="003A65A6">
        <w:trPr>
          <w:trHeight w:val="63"/>
        </w:trPr>
        <w:tc>
          <w:tcPr>
            <w:tcW w:w="2805" w:type="dxa"/>
            <w:vMerge w:val="restart"/>
          </w:tcPr>
          <w:p w14:paraId="22B78518" w14:textId="77777777" w:rsidR="008A4F0D" w:rsidRDefault="008A4F0D" w:rsidP="003A65A6">
            <w:pPr>
              <w:spacing w:after="120"/>
            </w:pPr>
            <w:proofErr w:type="gramStart"/>
            <w:r>
              <w:t>sosa:ObservableProperty</w:t>
            </w:r>
            <w:proofErr w:type="gramEnd"/>
          </w:p>
        </w:tc>
        <w:tc>
          <w:tcPr>
            <w:tcW w:w="2917" w:type="dxa"/>
          </w:tcPr>
          <w:p w14:paraId="7579AF06" w14:textId="77777777" w:rsidR="008A4F0D" w:rsidRPr="00F06DDA" w:rsidRDefault="008A4F0D" w:rsidP="003A65A6">
            <w:pPr>
              <w:spacing w:after="120"/>
            </w:pPr>
            <w:r>
              <w:t>subClassOf</w:t>
            </w:r>
          </w:p>
        </w:tc>
        <w:tc>
          <w:tcPr>
            <w:tcW w:w="3628" w:type="dxa"/>
          </w:tcPr>
          <w:p w14:paraId="583C7A0E" w14:textId="77777777" w:rsidR="008A4F0D" w:rsidRPr="00F06DDA" w:rsidRDefault="008A4F0D" w:rsidP="003A65A6">
            <w:pPr>
              <w:spacing w:after="120"/>
            </w:pPr>
            <w:proofErr w:type="gramStart"/>
            <w:r>
              <w:t>ssn:Property</w:t>
            </w:r>
            <w:proofErr w:type="gramEnd"/>
          </w:p>
        </w:tc>
      </w:tr>
      <w:tr w:rsidR="008A4F0D" w14:paraId="64B0A6E3" w14:textId="77777777" w:rsidTr="003A65A6">
        <w:trPr>
          <w:trHeight w:val="63"/>
        </w:trPr>
        <w:tc>
          <w:tcPr>
            <w:tcW w:w="2805" w:type="dxa"/>
            <w:vMerge/>
          </w:tcPr>
          <w:p w14:paraId="1D84EDD6" w14:textId="77777777" w:rsidR="008A4F0D" w:rsidRDefault="008A4F0D" w:rsidP="003A65A6">
            <w:pPr>
              <w:spacing w:after="120"/>
            </w:pPr>
          </w:p>
        </w:tc>
        <w:tc>
          <w:tcPr>
            <w:tcW w:w="2917" w:type="dxa"/>
          </w:tcPr>
          <w:p w14:paraId="0FA4FC58" w14:textId="77777777" w:rsidR="008A4F0D" w:rsidRDefault="008A4F0D" w:rsidP="003A65A6">
            <w:pPr>
              <w:spacing w:after="120"/>
            </w:pPr>
            <w:r w:rsidRPr="00F06DDA">
              <w:t xml:space="preserve">inverse ('is proxy for') </w:t>
            </w:r>
          </w:p>
        </w:tc>
        <w:tc>
          <w:tcPr>
            <w:tcW w:w="3628" w:type="dxa"/>
          </w:tcPr>
          <w:p w14:paraId="47716807" w14:textId="77777777" w:rsidR="008A4F0D" w:rsidRDefault="008A4F0D" w:rsidP="003A65A6">
            <w:pPr>
              <w:spacing w:after="120"/>
            </w:pPr>
            <w:r w:rsidRPr="00F06DDA">
              <w:t xml:space="preserve">only </w:t>
            </w:r>
            <w:proofErr w:type="gramStart"/>
            <w:r>
              <w:t>ssn:</w:t>
            </w:r>
            <w:r w:rsidRPr="00F06DDA">
              <w:t>Stimulus</w:t>
            </w:r>
            <w:proofErr w:type="gramEnd"/>
          </w:p>
        </w:tc>
      </w:tr>
      <w:tr w:rsidR="008A4F0D" w14:paraId="0127F9CF" w14:textId="77777777" w:rsidTr="003A65A6">
        <w:trPr>
          <w:trHeight w:val="63"/>
        </w:trPr>
        <w:tc>
          <w:tcPr>
            <w:tcW w:w="2805" w:type="dxa"/>
            <w:vMerge/>
          </w:tcPr>
          <w:p w14:paraId="67FF4434" w14:textId="77777777" w:rsidR="008A4F0D" w:rsidRDefault="008A4F0D" w:rsidP="003A65A6">
            <w:pPr>
              <w:spacing w:after="120"/>
            </w:pPr>
          </w:p>
        </w:tc>
        <w:tc>
          <w:tcPr>
            <w:tcW w:w="2917" w:type="dxa"/>
          </w:tcPr>
          <w:p w14:paraId="46E874C1" w14:textId="77777777" w:rsidR="008A4F0D" w:rsidRPr="00F06DDA" w:rsidRDefault="008A4F0D" w:rsidP="003A65A6">
            <w:pPr>
              <w:spacing w:after="120"/>
            </w:pPr>
            <w:r w:rsidRPr="00F06DDA">
              <w:t xml:space="preserve">inverse ('observed property') </w:t>
            </w:r>
          </w:p>
        </w:tc>
        <w:tc>
          <w:tcPr>
            <w:tcW w:w="3628" w:type="dxa"/>
          </w:tcPr>
          <w:p w14:paraId="5ED3DF3C" w14:textId="77777777" w:rsidR="008A4F0D" w:rsidRDefault="008A4F0D" w:rsidP="003A65A6">
            <w:pPr>
              <w:spacing w:after="120"/>
            </w:pPr>
            <w:r w:rsidRPr="00F06DDA">
              <w:t>only</w:t>
            </w:r>
            <w:r>
              <w:t xml:space="preserve"> </w:t>
            </w:r>
            <w:proofErr w:type="gramStart"/>
            <w:r>
              <w:t>sosa:</w:t>
            </w:r>
            <w:r w:rsidRPr="00F06DDA">
              <w:t>Observation</w:t>
            </w:r>
            <w:proofErr w:type="gramEnd"/>
          </w:p>
        </w:tc>
      </w:tr>
      <w:tr w:rsidR="008A4F0D" w14:paraId="4FD0E83A" w14:textId="77777777" w:rsidTr="003A65A6">
        <w:trPr>
          <w:trHeight w:val="63"/>
        </w:trPr>
        <w:tc>
          <w:tcPr>
            <w:tcW w:w="2805" w:type="dxa"/>
            <w:vMerge/>
          </w:tcPr>
          <w:p w14:paraId="75A73B16" w14:textId="77777777" w:rsidR="008A4F0D" w:rsidRDefault="008A4F0D" w:rsidP="003A65A6">
            <w:pPr>
              <w:spacing w:after="120"/>
            </w:pPr>
          </w:p>
        </w:tc>
        <w:tc>
          <w:tcPr>
            <w:tcW w:w="2917" w:type="dxa"/>
          </w:tcPr>
          <w:p w14:paraId="2B92A05F" w14:textId="77777777" w:rsidR="008A4F0D" w:rsidRPr="00F06DDA" w:rsidRDefault="008A4F0D" w:rsidP="003A65A6">
            <w:pPr>
              <w:spacing w:after="120"/>
            </w:pPr>
            <w:r>
              <w:t>sosa:</w:t>
            </w:r>
            <w:r w:rsidRPr="00F06DDA">
              <w:t xml:space="preserve">'is observed by' </w:t>
            </w:r>
          </w:p>
        </w:tc>
        <w:tc>
          <w:tcPr>
            <w:tcW w:w="3628" w:type="dxa"/>
          </w:tcPr>
          <w:p w14:paraId="331F38C0" w14:textId="77777777" w:rsidR="008A4F0D" w:rsidRDefault="008A4F0D" w:rsidP="003A65A6">
            <w:pPr>
              <w:spacing w:after="120"/>
            </w:pPr>
            <w:r w:rsidRPr="00F06DDA">
              <w:t xml:space="preserve">only </w:t>
            </w:r>
            <w:proofErr w:type="gramStart"/>
            <w:r>
              <w:t>sosa:</w:t>
            </w:r>
            <w:r w:rsidRPr="00F06DDA">
              <w:t>Sensor</w:t>
            </w:r>
            <w:proofErr w:type="gramEnd"/>
          </w:p>
        </w:tc>
      </w:tr>
      <w:tr w:rsidR="008A4F0D" w14:paraId="751FBB54" w14:textId="77777777" w:rsidTr="003A65A6">
        <w:trPr>
          <w:trHeight w:val="63"/>
        </w:trPr>
        <w:tc>
          <w:tcPr>
            <w:tcW w:w="2805" w:type="dxa"/>
          </w:tcPr>
          <w:p w14:paraId="1C69E80B" w14:textId="77777777" w:rsidR="008A4F0D" w:rsidRDefault="008A4F0D" w:rsidP="003A65A6">
            <w:pPr>
              <w:spacing w:after="120"/>
            </w:pPr>
            <w:proofErr w:type="gramStart"/>
            <w:r>
              <w:t>sosa:FeatureOfInterest</w:t>
            </w:r>
            <w:proofErr w:type="gramEnd"/>
          </w:p>
        </w:tc>
        <w:tc>
          <w:tcPr>
            <w:tcW w:w="2917" w:type="dxa"/>
          </w:tcPr>
          <w:p w14:paraId="25F7A1D9" w14:textId="77777777" w:rsidR="008A4F0D" w:rsidRDefault="008A4F0D" w:rsidP="003A65A6">
            <w:pPr>
              <w:spacing w:after="120"/>
            </w:pPr>
            <w:r>
              <w:t>ssn:</w:t>
            </w:r>
            <w:r w:rsidRPr="00F06DDA">
              <w:t xml:space="preserve">'has property' </w:t>
            </w:r>
          </w:p>
        </w:tc>
        <w:tc>
          <w:tcPr>
            <w:tcW w:w="3628" w:type="dxa"/>
          </w:tcPr>
          <w:p w14:paraId="2808CFFC" w14:textId="77777777" w:rsidR="008A4F0D" w:rsidRDefault="008A4F0D" w:rsidP="003A65A6">
            <w:pPr>
              <w:spacing w:after="120"/>
            </w:pPr>
            <w:r w:rsidRPr="00F06DDA">
              <w:t xml:space="preserve">min 1 </w:t>
            </w:r>
            <w:proofErr w:type="gramStart"/>
            <w:r w:rsidRPr="00F06DDA">
              <w:t>owl:Thing</w:t>
            </w:r>
            <w:proofErr w:type="gramEnd"/>
            <w:r>
              <w:t xml:space="preserve"> and ssn:Property</w:t>
            </w:r>
          </w:p>
        </w:tc>
      </w:tr>
      <w:tr w:rsidR="008A4F0D" w14:paraId="39BF47BA" w14:textId="77777777" w:rsidTr="003A65A6">
        <w:trPr>
          <w:trHeight w:val="63"/>
        </w:trPr>
        <w:tc>
          <w:tcPr>
            <w:tcW w:w="2805" w:type="dxa"/>
          </w:tcPr>
          <w:p w14:paraId="5D627BFA" w14:textId="77777777" w:rsidR="008A4F0D" w:rsidRDefault="008A4F0D" w:rsidP="003A65A6">
            <w:pPr>
              <w:spacing w:after="120"/>
            </w:pPr>
            <w:proofErr w:type="gramStart"/>
            <w:r>
              <w:t>sosa:Result</w:t>
            </w:r>
            <w:proofErr w:type="gramEnd"/>
          </w:p>
        </w:tc>
        <w:tc>
          <w:tcPr>
            <w:tcW w:w="2917" w:type="dxa"/>
          </w:tcPr>
          <w:p w14:paraId="263B0668" w14:textId="77777777" w:rsidR="008A4F0D" w:rsidRDefault="008A4F0D" w:rsidP="003A65A6">
            <w:pPr>
              <w:spacing w:after="120"/>
            </w:pPr>
            <w:r>
              <w:t>sosa:</w:t>
            </w:r>
            <w:r w:rsidRPr="00F06DDA">
              <w:t xml:space="preserve">'is result of' </w:t>
            </w:r>
          </w:p>
        </w:tc>
        <w:tc>
          <w:tcPr>
            <w:tcW w:w="3628" w:type="dxa"/>
          </w:tcPr>
          <w:p w14:paraId="41717C6D" w14:textId="77777777" w:rsidR="008A4F0D" w:rsidRDefault="008A4F0D" w:rsidP="003A65A6">
            <w:pPr>
              <w:spacing w:after="120"/>
            </w:pPr>
            <w:r w:rsidRPr="00F06DDA">
              <w:t xml:space="preserve">min 1 </w:t>
            </w:r>
            <w:proofErr w:type="gramStart"/>
            <w:r w:rsidRPr="00F06DDA">
              <w:t>owl:Thing</w:t>
            </w:r>
            <w:proofErr w:type="gramEnd"/>
          </w:p>
        </w:tc>
      </w:tr>
    </w:tbl>
    <w:p w14:paraId="7A2F7426" w14:textId="77777777" w:rsidR="008A4F0D" w:rsidRDefault="008A4F0D" w:rsidP="008A4F0D">
      <w:pPr>
        <w:spacing w:after="120" w:line="360" w:lineRule="auto"/>
      </w:pPr>
    </w:p>
    <w:p w14:paraId="0987BDE2" w14:textId="77777777" w:rsidR="008A4F0D" w:rsidRDefault="008A4F0D" w:rsidP="008A4F0D">
      <w:pPr>
        <w:pStyle w:val="Heading4"/>
      </w:pPr>
      <w:r>
        <w:t>An Example</w:t>
      </w:r>
    </w:p>
    <w:p w14:paraId="1B6ABD86" w14:textId="75E9EB5B" w:rsidR="008A4F0D" w:rsidRPr="008A4F0D" w:rsidRDefault="008A4F0D" w:rsidP="008A4F0D">
      <w:pPr>
        <w:spacing w:after="120" w:line="360" w:lineRule="auto"/>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w:t>
      </w:r>
      <w:r>
        <w:lastRenderedPageBreak/>
        <w:t xml:space="preserve">vehicle volume, but also average vehicle speed.  This example is illustrated in </w:t>
      </w:r>
      <w:r>
        <w:fldChar w:fldCharType="begin"/>
      </w:r>
      <w:r>
        <w:instrText xml:space="preserve"> REF _Ref14174696 \h </w:instrText>
      </w:r>
      <w:r>
        <w:fldChar w:fldCharType="separate"/>
      </w:r>
      <w:r>
        <w:t xml:space="preserve">Figure </w:t>
      </w:r>
      <w:r>
        <w:rPr>
          <w:noProof/>
        </w:rPr>
        <w:t>12</w:t>
      </w:r>
      <w:r>
        <w:fldChar w:fldCharType="end"/>
      </w:r>
      <w:r>
        <w:t>. Note that the Units of Measure ontology also plays a role in capturing the observed values.</w:t>
      </w:r>
    </w:p>
    <w:p w14:paraId="68F5823D" w14:textId="77777777" w:rsidR="008A4F0D" w:rsidRDefault="008A4F0D" w:rsidP="008A4F0D">
      <w:pPr>
        <w:keepNext/>
        <w:spacing w:after="120" w:line="360" w:lineRule="auto"/>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77777777" w:rsidR="008A4F0D" w:rsidRPr="004B447F" w:rsidRDefault="008A4F0D" w:rsidP="008A4F0D">
      <w:pPr>
        <w:pStyle w:val="Caption"/>
        <w:spacing w:after="120"/>
        <w:rPr>
          <w:b w:val="0"/>
        </w:rPr>
      </w:pPr>
      <w:bookmarkStart w:id="90" w:name="_Ref14174696"/>
      <w:r>
        <w:t xml:space="preserve">Figure </w:t>
      </w:r>
      <w:r>
        <w:rPr>
          <w:noProof/>
        </w:rPr>
        <w:fldChar w:fldCharType="begin"/>
      </w:r>
      <w:r>
        <w:rPr>
          <w:noProof/>
        </w:rPr>
        <w:instrText xml:space="preserve"> SEQ Figure \* ARABIC </w:instrText>
      </w:r>
      <w:r>
        <w:rPr>
          <w:noProof/>
        </w:rPr>
        <w:fldChar w:fldCharType="separate"/>
      </w:r>
      <w:r>
        <w:rPr>
          <w:noProof/>
        </w:rPr>
        <w:t>15</w:t>
      </w:r>
      <w:r>
        <w:rPr>
          <w:noProof/>
        </w:rPr>
        <w:fldChar w:fldCharType="end"/>
      </w:r>
      <w:bookmarkEnd w:id="90"/>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bookmarkStart w:id="91" w:name="_GoBack"/>
      <w:bookmarkEnd w:id="91"/>
    </w:p>
    <w:p w14:paraId="7A62F150" w14:textId="51D1A516" w:rsidR="005A3E9C" w:rsidRDefault="005A3E9C" w:rsidP="00E80D3C">
      <w:pPr>
        <w:pStyle w:val="Heading2"/>
      </w:pPr>
      <w:bookmarkStart w:id="92" w:name="_Toc19780951"/>
      <w:r>
        <w:t>Contact Ontology</w:t>
      </w:r>
      <w:bookmarkEnd w:id="92"/>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proofErr w:type="gramStart"/>
            <w:r>
              <w:lastRenderedPageBreak/>
              <w:t>contact:Address</w:t>
            </w:r>
            <w:proofErr w:type="gramEnd"/>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 xml:space="preserve">exactly 1 </w:t>
            </w:r>
            <w:proofErr w:type="gramStart"/>
            <w:r>
              <w:t>xsd:nonNegativeInteger</w:t>
            </w:r>
            <w:proofErr w:type="gramEnd"/>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 xml:space="preserve">only </w:t>
            </w:r>
            <w:proofErr w:type="gramStart"/>
            <w:r>
              <w:t>xsd:string</w:t>
            </w:r>
            <w:proofErr w:type="gramEnd"/>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 xml:space="preserve">exactly 1 </w:t>
            </w:r>
            <w:proofErr w:type="gramStart"/>
            <w:r>
              <w:t>schema:city</w:t>
            </w:r>
            <w:proofErr w:type="gramEnd"/>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proofErr w:type="gramStart"/>
            <w:r>
              <w:t>spatialloc:hasLocation</w:t>
            </w:r>
            <w:proofErr w:type="gramEnd"/>
          </w:p>
        </w:tc>
        <w:tc>
          <w:tcPr>
            <w:tcW w:w="3930" w:type="dxa"/>
          </w:tcPr>
          <w:p w14:paraId="5C6F79F8" w14:textId="77777777" w:rsidR="002E336F" w:rsidRDefault="002E336F" w:rsidP="005E019A">
            <w:r>
              <w:t xml:space="preserve">exactly 1 </w:t>
            </w:r>
            <w:proofErr w:type="gramStart"/>
            <w:r>
              <w:t>geo:Feature</w:t>
            </w:r>
            <w:proofErr w:type="gramEnd"/>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proofErr w:type="gramStart"/>
            <w:r>
              <w:t>iContact:Address</w:t>
            </w:r>
            <w:proofErr w:type="gramEnd"/>
          </w:p>
        </w:tc>
      </w:tr>
      <w:tr w:rsidR="002E336F" w14:paraId="0150BBE5" w14:textId="77777777" w:rsidTr="002E336F">
        <w:tc>
          <w:tcPr>
            <w:tcW w:w="2776" w:type="dxa"/>
            <w:vMerge w:val="restart"/>
          </w:tcPr>
          <w:p w14:paraId="053A4BF1" w14:textId="1144E908" w:rsidR="002E336F" w:rsidRDefault="002E336F" w:rsidP="005E019A">
            <w:proofErr w:type="gramStart"/>
            <w:r>
              <w:t>contact:HoursOfOperation</w:t>
            </w:r>
            <w:proofErr w:type="gramEnd"/>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proofErr w:type="gramStart"/>
            <w:r>
              <w:t>icontact:HoursOfOperation</w:t>
            </w:r>
            <w:proofErr w:type="gramEnd"/>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proofErr w:type="gramStart"/>
            <w:r>
              <w:t>rec:RecurringEvent</w:t>
            </w:r>
            <w:proofErr w:type="gramEnd"/>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w:t>
      </w:r>
      <w:proofErr w:type="gramStart"/>
      <w:r>
        <w:rPr>
          <w:lang w:val="en-US" w:bidi="en-US"/>
        </w:rPr>
        <w:t>time:TimeZone</w:t>
      </w:r>
      <w:proofErr w:type="gramEnd"/>
      <w:r>
        <w:rPr>
          <w:lang w:val="en-US" w:bidi="en-US"/>
        </w:rPr>
        <w:t>) associated with an address, as well as the primary language of correspondence.</w:t>
      </w:r>
    </w:p>
    <w:p w14:paraId="0F7FD118" w14:textId="167AB78B" w:rsidR="00D01F8A" w:rsidRDefault="00D01F8A" w:rsidP="002A6246">
      <w:pPr>
        <w:pStyle w:val="Heading2"/>
      </w:pPr>
      <w:bookmarkStart w:id="93" w:name="_Toc19780952"/>
      <w:r w:rsidRPr="00EC4B04">
        <w:t>Person</w:t>
      </w:r>
      <w:r w:rsidRPr="00956273">
        <w:t xml:space="preserve"> Ontology</w:t>
      </w:r>
      <w:bookmarkEnd w:id="93"/>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10"/>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proofErr w:type="gramStart"/>
            <w:r>
              <w:t>change:TimeVaryingConcept</w:t>
            </w:r>
            <w:proofErr w:type="gramEnd"/>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proofErr w:type="gramStart"/>
            <w:r>
              <w:t>change:hasManifestation</w:t>
            </w:r>
            <w:proofErr w:type="gramEnd"/>
            <w:r>
              <w:t xml:space="preserve">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proofErr w:type="gramStart"/>
            <w:r>
              <w:t>change:existsAt</w:t>
            </w:r>
            <w:proofErr w:type="gramEnd"/>
          </w:p>
        </w:tc>
        <w:tc>
          <w:tcPr>
            <w:tcW w:w="4763" w:type="dxa"/>
          </w:tcPr>
          <w:p w14:paraId="3EF32AB5" w14:textId="77777777" w:rsidR="0020475C" w:rsidRDefault="0020475C" w:rsidP="009037A2">
            <w:r>
              <w:t xml:space="preserve">exactly 1 </w:t>
            </w:r>
            <w:proofErr w:type="gramStart"/>
            <w:r>
              <w:t>time:Interval</w:t>
            </w:r>
            <w:proofErr w:type="gramEnd"/>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proofErr w:type="gramStart"/>
            <w:r>
              <w:t>schema:birthDate</w:t>
            </w:r>
            <w:proofErr w:type="gramEnd"/>
          </w:p>
        </w:tc>
        <w:tc>
          <w:tcPr>
            <w:tcW w:w="4763" w:type="dxa"/>
          </w:tcPr>
          <w:p w14:paraId="18812C4F" w14:textId="77777777" w:rsidR="0020475C" w:rsidRDefault="0020475C" w:rsidP="009037A2">
            <w:r>
              <w:t xml:space="preserve">exactly 1 </w:t>
            </w:r>
            <w:proofErr w:type="gramStart"/>
            <w:r>
              <w:t>time:Instant</w:t>
            </w:r>
            <w:proofErr w:type="gramEnd"/>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proofErr w:type="gramStart"/>
            <w:r w:rsidRPr="0020475C">
              <w:t>schema:deathDate</w:t>
            </w:r>
            <w:proofErr w:type="gramEnd"/>
          </w:p>
        </w:tc>
        <w:tc>
          <w:tcPr>
            <w:tcW w:w="4763" w:type="dxa"/>
          </w:tcPr>
          <w:p w14:paraId="6F4AD22C" w14:textId="44180F79" w:rsidR="0020475C" w:rsidRPr="0020475C" w:rsidRDefault="0020475C" w:rsidP="00212353">
            <w:r w:rsidRPr="0020475C">
              <w:t xml:space="preserve">max 1 </w:t>
            </w:r>
            <w:proofErr w:type="gramStart"/>
            <w:r w:rsidRPr="0020475C">
              <w:t>time:Instant</w:t>
            </w:r>
            <w:proofErr w:type="gramEnd"/>
          </w:p>
        </w:tc>
      </w:tr>
      <w:tr w:rsidR="00212353" w14:paraId="71B90ADE" w14:textId="77777777" w:rsidTr="00212353">
        <w:tc>
          <w:tcPr>
            <w:tcW w:w="2062" w:type="dxa"/>
            <w:vMerge w:val="restart"/>
          </w:tcPr>
          <w:p w14:paraId="63A30F9F" w14:textId="77777777" w:rsidR="00212353" w:rsidRDefault="00212353" w:rsidP="00212353">
            <w:r>
              <w:lastRenderedPageBreak/>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proofErr w:type="gramStart"/>
            <w:r>
              <w:t>change:manifestationOf</w:t>
            </w:r>
            <w:proofErr w:type="gramEnd"/>
            <w:r>
              <w:t xml:space="preserve">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proofErr w:type="gramStart"/>
            <w:r>
              <w:t>change:Manifestation</w:t>
            </w:r>
            <w:proofErr w:type="gramEnd"/>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proofErr w:type="gramStart"/>
            <w:r>
              <w:t>change:existsAt</w:t>
            </w:r>
            <w:proofErr w:type="gramEnd"/>
          </w:p>
        </w:tc>
        <w:tc>
          <w:tcPr>
            <w:tcW w:w="4763" w:type="dxa"/>
          </w:tcPr>
          <w:p w14:paraId="59B26082" w14:textId="77777777" w:rsidR="00212353" w:rsidRDefault="00212353" w:rsidP="00212353">
            <w:r>
              <w:t xml:space="preserve">exactly 1 </w:t>
            </w:r>
            <w:proofErr w:type="gramStart"/>
            <w:r>
              <w:t>time:TemporalEntity</w:t>
            </w:r>
            <w:proofErr w:type="gramEnd"/>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 xml:space="preserve">exactly 1 </w:t>
            </w:r>
            <w:proofErr w:type="gramStart"/>
            <w:r w:rsidRPr="0090469C">
              <w:t>om:</w:t>
            </w:r>
            <w:r w:rsidR="0090469C" w:rsidRPr="0090469C">
              <w:t>duration</w:t>
            </w:r>
            <w:proofErr w:type="gramEnd"/>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 xml:space="preserve">exactly 1 </w:t>
            </w:r>
            <w:proofErr w:type="gramStart"/>
            <w:r w:rsidRPr="00217B46">
              <w:t>xsd:boolean</w:t>
            </w:r>
            <w:proofErr w:type="gramEnd"/>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proofErr w:type="gramStart"/>
            <w:r>
              <w:t>schema:parent</w:t>
            </w:r>
            <w:proofErr w:type="gramEnd"/>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proofErr w:type="gramStart"/>
            <w:r>
              <w:t>schema:spouse</w:t>
            </w:r>
            <w:proofErr w:type="gramEnd"/>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proofErr w:type="gramStart"/>
            <w:r>
              <w:t>schema:children</w:t>
            </w:r>
            <w:proofErr w:type="gramEnd"/>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proofErr w:type="gramStart"/>
            <w:r>
              <w:t>schema:address</w:t>
            </w:r>
            <w:proofErr w:type="gramEnd"/>
          </w:p>
        </w:tc>
        <w:tc>
          <w:tcPr>
            <w:tcW w:w="4763" w:type="dxa"/>
          </w:tcPr>
          <w:p w14:paraId="68DF385C" w14:textId="77777777" w:rsidR="00212353" w:rsidRDefault="00212353" w:rsidP="00212353">
            <w:r>
              <w:t xml:space="preserve">some </w:t>
            </w:r>
            <w:proofErr w:type="gramStart"/>
            <w:r>
              <w:t>schema:PostalAddress</w:t>
            </w:r>
            <w:proofErr w:type="gramEnd"/>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w:t>
            </w:r>
            <w:proofErr w:type="gramStart"/>
            <w:r w:rsidRPr="00CA591B">
              <w:t>person:male</w:t>
            </w:r>
            <w:proofErr w:type="gramEnd"/>
            <w:r w:rsidRPr="00CA591B">
              <w:t>,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1"/>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DA31E1">
      <w:pPr>
        <w:pStyle w:val="ListParagraph"/>
        <w:numPr>
          <w:ilvl w:val="0"/>
          <w:numId w:val="24"/>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94" w:name="_Toc19780953"/>
      <w:r>
        <w:t>Household Ontology</w:t>
      </w:r>
      <w:bookmarkEnd w:id="94"/>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w:t>
      </w:r>
      <w:r w:rsidR="0020035A" w:rsidRPr="00C74053">
        <w:lastRenderedPageBreak/>
        <w:t>residence constitutes a new Household.</w:t>
      </w:r>
      <w:r w:rsidRPr="00C74053">
        <w:br/>
        <w:t xml:space="preserve">Note that a Household, and likely many other classes may have different definitions in different contexts/applications. To address </w:t>
      </w:r>
      <w:proofErr w:type="gramStart"/>
      <w:r w:rsidRPr="00C74053">
        <w:t>this</w:t>
      </w:r>
      <w:proofErr w:type="gramEnd"/>
      <w:r w:rsidRPr="00C74053">
        <w:t xml:space="preserve">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proofErr w:type="gramStart"/>
            <w:r>
              <w:t>change:</w:t>
            </w:r>
            <w:r w:rsidR="002626F5">
              <w:t>TimeVaryingConcept</w:t>
            </w:r>
            <w:proofErr w:type="gramEnd"/>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proofErr w:type="gramStart"/>
            <w:r>
              <w:t>change:</w:t>
            </w:r>
            <w:r w:rsidR="002626F5">
              <w:t>hasManifestation</w:t>
            </w:r>
            <w:proofErr w:type="gramEnd"/>
            <w:r w:rsidR="002626F5">
              <w:t xml:space="preserve">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proofErr w:type="gramStart"/>
            <w:r>
              <w:t>change:</w:t>
            </w:r>
            <w:r w:rsidR="006D5597">
              <w:t>existsAt</w:t>
            </w:r>
            <w:proofErr w:type="gramEnd"/>
          </w:p>
        </w:tc>
        <w:tc>
          <w:tcPr>
            <w:tcW w:w="4696" w:type="dxa"/>
          </w:tcPr>
          <w:p w14:paraId="7B1C2FE5" w14:textId="77777777" w:rsidR="002626F5" w:rsidRDefault="002626F5" w:rsidP="002626F5">
            <w:r>
              <w:t xml:space="preserve">exactly 1 </w:t>
            </w:r>
            <w:proofErr w:type="gramStart"/>
            <w:r w:rsidR="005C1AFC">
              <w:t>time:</w:t>
            </w:r>
            <w:r>
              <w:t>Interval</w:t>
            </w:r>
            <w:proofErr w:type="gramEnd"/>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proofErr w:type="gramStart"/>
            <w:r>
              <w:t>change:Manifestation</w:t>
            </w:r>
            <w:proofErr w:type="gramEnd"/>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proofErr w:type="gramStart"/>
            <w:r>
              <w:t>change:manifestationOf</w:t>
            </w:r>
            <w:proofErr w:type="gramEnd"/>
            <w:r>
              <w:t xml:space="preserve">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proofErr w:type="gramStart"/>
            <w:r>
              <w:t>change:existsAt</w:t>
            </w:r>
            <w:proofErr w:type="gramEnd"/>
          </w:p>
        </w:tc>
        <w:tc>
          <w:tcPr>
            <w:tcW w:w="4696" w:type="dxa"/>
          </w:tcPr>
          <w:p w14:paraId="36CE44D7" w14:textId="77777777" w:rsidR="008A7A83" w:rsidRDefault="008A7A83" w:rsidP="002626F5">
            <w:r>
              <w:t xml:space="preserve">exactly </w:t>
            </w:r>
            <w:proofErr w:type="gramStart"/>
            <w:r>
              <w:t>1  time</w:t>
            </w:r>
            <w:proofErr w:type="gramEnd"/>
            <w:r>
              <w:t>: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w:t>
            </w:r>
            <w:proofErr w:type="gramStart"/>
            <w:r w:rsidR="008A7A83">
              <w:t>person:Person</w:t>
            </w:r>
            <w:proofErr w:type="gramEnd"/>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proofErr w:type="gramStart"/>
            <w:r>
              <w:t>change:t</w:t>
            </w:r>
            <w:r w:rsidR="002626F5">
              <w:t>imeVaryingConcept</w:t>
            </w:r>
            <w:proofErr w:type="gramEnd"/>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proofErr w:type="gramStart"/>
            <w:r>
              <w:t>change:</w:t>
            </w:r>
            <w:r w:rsidR="002626F5">
              <w:t>ha</w:t>
            </w:r>
            <w:r w:rsidR="008161C5">
              <w:t>sManifestation</w:t>
            </w:r>
            <w:proofErr w:type="gramEnd"/>
            <w:r w:rsidR="008161C5">
              <w:t xml:space="preserve">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proofErr w:type="gramStart"/>
            <w:r>
              <w:t>change:</w:t>
            </w:r>
            <w:r w:rsidR="006D5597">
              <w:t>existsAt</w:t>
            </w:r>
            <w:proofErr w:type="gramEnd"/>
          </w:p>
        </w:tc>
        <w:tc>
          <w:tcPr>
            <w:tcW w:w="4696" w:type="dxa"/>
          </w:tcPr>
          <w:p w14:paraId="1B8C0A61" w14:textId="77777777" w:rsidR="002626F5" w:rsidRDefault="002626F5" w:rsidP="002626F5">
            <w:r>
              <w:t xml:space="preserve">exactly </w:t>
            </w:r>
            <w:proofErr w:type="gramStart"/>
            <w:r>
              <w:t xml:space="preserve">1 </w:t>
            </w:r>
            <w:r w:rsidR="005C1AFC">
              <w:t xml:space="preserve"> time</w:t>
            </w:r>
            <w:proofErr w:type="gramEnd"/>
            <w:r w:rsidR="005C1AFC">
              <w:t>:</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proofErr w:type="gramStart"/>
            <w:r>
              <w:t>change:Manifestation</w:t>
            </w:r>
            <w:proofErr w:type="gramEnd"/>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proofErr w:type="gramStart"/>
            <w:r>
              <w:t>gci:Household</w:t>
            </w:r>
            <w:proofErr w:type="gramEnd"/>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proofErr w:type="gramStart"/>
            <w:r>
              <w:t>change:manifestationOf</w:t>
            </w:r>
            <w:proofErr w:type="gramEnd"/>
            <w:r>
              <w:t xml:space="preserve">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proofErr w:type="gramStart"/>
            <w:r>
              <w:t>change:existsAt</w:t>
            </w:r>
            <w:proofErr w:type="gramEnd"/>
          </w:p>
        </w:tc>
        <w:tc>
          <w:tcPr>
            <w:tcW w:w="4696" w:type="dxa"/>
          </w:tcPr>
          <w:p w14:paraId="1A1EACEF" w14:textId="0AB15ACE" w:rsidR="008A7A83" w:rsidRDefault="008A7A83" w:rsidP="002626F5">
            <w:r>
              <w:t xml:space="preserve">exactly </w:t>
            </w:r>
            <w:r w:rsidR="00BE5934">
              <w:t>1</w:t>
            </w:r>
            <w:r>
              <w:t xml:space="preserve"> </w:t>
            </w:r>
            <w:proofErr w:type="gramStart"/>
            <w:r>
              <w:t>time:TemporalEntity</w:t>
            </w:r>
            <w:proofErr w:type="gramEnd"/>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 xml:space="preserve">only </w:t>
            </w:r>
            <w:proofErr w:type="gramStart"/>
            <w:r>
              <w:t>person:Person</w:t>
            </w:r>
            <w:proofErr w:type="gramEnd"/>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proofErr w:type="gramStart"/>
            <w:r>
              <w:t>change:</w:t>
            </w:r>
            <w:r w:rsidR="00FB3138">
              <w:t>TimeVaryingConcept</w:t>
            </w:r>
            <w:proofErr w:type="gramEnd"/>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proofErr w:type="gramStart"/>
            <w:r>
              <w:t>building:BuildingUnitPD</w:t>
            </w:r>
            <w:proofErr w:type="gramEnd"/>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proofErr w:type="gramStart"/>
            <w:r>
              <w:t>change:</w:t>
            </w:r>
            <w:r w:rsidR="00FB3138">
              <w:t>hasManifestation</w:t>
            </w:r>
            <w:proofErr w:type="gramEnd"/>
            <w:r w:rsidR="00FB3138">
              <w:t xml:space="preserve">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proofErr w:type="gramStart"/>
            <w:r>
              <w:t>change:</w:t>
            </w:r>
            <w:r w:rsidR="006D5597">
              <w:t>existsAt</w:t>
            </w:r>
            <w:proofErr w:type="gramEnd"/>
          </w:p>
        </w:tc>
        <w:tc>
          <w:tcPr>
            <w:tcW w:w="4696" w:type="dxa"/>
          </w:tcPr>
          <w:p w14:paraId="6AFEFA26" w14:textId="77777777" w:rsidR="00FB3138" w:rsidRDefault="00FB3138" w:rsidP="00FB3138">
            <w:r>
              <w:t xml:space="preserve">exactly </w:t>
            </w:r>
            <w:proofErr w:type="gramStart"/>
            <w:r>
              <w:t xml:space="preserve">1 </w:t>
            </w:r>
            <w:r w:rsidR="005C1AFC">
              <w:t xml:space="preserve"> time</w:t>
            </w:r>
            <w:proofErr w:type="gramEnd"/>
            <w:r w:rsidR="005C1AFC">
              <w:t>:</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proofErr w:type="gramStart"/>
            <w:r>
              <w:t>schema:address</w:t>
            </w:r>
            <w:proofErr w:type="gramEnd"/>
          </w:p>
        </w:tc>
        <w:tc>
          <w:tcPr>
            <w:tcW w:w="4696" w:type="dxa"/>
          </w:tcPr>
          <w:p w14:paraId="01030A16" w14:textId="77777777" w:rsidR="00FB3138" w:rsidRDefault="00FB3138" w:rsidP="00FA4A04">
            <w:r>
              <w:t xml:space="preserve">only </w:t>
            </w:r>
            <w:proofErr w:type="gramStart"/>
            <w:r w:rsidR="00FA4A04">
              <w:t>schema:PostalAddress</w:t>
            </w:r>
            <w:proofErr w:type="gramEnd"/>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w:t>
            </w:r>
            <w:proofErr w:type="gramStart"/>
            <w:r>
              <w:t>loc:</w:t>
            </w:r>
            <w:r w:rsidR="00FB3138">
              <w:t>hasLocation</w:t>
            </w:r>
            <w:proofErr w:type="gramEnd"/>
          </w:p>
        </w:tc>
        <w:tc>
          <w:tcPr>
            <w:tcW w:w="4696" w:type="dxa"/>
          </w:tcPr>
          <w:p w14:paraId="503F8723" w14:textId="77777777" w:rsidR="00FB3138" w:rsidRDefault="00FB3138" w:rsidP="00FB3138">
            <w:proofErr w:type="gramStart"/>
            <w:r>
              <w:t xml:space="preserve">only </w:t>
            </w:r>
            <w:r w:rsidR="005A7ABB">
              <w:t xml:space="preserve"> </w:t>
            </w:r>
            <w:r w:rsidR="00A65215">
              <w:t>spatial</w:t>
            </w:r>
            <w:proofErr w:type="gramEnd"/>
            <w:r w:rsidR="00A65215">
              <w:t>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proofErr w:type="gramStart"/>
            <w:r>
              <w:t>change:</w:t>
            </w:r>
            <w:r w:rsidR="00FB3138">
              <w:t>Manifestation</w:t>
            </w:r>
            <w:proofErr w:type="gramEnd"/>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proofErr w:type="gramStart"/>
            <w:r>
              <w:t>building:Building</w:t>
            </w:r>
            <w:proofErr w:type="gramEnd"/>
            <w:r>
              <w:t xml:space="preserve">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proofErr w:type="gramStart"/>
            <w:r>
              <w:t>change:</w:t>
            </w:r>
            <w:r w:rsidR="00FB3138">
              <w:t>manifestationOf</w:t>
            </w:r>
            <w:proofErr w:type="gramEnd"/>
            <w:r w:rsidR="00FB3138">
              <w:t xml:space="preserve">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proofErr w:type="gramStart"/>
            <w:r>
              <w:t>change:</w:t>
            </w:r>
            <w:r w:rsidR="006D5597">
              <w:t>existsAt</w:t>
            </w:r>
            <w:proofErr w:type="gramEnd"/>
          </w:p>
        </w:tc>
        <w:tc>
          <w:tcPr>
            <w:tcW w:w="4696" w:type="dxa"/>
          </w:tcPr>
          <w:p w14:paraId="6802396B" w14:textId="77777777" w:rsidR="00FB3138" w:rsidRDefault="00FB3138" w:rsidP="00FB3138">
            <w:r>
              <w:t xml:space="preserve">exactly </w:t>
            </w:r>
            <w:proofErr w:type="gramStart"/>
            <w:r>
              <w:t xml:space="preserve">1 </w:t>
            </w:r>
            <w:r w:rsidR="005C1AFC">
              <w:t xml:space="preserve"> time</w:t>
            </w:r>
            <w:proofErr w:type="gramEnd"/>
            <w:r w:rsidR="005C1AFC">
              <w:t>:</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proofErr w:type="gramStart"/>
            <w:r w:rsidR="00B82CCD">
              <w:t>monetary:</w:t>
            </w:r>
            <w:r w:rsidR="00FB3138">
              <w:t>MonetaryValue</w:t>
            </w:r>
            <w:proofErr w:type="gramEnd"/>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proofErr w:type="gramStart"/>
            <w:r w:rsidRPr="00AE2788">
              <w:t>mer:hasComponent</w:t>
            </w:r>
            <w:proofErr w:type="gramEnd"/>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proofErr w:type="gramStart"/>
            <w:r w:rsidRPr="00AE2788">
              <w:t>mer:hasComponent</w:t>
            </w:r>
            <w:proofErr w:type="gramEnd"/>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DA31E1">
      <w:pPr>
        <w:pStyle w:val="ListParagraph"/>
        <w:numPr>
          <w:ilvl w:val="0"/>
          <w:numId w:val="24"/>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DA31E1">
      <w:pPr>
        <w:pStyle w:val="ListParagraph"/>
        <w:numPr>
          <w:ilvl w:val="1"/>
          <w:numId w:val="24"/>
        </w:numPr>
      </w:pPr>
      <w:r w:rsidRPr="00CA16AC">
        <w:t>hasParent subpropertyOf isRelated</w:t>
      </w:r>
    </w:p>
    <w:p w14:paraId="3C7B8E34" w14:textId="77777777" w:rsidR="00F439E1" w:rsidRPr="00CA16AC" w:rsidRDefault="00F439E1" w:rsidP="00DA31E1">
      <w:pPr>
        <w:pStyle w:val="ListParagraph"/>
        <w:numPr>
          <w:ilvl w:val="1"/>
          <w:numId w:val="24"/>
        </w:numPr>
      </w:pPr>
      <w:r w:rsidRPr="00CA16AC">
        <w:t>hasChild subpropertyOf isRelated</w:t>
      </w:r>
    </w:p>
    <w:p w14:paraId="2837F0D9" w14:textId="77777777" w:rsidR="00F439E1" w:rsidRPr="00CA16AC" w:rsidRDefault="00F439E1" w:rsidP="00DA31E1">
      <w:pPr>
        <w:pStyle w:val="ListParagraph"/>
        <w:numPr>
          <w:ilvl w:val="1"/>
          <w:numId w:val="24"/>
        </w:numPr>
      </w:pPr>
      <w:r w:rsidRPr="00CA16AC">
        <w:t>hasParent o hasChild subpropertyOf isRelated</w:t>
      </w:r>
    </w:p>
    <w:p w14:paraId="26BCADA4" w14:textId="77777777" w:rsidR="00F439E1" w:rsidRPr="00CA16AC" w:rsidRDefault="00F439E1" w:rsidP="00DA31E1">
      <w:pPr>
        <w:pStyle w:val="ListParagraph"/>
        <w:numPr>
          <w:ilvl w:val="1"/>
          <w:numId w:val="24"/>
        </w:numPr>
      </w:pPr>
      <w:r w:rsidRPr="00CA16AC">
        <w:t>hasChild o hasParent subPropertyOf isRelated</w:t>
      </w:r>
    </w:p>
    <w:p w14:paraId="7A2B2C05" w14:textId="74F6CA26" w:rsidR="00CA16AC" w:rsidRPr="00CA16AC" w:rsidRDefault="00F439E1" w:rsidP="00DA31E1">
      <w:pPr>
        <w:pStyle w:val="ListParagraph"/>
        <w:numPr>
          <w:ilvl w:val="1"/>
          <w:numId w:val="24"/>
        </w:numPr>
      </w:pPr>
      <w:r w:rsidRPr="00CA16AC">
        <w:t>hasParent o (hasParent)- subPropertyOf isRelated</w:t>
      </w:r>
    </w:p>
    <w:p w14:paraId="11ACAD0F" w14:textId="10CCA936" w:rsidR="00F439E1" w:rsidRPr="00CA16AC" w:rsidRDefault="00F439E1" w:rsidP="00DA31E1">
      <w:pPr>
        <w:pStyle w:val="ListParagraph"/>
        <w:numPr>
          <w:ilvl w:val="1"/>
          <w:numId w:val="24"/>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2"/>
      </w:r>
    </w:p>
    <w:p w14:paraId="3E90789C" w14:textId="69215846" w:rsidR="00F439E1" w:rsidRPr="00CA16AC" w:rsidRDefault="00C11786" w:rsidP="00F439E1">
      <w:pPr>
        <w:pStyle w:val="ListParagraph"/>
      </w:pPr>
      <w:proofErr w:type="gramStart"/>
      <w:r w:rsidRPr="00CA16AC">
        <w:t>mer:Mereology</w:t>
      </w:r>
      <w:proofErr w:type="gramEnd"/>
      <w:r w:rsidRPr="00CA16AC">
        <w:t xml:space="preserve"> Ontology</w:t>
      </w:r>
    </w:p>
    <w:p w14:paraId="0A77405A" w14:textId="77777777" w:rsidR="008F1630" w:rsidRDefault="008F1630" w:rsidP="00EA354A">
      <w:pPr>
        <w:pStyle w:val="Heading2"/>
      </w:pPr>
      <w:bookmarkStart w:id="95" w:name="_Toc19780954"/>
      <w:r>
        <w:t>Organization Ontology</w:t>
      </w:r>
      <w:bookmarkEnd w:id="95"/>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lastRenderedPageBreak/>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 xml:space="preserve">Occupation: An occupation describes the type of work performed by some employee. Different classes of occupations may be defined, such as: General Office / Clerical, Manufacturing / Construction / </w:t>
      </w:r>
      <w:proofErr w:type="gramStart"/>
      <w:r w:rsidRPr="00324747">
        <w:t>Trades,  Professional</w:t>
      </w:r>
      <w:proofErr w:type="gramEnd"/>
      <w:r w:rsidRPr="00324747">
        <w:t xml:space="preserve">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proofErr w:type="gramStart"/>
            <w:r>
              <w:t>change:</w:t>
            </w:r>
            <w:r w:rsidR="003D78DD">
              <w:t>TimeVaryingConcept</w:t>
            </w:r>
            <w:proofErr w:type="gramEnd"/>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proofErr w:type="gramStart"/>
            <w:r>
              <w:t>change:</w:t>
            </w:r>
            <w:r w:rsidR="003D78DD">
              <w:t>hasManifes</w:t>
            </w:r>
            <w:r w:rsidR="008161C5">
              <w:t>tation</w:t>
            </w:r>
            <w:proofErr w:type="gramEnd"/>
            <w:r w:rsidR="008161C5">
              <w:t xml:space="preserve">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proofErr w:type="gramStart"/>
            <w:r>
              <w:t>change:</w:t>
            </w:r>
            <w:r w:rsidR="006D5597">
              <w:t>existsAt</w:t>
            </w:r>
            <w:proofErr w:type="gramEnd"/>
          </w:p>
        </w:tc>
        <w:tc>
          <w:tcPr>
            <w:tcW w:w="3265" w:type="dxa"/>
          </w:tcPr>
          <w:p w14:paraId="2E7F757E" w14:textId="77777777" w:rsidR="003D78DD" w:rsidRDefault="003D78DD" w:rsidP="003D78DD">
            <w:r>
              <w:t xml:space="preserve">exactly 1 </w:t>
            </w:r>
            <w:proofErr w:type="gramStart"/>
            <w:r w:rsidR="002F0C0F">
              <w:t>time:</w:t>
            </w:r>
            <w:r>
              <w:t>Interval</w:t>
            </w:r>
            <w:proofErr w:type="gramEnd"/>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proofErr w:type="gramStart"/>
            <w:r>
              <w:t>change:Manifestation</w:t>
            </w:r>
            <w:proofErr w:type="gramEnd"/>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proofErr w:type="gramStart"/>
            <w:r>
              <w:t>tove:Organization</w:t>
            </w:r>
            <w:proofErr w:type="gramEnd"/>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proofErr w:type="gramStart"/>
            <w:r>
              <w:t>change:manifestationOf</w:t>
            </w:r>
            <w:proofErr w:type="gramEnd"/>
            <w:r>
              <w:t xml:space="preserve">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proofErr w:type="gramStart"/>
            <w:r>
              <w:t>change:existsAt</w:t>
            </w:r>
            <w:proofErr w:type="gramEnd"/>
          </w:p>
        </w:tc>
        <w:tc>
          <w:tcPr>
            <w:tcW w:w="3265" w:type="dxa"/>
          </w:tcPr>
          <w:p w14:paraId="7E6C3C5E" w14:textId="77777777" w:rsidR="00F4443B" w:rsidRDefault="00F4443B" w:rsidP="003D78DD">
            <w:r>
              <w:t xml:space="preserve">exactly </w:t>
            </w:r>
            <w:proofErr w:type="gramStart"/>
            <w:r>
              <w:t>1  time</w:t>
            </w:r>
            <w:proofErr w:type="gramEnd"/>
            <w:r>
              <w:t>: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proofErr w:type="gramStart"/>
            <w:r>
              <w:t>schema:address</w:t>
            </w:r>
            <w:proofErr w:type="gramEnd"/>
          </w:p>
        </w:tc>
        <w:tc>
          <w:tcPr>
            <w:tcW w:w="3265" w:type="dxa"/>
          </w:tcPr>
          <w:p w14:paraId="5944A592" w14:textId="77777777" w:rsidR="00F4443B" w:rsidRDefault="00F4443B" w:rsidP="003D78DD">
            <w:r>
              <w:t xml:space="preserve">only </w:t>
            </w:r>
            <w:proofErr w:type="gramStart"/>
            <w:r>
              <w:t>schema:PostalAddress</w:t>
            </w:r>
            <w:proofErr w:type="gramEnd"/>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proofErr w:type="gramStart"/>
            <w:r>
              <w:t>tove:has</w:t>
            </w:r>
            <w:proofErr w:type="gramEnd"/>
            <w:r>
              <w:t>_goal</w:t>
            </w:r>
          </w:p>
        </w:tc>
        <w:tc>
          <w:tcPr>
            <w:tcW w:w="3265" w:type="dxa"/>
          </w:tcPr>
          <w:p w14:paraId="66E02A7B" w14:textId="77777777" w:rsidR="00F4443B" w:rsidRDefault="00F4443B" w:rsidP="00780FAD">
            <w:r>
              <w:t xml:space="preserve">only </w:t>
            </w:r>
            <w:proofErr w:type="gramStart"/>
            <w:r>
              <w:t>tove:Goal</w:t>
            </w:r>
            <w:proofErr w:type="gramEnd"/>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proofErr w:type="gramStart"/>
            <w:r>
              <w:t>tove:consists</w:t>
            </w:r>
            <w:proofErr w:type="gramEnd"/>
            <w:r>
              <w:t>_of</w:t>
            </w:r>
          </w:p>
        </w:tc>
        <w:tc>
          <w:tcPr>
            <w:tcW w:w="3265" w:type="dxa"/>
          </w:tcPr>
          <w:p w14:paraId="0031DB60" w14:textId="77777777" w:rsidR="00F4443B" w:rsidRDefault="00F4443B" w:rsidP="00780FAD">
            <w:r>
              <w:t xml:space="preserve">only </w:t>
            </w:r>
            <w:proofErr w:type="gramStart"/>
            <w:r>
              <w:t>tove:Division</w:t>
            </w:r>
            <w:proofErr w:type="gramEnd"/>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proofErr w:type="gramStart"/>
            <w:r>
              <w:t>spatialloc:assiociatedLocation</w:t>
            </w:r>
            <w:proofErr w:type="gramEnd"/>
          </w:p>
        </w:tc>
        <w:tc>
          <w:tcPr>
            <w:tcW w:w="3265" w:type="dxa"/>
          </w:tcPr>
          <w:p w14:paraId="56CD471B" w14:textId="22AA8CB5" w:rsidR="00F4443B" w:rsidRDefault="00F4443B" w:rsidP="00780FAD">
            <w:r>
              <w:t xml:space="preserve">only </w:t>
            </w:r>
            <w:proofErr w:type="gramStart"/>
            <w:r>
              <w:t>geosparql:Feature</w:t>
            </w:r>
            <w:proofErr w:type="gramEnd"/>
          </w:p>
        </w:tc>
      </w:tr>
      <w:tr w:rsidR="00780FAD" w14:paraId="4A16DA15" w14:textId="77777777" w:rsidTr="00F4443B">
        <w:trPr>
          <w:cantSplit/>
        </w:trPr>
        <w:tc>
          <w:tcPr>
            <w:tcW w:w="2976" w:type="dxa"/>
            <w:vMerge w:val="restart"/>
          </w:tcPr>
          <w:p w14:paraId="51A4FAEA" w14:textId="77777777" w:rsidR="00780FAD" w:rsidRDefault="00780FAD" w:rsidP="00780FAD">
            <w:proofErr w:type="gramStart"/>
            <w:r>
              <w:t>tove:Role</w:t>
            </w:r>
            <w:proofErr w:type="gramEnd"/>
          </w:p>
        </w:tc>
        <w:tc>
          <w:tcPr>
            <w:tcW w:w="3109" w:type="dxa"/>
          </w:tcPr>
          <w:p w14:paraId="413AC632" w14:textId="77777777" w:rsidR="00780FAD" w:rsidRDefault="00780FAD" w:rsidP="00780FAD">
            <w:proofErr w:type="gramStart"/>
            <w:r>
              <w:t>tove:has</w:t>
            </w:r>
            <w:proofErr w:type="gramEnd"/>
            <w:r>
              <w:t>_goal</w:t>
            </w:r>
          </w:p>
        </w:tc>
        <w:tc>
          <w:tcPr>
            <w:tcW w:w="3265" w:type="dxa"/>
          </w:tcPr>
          <w:p w14:paraId="06D23A65" w14:textId="77777777" w:rsidR="00780FAD" w:rsidRDefault="00780FAD" w:rsidP="00780FAD">
            <w:r>
              <w:t xml:space="preserve">only </w:t>
            </w:r>
            <w:proofErr w:type="gramStart"/>
            <w:r w:rsidR="00671E67">
              <w:t>tove:</w:t>
            </w:r>
            <w:r>
              <w:t>Goal</w:t>
            </w:r>
            <w:proofErr w:type="gramEnd"/>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proofErr w:type="gramStart"/>
            <w:r>
              <w:t>tove:has</w:t>
            </w:r>
            <w:proofErr w:type="gramEnd"/>
            <w:r>
              <w:t>_process</w:t>
            </w:r>
          </w:p>
        </w:tc>
        <w:tc>
          <w:tcPr>
            <w:tcW w:w="3265" w:type="dxa"/>
          </w:tcPr>
          <w:p w14:paraId="21677652" w14:textId="77777777" w:rsidR="00780FAD" w:rsidRDefault="00780FAD" w:rsidP="00780FAD">
            <w:r>
              <w:t xml:space="preserve">only </w:t>
            </w:r>
            <w:r w:rsidR="00470DA9">
              <w:t>(</w:t>
            </w:r>
            <w:proofErr w:type="gramStart"/>
            <w:r w:rsidR="00470DA9">
              <w:t>tove:Process</w:t>
            </w:r>
            <w:proofErr w:type="gramEnd"/>
            <w:r w:rsidR="00470DA9">
              <w:t xml:space="preserve">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proofErr w:type="gramStart"/>
            <w:r>
              <w:t>tove:has</w:t>
            </w:r>
            <w:proofErr w:type="gramEnd"/>
            <w:r>
              <w:t>_authority</w:t>
            </w:r>
          </w:p>
        </w:tc>
        <w:tc>
          <w:tcPr>
            <w:tcW w:w="3265" w:type="dxa"/>
          </w:tcPr>
          <w:p w14:paraId="58738063" w14:textId="77777777" w:rsidR="00780FAD" w:rsidRDefault="00780FAD" w:rsidP="00780FAD">
            <w:r>
              <w:t xml:space="preserve">only </w:t>
            </w:r>
            <w:proofErr w:type="gramStart"/>
            <w:r>
              <w:t>tove:</w:t>
            </w:r>
            <w:r w:rsidRPr="001C004F">
              <w:t>Authority</w:t>
            </w:r>
            <w:proofErr w:type="gramEnd"/>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proofErr w:type="gramStart"/>
            <w:r>
              <w:t>tove:requires</w:t>
            </w:r>
            <w:proofErr w:type="gramEnd"/>
            <w:r>
              <w:t>_skill</w:t>
            </w:r>
          </w:p>
        </w:tc>
        <w:tc>
          <w:tcPr>
            <w:tcW w:w="3265" w:type="dxa"/>
          </w:tcPr>
          <w:p w14:paraId="56B22AEB" w14:textId="77777777" w:rsidR="00780FAD" w:rsidRDefault="00780FAD" w:rsidP="00780FAD">
            <w:proofErr w:type="gramStart"/>
            <w:r>
              <w:t>only  tove</w:t>
            </w:r>
            <w:proofErr w:type="gramEnd"/>
            <w:r>
              <w:t>:</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proofErr w:type="gramStart"/>
            <w:r>
              <w:t>tove:has</w:t>
            </w:r>
            <w:proofErr w:type="gramEnd"/>
            <w:r>
              <w:t>_resource</w:t>
            </w:r>
          </w:p>
        </w:tc>
        <w:tc>
          <w:tcPr>
            <w:tcW w:w="3265" w:type="dxa"/>
          </w:tcPr>
          <w:p w14:paraId="345928DB" w14:textId="77777777" w:rsidR="00780FAD" w:rsidRDefault="001C004F" w:rsidP="00780FAD">
            <w:r>
              <w:t xml:space="preserve">only </w:t>
            </w:r>
            <w:proofErr w:type="gramStart"/>
            <w:r w:rsidR="00671E67">
              <w:t>resource:</w:t>
            </w:r>
            <w:r>
              <w:t>ResourceType</w:t>
            </w:r>
            <w:proofErr w:type="gramEnd"/>
          </w:p>
        </w:tc>
      </w:tr>
      <w:tr w:rsidR="00780FAD" w14:paraId="3BC10347" w14:textId="77777777" w:rsidTr="00F4443B">
        <w:trPr>
          <w:cantSplit/>
        </w:trPr>
        <w:tc>
          <w:tcPr>
            <w:tcW w:w="2976" w:type="dxa"/>
          </w:tcPr>
          <w:p w14:paraId="033F4887" w14:textId="77777777" w:rsidR="00780FAD" w:rsidRDefault="00DA6E9C" w:rsidP="00780FAD">
            <w:proofErr w:type="gramStart"/>
            <w:r>
              <w:t>tove:</w:t>
            </w:r>
            <w:r w:rsidR="00780FAD">
              <w:t>Goal</w:t>
            </w:r>
            <w:proofErr w:type="gramEnd"/>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proofErr w:type="gramStart"/>
            <w:r>
              <w:t>tove:</w:t>
            </w:r>
            <w:r w:rsidR="00780FAD">
              <w:t>Organization</w:t>
            </w:r>
            <w:proofErr w:type="gramEnd"/>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proofErr w:type="gramStart"/>
            <w:r>
              <w:t>change:</w:t>
            </w:r>
            <w:r w:rsidR="00780FAD">
              <w:t>hasManifestation</w:t>
            </w:r>
            <w:proofErr w:type="gramEnd"/>
            <w:r w:rsidR="00780FAD">
              <w:t xml:space="preserve">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proofErr w:type="gramStart"/>
            <w:r>
              <w:t>change:</w:t>
            </w:r>
            <w:r w:rsidR="006D5597">
              <w:t>existsAt</w:t>
            </w:r>
            <w:proofErr w:type="gramEnd"/>
          </w:p>
        </w:tc>
        <w:tc>
          <w:tcPr>
            <w:tcW w:w="3265" w:type="dxa"/>
          </w:tcPr>
          <w:p w14:paraId="4026C02D"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proofErr w:type="gramStart"/>
            <w:r>
              <w:t>tove:</w:t>
            </w:r>
            <w:r w:rsidR="00780FAD">
              <w:t>Organization</w:t>
            </w:r>
            <w:proofErr w:type="gramEnd"/>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proofErr w:type="gramStart"/>
            <w:r>
              <w:t>change:</w:t>
            </w:r>
            <w:r w:rsidR="00780FAD">
              <w:t>manifestationOf</w:t>
            </w:r>
            <w:proofErr w:type="gramEnd"/>
            <w:r w:rsidR="00780FAD">
              <w:t xml:space="preserve">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proofErr w:type="gramStart"/>
            <w:r>
              <w:t>change:</w:t>
            </w:r>
            <w:r w:rsidR="006D5597">
              <w:t>existsAt</w:t>
            </w:r>
            <w:proofErr w:type="gramEnd"/>
          </w:p>
        </w:tc>
        <w:tc>
          <w:tcPr>
            <w:tcW w:w="3265" w:type="dxa"/>
          </w:tcPr>
          <w:p w14:paraId="035971C2"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proofErr w:type="gramStart"/>
            <w:r>
              <w:t>schema:address</w:t>
            </w:r>
            <w:proofErr w:type="gramEnd"/>
          </w:p>
        </w:tc>
        <w:tc>
          <w:tcPr>
            <w:tcW w:w="3265" w:type="dxa"/>
          </w:tcPr>
          <w:p w14:paraId="3F4F4814" w14:textId="77777777" w:rsidR="00780FAD" w:rsidRDefault="00780FAD" w:rsidP="00780FAD">
            <w:r>
              <w:t xml:space="preserve">exactly 1 </w:t>
            </w:r>
            <w:proofErr w:type="gramStart"/>
            <w:r w:rsidR="004B15F3">
              <w:t>schema:Postal</w:t>
            </w:r>
            <w:r>
              <w:t>Address</w:t>
            </w:r>
            <w:proofErr w:type="gramEnd"/>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proofErr w:type="gramStart"/>
            <w:r>
              <w:t>change:</w:t>
            </w:r>
            <w:r w:rsidR="00780FAD">
              <w:t>TimeVaryingConcept</w:t>
            </w:r>
            <w:proofErr w:type="gramEnd"/>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proofErr w:type="gramStart"/>
            <w:r>
              <w:t>change:</w:t>
            </w:r>
            <w:r w:rsidR="006D5597">
              <w:t>existsAt</w:t>
            </w:r>
            <w:proofErr w:type="gramEnd"/>
          </w:p>
        </w:tc>
        <w:tc>
          <w:tcPr>
            <w:tcW w:w="3265" w:type="dxa"/>
          </w:tcPr>
          <w:p w14:paraId="6128F493"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proofErr w:type="gramStart"/>
            <w:r>
              <w:t>change:</w:t>
            </w:r>
            <w:r w:rsidR="00780FAD">
              <w:t>hasManifestation</w:t>
            </w:r>
            <w:proofErr w:type="gramEnd"/>
            <w:r w:rsidR="00780FAD">
              <w:t xml:space="preserve">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proofErr w:type="gramStart"/>
            <w:r>
              <w:t>change:</w:t>
            </w:r>
            <w:r w:rsidR="00780FAD">
              <w:t>Manifestation</w:t>
            </w:r>
            <w:proofErr w:type="gramEnd"/>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proofErr w:type="gramStart"/>
            <w:r>
              <w:t>change:</w:t>
            </w:r>
            <w:r w:rsidR="00780FAD">
              <w:t>manifestationOf</w:t>
            </w:r>
            <w:proofErr w:type="gramEnd"/>
            <w:r w:rsidR="00780FAD">
              <w:t xml:space="preserve"> some BusinessEstablishmentPD and </w:t>
            </w:r>
            <w:r>
              <w:t xml:space="preserve"> </w:t>
            </w:r>
            <w:r>
              <w:lastRenderedPageBreak/>
              <w:t>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proofErr w:type="gramStart"/>
            <w:r>
              <w:t>change:</w:t>
            </w:r>
            <w:r w:rsidR="006D5597">
              <w:t>existsAt</w:t>
            </w:r>
            <w:proofErr w:type="gramEnd"/>
          </w:p>
        </w:tc>
        <w:tc>
          <w:tcPr>
            <w:tcW w:w="3265" w:type="dxa"/>
          </w:tcPr>
          <w:p w14:paraId="2918B171"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w:t>
            </w:r>
            <w:proofErr w:type="gramStart"/>
            <w:r>
              <w:t>loc:</w:t>
            </w:r>
            <w:r w:rsidR="00780FAD">
              <w:t>hasLocation</w:t>
            </w:r>
            <w:proofErr w:type="gramEnd"/>
          </w:p>
        </w:tc>
        <w:tc>
          <w:tcPr>
            <w:tcW w:w="3265" w:type="dxa"/>
          </w:tcPr>
          <w:p w14:paraId="2F4B8452" w14:textId="77777777" w:rsidR="00780FAD" w:rsidRDefault="00780FAD" w:rsidP="00780FAD">
            <w:r>
              <w:t xml:space="preserve">exactly </w:t>
            </w:r>
            <w:proofErr w:type="gramStart"/>
            <w:r>
              <w:t xml:space="preserve">1 </w:t>
            </w:r>
            <w:r w:rsidR="005A7ABB">
              <w:t xml:space="preserve"> </w:t>
            </w:r>
            <w:r w:rsidR="00671E67">
              <w:t>spatial</w:t>
            </w:r>
            <w:proofErr w:type="gramEnd"/>
            <w:r w:rsidR="00671E67">
              <w:t>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proofErr w:type="gramStart"/>
            <w:r>
              <w:t>schema:</w:t>
            </w:r>
            <w:r w:rsidR="00780FAD">
              <w:t>address</w:t>
            </w:r>
            <w:proofErr w:type="gramEnd"/>
          </w:p>
        </w:tc>
        <w:tc>
          <w:tcPr>
            <w:tcW w:w="3265" w:type="dxa"/>
          </w:tcPr>
          <w:p w14:paraId="4B3550A3" w14:textId="77777777" w:rsidR="00780FAD" w:rsidRDefault="00780FAD" w:rsidP="00780FAD">
            <w:r>
              <w:t xml:space="preserve">only </w:t>
            </w:r>
            <w:proofErr w:type="gramStart"/>
            <w:r w:rsidR="004B15F3">
              <w:t>schema:Postal</w:t>
            </w:r>
            <w:r>
              <w:t>Address</w:t>
            </w:r>
            <w:proofErr w:type="gramEnd"/>
          </w:p>
        </w:tc>
      </w:tr>
      <w:tr w:rsidR="00662AF4" w14:paraId="683EFBA4" w14:textId="77777777" w:rsidTr="00F4443B">
        <w:trPr>
          <w:cantSplit/>
        </w:trPr>
        <w:tc>
          <w:tcPr>
            <w:tcW w:w="2976" w:type="dxa"/>
            <w:vMerge w:val="restart"/>
          </w:tcPr>
          <w:p w14:paraId="1AE6F08D" w14:textId="77777777" w:rsidR="00662AF4" w:rsidRDefault="00662AF4" w:rsidP="00662AF4">
            <w:proofErr w:type="gramStart"/>
            <w:r>
              <w:t>tove:OrganizationAgent</w:t>
            </w:r>
            <w:proofErr w:type="gramEnd"/>
          </w:p>
        </w:tc>
        <w:tc>
          <w:tcPr>
            <w:tcW w:w="3109" w:type="dxa"/>
          </w:tcPr>
          <w:p w14:paraId="28A712F0" w14:textId="77777777" w:rsidR="00662AF4" w:rsidRDefault="00662AF4" w:rsidP="00662AF4">
            <w:proofErr w:type="gramStart"/>
            <w:r>
              <w:t>tove:member</w:t>
            </w:r>
            <w:proofErr w:type="gramEnd"/>
            <w:r>
              <w:t>_of</w:t>
            </w:r>
          </w:p>
        </w:tc>
        <w:tc>
          <w:tcPr>
            <w:tcW w:w="3265" w:type="dxa"/>
          </w:tcPr>
          <w:p w14:paraId="2C8E4021" w14:textId="77777777" w:rsidR="00662AF4" w:rsidRDefault="00662AF4" w:rsidP="00662AF4">
            <w:r>
              <w:t xml:space="preserve">only </w:t>
            </w:r>
            <w:proofErr w:type="gramStart"/>
            <w:r>
              <w:t>tove:Division</w:t>
            </w:r>
            <w:proofErr w:type="gramEnd"/>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proofErr w:type="gramStart"/>
            <w:r>
              <w:t>tove:plays</w:t>
            </w:r>
            <w:proofErr w:type="gramEnd"/>
          </w:p>
        </w:tc>
        <w:tc>
          <w:tcPr>
            <w:tcW w:w="3265" w:type="dxa"/>
          </w:tcPr>
          <w:p w14:paraId="07FE6AF2" w14:textId="77777777" w:rsidR="00662AF4" w:rsidRDefault="00662AF4" w:rsidP="00662AF4">
            <w:proofErr w:type="gramStart"/>
            <w:r>
              <w:t>only  tove</w:t>
            </w:r>
            <w:proofErr w:type="gramEnd"/>
            <w:r>
              <w:t>: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proofErr w:type="gramStart"/>
            <w:r>
              <w:t>tove:has</w:t>
            </w:r>
            <w:proofErr w:type="gramEnd"/>
            <w:r>
              <w:t>_goal</w:t>
            </w:r>
          </w:p>
        </w:tc>
        <w:tc>
          <w:tcPr>
            <w:tcW w:w="3265" w:type="dxa"/>
          </w:tcPr>
          <w:p w14:paraId="6488AA7B" w14:textId="77777777" w:rsidR="00662AF4" w:rsidRDefault="00662AF4" w:rsidP="00662AF4">
            <w:r>
              <w:t xml:space="preserve">only </w:t>
            </w:r>
            <w:proofErr w:type="gramStart"/>
            <w:r>
              <w:t>tove:Goal</w:t>
            </w:r>
            <w:proofErr w:type="gramEnd"/>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proofErr w:type="gramStart"/>
            <w:r>
              <w:t>tove:has</w:t>
            </w:r>
            <w:proofErr w:type="gramEnd"/>
            <w:r>
              <w:t>_authority</w:t>
            </w:r>
          </w:p>
        </w:tc>
        <w:tc>
          <w:tcPr>
            <w:tcW w:w="3265" w:type="dxa"/>
          </w:tcPr>
          <w:p w14:paraId="2AD13FD5" w14:textId="77777777" w:rsidR="00662AF4" w:rsidRDefault="00662AF4" w:rsidP="00662AF4">
            <w:r>
              <w:t xml:space="preserve">only </w:t>
            </w:r>
            <w:proofErr w:type="gramStart"/>
            <w:r>
              <w:t>tove:Authority</w:t>
            </w:r>
            <w:proofErr w:type="gramEnd"/>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proofErr w:type="gramStart"/>
            <w:r>
              <w:t>tove:OrganizationAgent</w:t>
            </w:r>
            <w:proofErr w:type="gramEnd"/>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w:t>
            </w:r>
            <w:proofErr w:type="gramStart"/>
            <w:r>
              <w:t>loc:SpatialFeature</w:t>
            </w:r>
            <w:proofErr w:type="gramEnd"/>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 xml:space="preserve">exactly 1 </w:t>
            </w:r>
            <w:proofErr w:type="gramStart"/>
            <w:r>
              <w:t>monetary:MonetaryValue</w:t>
            </w:r>
            <w:proofErr w:type="gramEnd"/>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proofErr w:type="gramStart"/>
            <w:r>
              <w:t>only  monetary</w:t>
            </w:r>
            <w:proofErr w:type="gramEnd"/>
            <w:r>
              <w:t>: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 xml:space="preserve">exactly </w:t>
            </w:r>
            <w:proofErr w:type="gramStart"/>
            <w:r>
              <w:t>1  monetary</w:t>
            </w:r>
            <w:proofErr w:type="gramEnd"/>
            <w:r>
              <w:t>:MonetaryValue</w:t>
            </w:r>
          </w:p>
        </w:tc>
      </w:tr>
      <w:tr w:rsidR="000C4D13" w14:paraId="20F79FC6" w14:textId="77777777" w:rsidTr="00F4443B">
        <w:trPr>
          <w:cantSplit/>
        </w:trPr>
        <w:tc>
          <w:tcPr>
            <w:tcW w:w="2976" w:type="dxa"/>
          </w:tcPr>
          <w:p w14:paraId="347C6995" w14:textId="77777777" w:rsidR="000C4D13" w:rsidRDefault="000C4D13" w:rsidP="000C4D13">
            <w:proofErr w:type="gramStart"/>
            <w:r>
              <w:t>tove:Activity</w:t>
            </w:r>
            <w:proofErr w:type="gramEnd"/>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proofErr w:type="gramStart"/>
            <w:r>
              <w:t>activity:Activity</w:t>
            </w:r>
            <w:proofErr w:type="gramEnd"/>
          </w:p>
        </w:tc>
      </w:tr>
      <w:tr w:rsidR="000C4D13" w14:paraId="69B077D5" w14:textId="77777777" w:rsidTr="00F4443B">
        <w:trPr>
          <w:cantSplit/>
        </w:trPr>
        <w:tc>
          <w:tcPr>
            <w:tcW w:w="2976" w:type="dxa"/>
          </w:tcPr>
          <w:p w14:paraId="56B9227B" w14:textId="77777777" w:rsidR="000C4D13" w:rsidRDefault="000C4D13" w:rsidP="000C4D13">
            <w:proofErr w:type="gramStart"/>
            <w:r>
              <w:t>tove:Resource</w:t>
            </w:r>
            <w:proofErr w:type="gramEnd"/>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proofErr w:type="gramStart"/>
            <w:r>
              <w:t>resource:Resource</w:t>
            </w:r>
            <w:proofErr w:type="gramEnd"/>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DA31E1">
      <w:pPr>
        <w:pStyle w:val="ListParagraph"/>
        <w:numPr>
          <w:ilvl w:val="0"/>
          <w:numId w:val="27"/>
        </w:numPr>
        <w:rPr>
          <w:b/>
        </w:rPr>
      </w:pPr>
      <w:r>
        <w:rPr>
          <w:b/>
        </w:rPr>
        <w:lastRenderedPageBreak/>
        <w:t xml:space="preserve">hasOrgMember subPropertyOf </w:t>
      </w:r>
      <w:proofErr w:type="gramStart"/>
      <w:r>
        <w:rPr>
          <w:b/>
        </w:rPr>
        <w:t>tove:hasMember</w:t>
      </w:r>
      <w:proofErr w:type="gramEnd"/>
    </w:p>
    <w:p w14:paraId="2C68E780" w14:textId="75ED862D" w:rsidR="00706FA9" w:rsidRPr="00706FA9" w:rsidRDefault="00706FA9" w:rsidP="00DA31E1">
      <w:pPr>
        <w:pStyle w:val="ListParagraph"/>
        <w:numPr>
          <w:ilvl w:val="0"/>
          <w:numId w:val="27"/>
        </w:numPr>
        <w:rPr>
          <w:b/>
        </w:rPr>
      </w:pPr>
      <w:proofErr w:type="gramStart"/>
      <w:r>
        <w:rPr>
          <w:b/>
        </w:rPr>
        <w:t>org:Organization</w:t>
      </w:r>
      <w:proofErr w:type="gramEnd"/>
      <w:r>
        <w:rPr>
          <w:b/>
        </w:rPr>
        <w:t xml:space="preserve">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3"/>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DA31E1">
      <w:pPr>
        <w:pStyle w:val="ListParagraph"/>
        <w:numPr>
          <w:ilvl w:val="0"/>
          <w:numId w:val="24"/>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DA31E1">
      <w:pPr>
        <w:pStyle w:val="ListParagraph"/>
        <w:numPr>
          <w:ilvl w:val="0"/>
          <w:numId w:val="24"/>
        </w:numPr>
      </w:pPr>
      <w:r>
        <w:t>Define part-time /full-time students according to some enrollment criteria</w:t>
      </w:r>
    </w:p>
    <w:p w14:paraId="0745ADF0" w14:textId="77777777" w:rsidR="00D01F8A" w:rsidRDefault="00D01F8A" w:rsidP="00EA354A">
      <w:pPr>
        <w:pStyle w:val="Heading2"/>
      </w:pPr>
      <w:bookmarkStart w:id="96" w:name="_Toc19780955"/>
      <w:r>
        <w:t>Building Ontology</w:t>
      </w:r>
      <w:bookmarkEnd w:id="96"/>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543A8FD8" w:rsidR="00C850B1" w:rsidRDefault="00D01F8A" w:rsidP="009E4A69">
      <w:pPr>
        <w:pStyle w:val="ListParagraph"/>
      </w:pPr>
      <w:r>
        <w:t>Building</w:t>
      </w:r>
      <w:r w:rsidR="00F46BD1">
        <w:t>: A Building is a structure with some location in the urban system</w:t>
      </w:r>
      <w:r w:rsidR="00582038">
        <w:t>. The location of the Building in space may change due to construction, but the Parcel/Lot of land it is located on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proofErr w:type="gramStart"/>
            <w:r>
              <w:t>change:</w:t>
            </w:r>
            <w:r w:rsidR="003D78DD">
              <w:t>TimeVaryingConcept</w:t>
            </w:r>
            <w:proofErr w:type="gramEnd"/>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proofErr w:type="gramStart"/>
            <w:r>
              <w:t>change:</w:t>
            </w:r>
            <w:r w:rsidR="003D78DD">
              <w:t>h</w:t>
            </w:r>
            <w:r w:rsidR="007C53F3">
              <w:t>asManifestation</w:t>
            </w:r>
            <w:proofErr w:type="gramEnd"/>
            <w:r w:rsidR="007C53F3">
              <w:t xml:space="preserve"> some Building</w:t>
            </w:r>
            <w:r w:rsidR="003D78DD">
              <w:t xml:space="preserve"> and </w:t>
            </w:r>
            <w:r>
              <w:t xml:space="preserve"> change:</w:t>
            </w:r>
            <w:r w:rsidR="003D78DD">
              <w:t>hasManifestation only Building</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proofErr w:type="gramStart"/>
            <w:r>
              <w:t>change:</w:t>
            </w:r>
            <w:r w:rsidR="006D5597">
              <w:t>existsAt</w:t>
            </w:r>
            <w:proofErr w:type="gramEnd"/>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proofErr w:type="gramStart"/>
            <w:r>
              <w:t>change:</w:t>
            </w:r>
            <w:r w:rsidR="003D78DD">
              <w:t>manifestationOf</w:t>
            </w:r>
            <w:proofErr w:type="gramEnd"/>
            <w:r w:rsidR="003D78DD">
              <w:t xml:space="preserve">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proofErr w:type="gramStart"/>
            <w:r>
              <w:t>change:</w:t>
            </w:r>
            <w:r w:rsidR="003D78DD">
              <w:t>Manifestation</w:t>
            </w:r>
            <w:proofErr w:type="gramEnd"/>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proofErr w:type="gramStart"/>
            <w:r>
              <w:t>change:</w:t>
            </w:r>
            <w:r w:rsidR="006D5597">
              <w:t>existsAt</w:t>
            </w:r>
            <w:proofErr w:type="gramEnd"/>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w:t>
            </w:r>
            <w:proofErr w:type="gramStart"/>
            <w:r>
              <w:t>loc:</w:t>
            </w:r>
            <w:r w:rsidR="003D78DD">
              <w:t>hasLocation</w:t>
            </w:r>
            <w:proofErr w:type="gramEnd"/>
          </w:p>
        </w:tc>
        <w:tc>
          <w:tcPr>
            <w:tcW w:w="4673" w:type="dxa"/>
          </w:tcPr>
          <w:p w14:paraId="305F003E" w14:textId="77777777" w:rsidR="003D78DD" w:rsidRDefault="003D78DD" w:rsidP="003D78DD">
            <w:r>
              <w:t xml:space="preserve">exactly </w:t>
            </w:r>
            <w:proofErr w:type="gramStart"/>
            <w:r>
              <w:t xml:space="preserve">1 </w:t>
            </w:r>
            <w:r w:rsidR="00E72332">
              <w:t xml:space="preserve"> spatial</w:t>
            </w:r>
            <w:proofErr w:type="gramEnd"/>
            <w:r w:rsidR="00E72332">
              <w:t>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proofErr w:type="gramStart"/>
            <w:r>
              <w:t>monetary:</w:t>
            </w:r>
            <w:r w:rsidR="003D78DD">
              <w:t>hasValue</w:t>
            </w:r>
            <w:proofErr w:type="gramEnd"/>
          </w:p>
        </w:tc>
        <w:tc>
          <w:tcPr>
            <w:tcW w:w="4673" w:type="dxa"/>
          </w:tcPr>
          <w:p w14:paraId="09E5878A" w14:textId="77777777" w:rsidR="003D78DD" w:rsidRDefault="003D78DD" w:rsidP="003D78DD">
            <w:r>
              <w:t xml:space="preserve">only </w:t>
            </w:r>
            <w:proofErr w:type="gramStart"/>
            <w:r w:rsidR="00E72332">
              <w:t>monetary:</w:t>
            </w:r>
            <w:r>
              <w:t>MonetaryValue</w:t>
            </w:r>
            <w:proofErr w:type="gramEnd"/>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proofErr w:type="gramStart"/>
            <w:r>
              <w:t>change:TimeVaryingConcept</w:t>
            </w:r>
            <w:proofErr w:type="gramEnd"/>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proofErr w:type="gramStart"/>
            <w:r>
              <w:t>change:existsAt</w:t>
            </w:r>
            <w:proofErr w:type="gramEnd"/>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proofErr w:type="gramStart"/>
            <w:r>
              <w:t>change:hasManifestation</w:t>
            </w:r>
            <w:proofErr w:type="gramEnd"/>
            <w:r>
              <w:t xml:space="preserve">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65A580DC" w14:textId="77777777" w:rsidR="0055163B" w:rsidRPr="00A765C9" w:rsidRDefault="0055163B" w:rsidP="0055163B">
            <w:pPr>
              <w:rPr>
                <w:strike/>
              </w:rPr>
            </w:pPr>
            <w:proofErr w:type="gramStart"/>
            <w:r w:rsidRPr="00A765C9">
              <w:rPr>
                <w:strike/>
              </w:rPr>
              <w:t>mereology:containedIn</w:t>
            </w:r>
            <w:proofErr w:type="gramEnd"/>
          </w:p>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77777777" w:rsidR="0055163B" w:rsidRDefault="0055163B" w:rsidP="0055163B">
            <w:proofErr w:type="gramStart"/>
            <w:r>
              <w:t>schema:address</w:t>
            </w:r>
            <w:proofErr w:type="gramEnd"/>
          </w:p>
        </w:tc>
        <w:tc>
          <w:tcPr>
            <w:tcW w:w="4673" w:type="dxa"/>
          </w:tcPr>
          <w:p w14:paraId="1A6A8521" w14:textId="77777777" w:rsidR="0055163B" w:rsidRDefault="0055163B" w:rsidP="0055163B">
            <w:r>
              <w:t xml:space="preserve">exactly 1 </w:t>
            </w:r>
            <w:proofErr w:type="gramStart"/>
            <w:r>
              <w:t>schema:PostalAddress</w:t>
            </w:r>
            <w:proofErr w:type="gramEnd"/>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proofErr w:type="gramStart"/>
            <w:r>
              <w:t>change:Manifestation</w:t>
            </w:r>
            <w:proofErr w:type="gramEnd"/>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proofErr w:type="gramStart"/>
            <w:r>
              <w:t>change:manifestationOf</w:t>
            </w:r>
            <w:proofErr w:type="gramEnd"/>
            <w:r>
              <w:t xml:space="preserve">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proofErr w:type="gramStart"/>
            <w:r>
              <w:t>change:existsAt</w:t>
            </w:r>
            <w:proofErr w:type="gramEnd"/>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proofErr w:type="gramStart"/>
            <w:r>
              <w:t>monetary:hasValue</w:t>
            </w:r>
            <w:proofErr w:type="gramEnd"/>
          </w:p>
        </w:tc>
        <w:tc>
          <w:tcPr>
            <w:tcW w:w="4673" w:type="dxa"/>
          </w:tcPr>
          <w:p w14:paraId="7340DAB9" w14:textId="77777777" w:rsidR="0055163B" w:rsidRDefault="0055163B" w:rsidP="0055163B">
            <w:r>
              <w:t xml:space="preserve">only </w:t>
            </w:r>
            <w:proofErr w:type="gramStart"/>
            <w:r>
              <w:t>monetary:MonetaryValue</w:t>
            </w:r>
            <w:proofErr w:type="gramEnd"/>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 xml:space="preserve">only </w:t>
            </w:r>
            <w:proofErr w:type="gramStart"/>
            <w:r>
              <w:t>monetary:MonetaryValue</w:t>
            </w:r>
            <w:proofErr w:type="gramEnd"/>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 xml:space="preserve">only </w:t>
            </w:r>
            <w:proofErr w:type="gramStart"/>
            <w:r>
              <w:t>om:area</w:t>
            </w:r>
            <w:proofErr w:type="gramEnd"/>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proofErr w:type="gramStart"/>
            <w:r w:rsidRPr="00AE2788">
              <w:t>mer:hasComponent</w:t>
            </w:r>
            <w:proofErr w:type="gramEnd"/>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proofErr w:type="gramStart"/>
            <w:r w:rsidRPr="00AE2788">
              <w:t>mer:hasComponent</w:t>
            </w:r>
            <w:proofErr w:type="gramEnd"/>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proofErr w:type="gramStart"/>
            <w:r>
              <w:t>mer:contains</w:t>
            </w:r>
            <w:proofErr w:type="gramEnd"/>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proofErr w:type="gramStart"/>
            <w:r>
              <w:t>mer:componentOf</w:t>
            </w:r>
            <w:proofErr w:type="gramEnd"/>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proofErr w:type="gramStart"/>
            <w:r>
              <w:t>mer:containedIn</w:t>
            </w:r>
            <w:proofErr w:type="gramEnd"/>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DA31E1">
      <w:pPr>
        <w:pStyle w:val="ListParagraph"/>
        <w:numPr>
          <w:ilvl w:val="0"/>
          <w:numId w:val="30"/>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w:t>
      </w:r>
      <w:proofErr w:type="gramStart"/>
      <w:r w:rsidR="000D2D51" w:rsidRPr="000D2D51">
        <w:t xml:space="preserve">excluded </w:t>
      </w:r>
      <w:r w:rsidR="000D2D51">
        <w:t xml:space="preserve"> for</w:t>
      </w:r>
      <w:proofErr w:type="gramEnd"/>
      <w:r w:rsidR="000D2D51">
        <w:t xml:space="preserve">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97" w:name="_Toc19780956"/>
      <w:r>
        <w:t>Vehicle Ontology</w:t>
      </w:r>
      <w:bookmarkEnd w:id="97"/>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r>
      <w:r w:rsidR="003229EF">
        <w:lastRenderedPageBreak/>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proofErr w:type="gramStart"/>
            <w:r>
              <w:t>change:</w:t>
            </w:r>
            <w:r w:rsidR="00DD695A">
              <w:t>h</w:t>
            </w:r>
            <w:r w:rsidR="00E1480C">
              <w:t>asManifestation</w:t>
            </w:r>
            <w:proofErr w:type="gramEnd"/>
            <w:r w:rsidR="00E1480C">
              <w:t xml:space="preserve">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proofErr w:type="gramStart"/>
            <w:r>
              <w:t>change:</w:t>
            </w:r>
            <w:r w:rsidR="00DD695A">
              <w:t>TimeVaryingConcept</w:t>
            </w:r>
            <w:proofErr w:type="gramEnd"/>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proofErr w:type="gramStart"/>
            <w:r>
              <w:t>change:</w:t>
            </w:r>
            <w:r w:rsidR="006D5597">
              <w:t>existsAt</w:t>
            </w:r>
            <w:proofErr w:type="gramEnd"/>
          </w:p>
        </w:tc>
        <w:tc>
          <w:tcPr>
            <w:tcW w:w="3748" w:type="dxa"/>
          </w:tcPr>
          <w:p w14:paraId="68245112" w14:textId="77777777" w:rsidR="00DD695A" w:rsidRDefault="00DD695A" w:rsidP="00A219F3">
            <w:r>
              <w:t xml:space="preserve">exactly 1 </w:t>
            </w:r>
            <w:proofErr w:type="gramStart"/>
            <w:r w:rsidR="005148B3">
              <w:t>time:</w:t>
            </w:r>
            <w:r>
              <w:t>Interval</w:t>
            </w:r>
            <w:proofErr w:type="gramEnd"/>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proofErr w:type="gramStart"/>
            <w:r>
              <w:t>schema:productionDate</w:t>
            </w:r>
            <w:proofErr w:type="gramEnd"/>
          </w:p>
        </w:tc>
        <w:tc>
          <w:tcPr>
            <w:tcW w:w="3748" w:type="dxa"/>
          </w:tcPr>
          <w:p w14:paraId="233D8C87" w14:textId="77777777" w:rsidR="00DD695A" w:rsidRDefault="00DD695A" w:rsidP="00A219F3">
            <w:r>
              <w:t xml:space="preserve">only </w:t>
            </w:r>
            <w:proofErr w:type="gramStart"/>
            <w:r w:rsidR="005148B3">
              <w:t>time:</w:t>
            </w:r>
            <w:r>
              <w:t>Date</w:t>
            </w:r>
            <w:r w:rsidR="005148B3">
              <w:t>TimeDescription</w:t>
            </w:r>
            <w:proofErr w:type="gramEnd"/>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proofErr w:type="gramStart"/>
            <w:r>
              <w:t>schema:b</w:t>
            </w:r>
            <w:r w:rsidR="00DD695A">
              <w:t>rand</w:t>
            </w:r>
            <w:proofErr w:type="gramEnd"/>
          </w:p>
        </w:tc>
        <w:tc>
          <w:tcPr>
            <w:tcW w:w="3748" w:type="dxa"/>
          </w:tcPr>
          <w:p w14:paraId="7A29482E" w14:textId="77777777" w:rsidR="00DD695A" w:rsidRDefault="00DD695A" w:rsidP="00A219F3">
            <w:r>
              <w:t xml:space="preserve">only </w:t>
            </w:r>
            <w:proofErr w:type="gramStart"/>
            <w:r w:rsidR="00E057A2">
              <w:t>schema:Brand</w:t>
            </w:r>
            <w:proofErr w:type="gramEnd"/>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proofErr w:type="gramStart"/>
            <w:r>
              <w:t>schema:vehicleSeatingCapacity</w:t>
            </w:r>
            <w:proofErr w:type="gramEnd"/>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proofErr w:type="gramStart"/>
            <w:r>
              <w:t>schema:cargoVolume</w:t>
            </w:r>
            <w:proofErr w:type="gramEnd"/>
          </w:p>
        </w:tc>
        <w:tc>
          <w:tcPr>
            <w:tcW w:w="3748" w:type="dxa"/>
          </w:tcPr>
          <w:p w14:paraId="68BF3952" w14:textId="2644371A" w:rsidR="00DD695A" w:rsidRDefault="00DD695A" w:rsidP="00E057A2">
            <w:r>
              <w:t xml:space="preserve">only </w:t>
            </w:r>
            <w:proofErr w:type="gramStart"/>
            <w:r w:rsidR="00265148">
              <w:t>om:</w:t>
            </w:r>
            <w:r w:rsidR="00CA48B3">
              <w:t>volume</w:t>
            </w:r>
            <w:proofErr w:type="gramEnd"/>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proofErr w:type="gramStart"/>
            <w:r w:rsidR="00265148">
              <w:t>om:Q</w:t>
            </w:r>
            <w:r w:rsidR="00E057A2">
              <w:t>uantity</w:t>
            </w:r>
            <w:proofErr w:type="gramEnd"/>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proofErr w:type="gramStart"/>
            <w:r>
              <w:t>schema:driveWheelConfiguration</w:t>
            </w:r>
            <w:proofErr w:type="gramEnd"/>
          </w:p>
        </w:tc>
        <w:tc>
          <w:tcPr>
            <w:tcW w:w="3748" w:type="dxa"/>
          </w:tcPr>
          <w:p w14:paraId="51F5D6F4" w14:textId="77777777" w:rsidR="00DD695A" w:rsidRDefault="00DD695A" w:rsidP="00A219F3">
            <w:proofErr w:type="gramStart"/>
            <w:r>
              <w:t>schema:DriveWheelConfigurationValue</w:t>
            </w:r>
            <w:proofErr w:type="gramEnd"/>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proofErr w:type="gramStart"/>
            <w:r>
              <w:t>schema:fuelConsumption</w:t>
            </w:r>
            <w:proofErr w:type="gramEnd"/>
          </w:p>
        </w:tc>
        <w:tc>
          <w:tcPr>
            <w:tcW w:w="3748" w:type="dxa"/>
          </w:tcPr>
          <w:p w14:paraId="613EFA63" w14:textId="77777777" w:rsidR="00DD695A" w:rsidRDefault="00DD695A" w:rsidP="00A219F3">
            <w:proofErr w:type="gramStart"/>
            <w:r>
              <w:t>schema:QuantitativeValue</w:t>
            </w:r>
            <w:proofErr w:type="gramEnd"/>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proofErr w:type="gramStart"/>
            <w:r>
              <w:t>schema:fuelEfficiency</w:t>
            </w:r>
            <w:proofErr w:type="gramEnd"/>
          </w:p>
        </w:tc>
        <w:tc>
          <w:tcPr>
            <w:tcW w:w="3748" w:type="dxa"/>
          </w:tcPr>
          <w:p w14:paraId="301805CE" w14:textId="77777777" w:rsidR="00DD695A" w:rsidRDefault="00DD695A" w:rsidP="00A219F3">
            <w:proofErr w:type="gramStart"/>
            <w:r>
              <w:t>schema:QuantitativeValue</w:t>
            </w:r>
            <w:proofErr w:type="gramEnd"/>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proofErr w:type="gramStart"/>
            <w:r>
              <w:t>schema:fuelType</w:t>
            </w:r>
            <w:proofErr w:type="gramEnd"/>
          </w:p>
        </w:tc>
        <w:tc>
          <w:tcPr>
            <w:tcW w:w="3748" w:type="dxa"/>
          </w:tcPr>
          <w:p w14:paraId="08206DEB" w14:textId="77777777" w:rsidR="00DD695A" w:rsidRDefault="00DD695A" w:rsidP="00A219F3">
            <w:proofErr w:type="gramStart"/>
            <w:r>
              <w:t>schema:QualitativeValue</w:t>
            </w:r>
            <w:proofErr w:type="gramEnd"/>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proofErr w:type="gramStart"/>
            <w:r>
              <w:t>schema:mileageFromOdometer</w:t>
            </w:r>
            <w:proofErr w:type="gramEnd"/>
          </w:p>
        </w:tc>
        <w:tc>
          <w:tcPr>
            <w:tcW w:w="3748" w:type="dxa"/>
          </w:tcPr>
          <w:p w14:paraId="3C56F4D4" w14:textId="77777777" w:rsidR="00DD695A" w:rsidRDefault="00DD695A" w:rsidP="00A219F3">
            <w:proofErr w:type="gramStart"/>
            <w:r>
              <w:t>schema:QuantitativeValue</w:t>
            </w:r>
            <w:proofErr w:type="gramEnd"/>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proofErr w:type="gramStart"/>
            <w:r>
              <w:t>schema:numberOfDoors</w:t>
            </w:r>
            <w:proofErr w:type="gramEnd"/>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proofErr w:type="gramStart"/>
            <w:r>
              <w:t>schema:numberOfAxels</w:t>
            </w:r>
            <w:proofErr w:type="gramEnd"/>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proofErr w:type="gramStart"/>
            <w:r>
              <w:t>change:manifestationOf</w:t>
            </w:r>
            <w:proofErr w:type="gramEnd"/>
            <w:r>
              <w:t xml:space="preserve">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proofErr w:type="gramStart"/>
            <w:r>
              <w:t>change:Manifestation</w:t>
            </w:r>
            <w:proofErr w:type="gramEnd"/>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proofErr w:type="gramStart"/>
            <w:r>
              <w:t>change:existsAt</w:t>
            </w:r>
            <w:proofErr w:type="gramEnd"/>
          </w:p>
        </w:tc>
        <w:tc>
          <w:tcPr>
            <w:tcW w:w="3748" w:type="dxa"/>
          </w:tcPr>
          <w:p w14:paraId="3E8F2074" w14:textId="77777777" w:rsidR="00756EE0" w:rsidRDefault="00756EE0" w:rsidP="00A219F3">
            <w:r>
              <w:t xml:space="preserve">exactly </w:t>
            </w:r>
            <w:proofErr w:type="gramStart"/>
            <w:r>
              <w:t>1  time</w:t>
            </w:r>
            <w:proofErr w:type="gramEnd"/>
            <w:r>
              <w:t>: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proofErr w:type="gramStart"/>
            <w:r>
              <w:t>schema:purchaseDate</w:t>
            </w:r>
            <w:proofErr w:type="gramEnd"/>
          </w:p>
        </w:tc>
        <w:tc>
          <w:tcPr>
            <w:tcW w:w="3748" w:type="dxa"/>
          </w:tcPr>
          <w:p w14:paraId="0D8AA381" w14:textId="77777777" w:rsidR="00756EE0" w:rsidRDefault="00756EE0" w:rsidP="00A219F3">
            <w:proofErr w:type="gramStart"/>
            <w:r>
              <w:t>only  time</w:t>
            </w:r>
            <w:proofErr w:type="gramEnd"/>
            <w:r>
              <w:t>: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 xml:space="preserve">only </w:t>
            </w:r>
            <w:proofErr w:type="gramStart"/>
            <w:r>
              <w:t>om:speed</w:t>
            </w:r>
            <w:proofErr w:type="gramEnd"/>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w:t>
            </w:r>
            <w:proofErr w:type="gramStart"/>
            <w:r>
              <w:t>loc:hasLocation</w:t>
            </w:r>
            <w:proofErr w:type="gramEnd"/>
          </w:p>
        </w:tc>
        <w:tc>
          <w:tcPr>
            <w:tcW w:w="3748" w:type="dxa"/>
          </w:tcPr>
          <w:p w14:paraId="33B341BA" w14:textId="77777777" w:rsidR="00756EE0" w:rsidRDefault="00756EE0" w:rsidP="00A219F3">
            <w:proofErr w:type="gramStart"/>
            <w:r>
              <w:t>only  spatial</w:t>
            </w:r>
            <w:proofErr w:type="gramEnd"/>
            <w:r>
              <w:t>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 xml:space="preserve">max 1 </w:t>
            </w:r>
            <w:proofErr w:type="gramStart"/>
            <w:r>
              <w:t>xsd:Boolean</w:t>
            </w:r>
            <w:proofErr w:type="gramEnd"/>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 xml:space="preserve">max 1 </w:t>
            </w:r>
            <w:proofErr w:type="gramStart"/>
            <w:r>
              <w:t>xsd:Boolean</w:t>
            </w:r>
            <w:proofErr w:type="gramEnd"/>
          </w:p>
        </w:tc>
      </w:tr>
      <w:tr w:rsidR="00E057A2" w:rsidRPr="00A95A64" w14:paraId="05AC772D" w14:textId="77777777" w:rsidTr="00756EE0">
        <w:trPr>
          <w:cantSplit/>
        </w:trPr>
        <w:tc>
          <w:tcPr>
            <w:tcW w:w="2424" w:type="dxa"/>
          </w:tcPr>
          <w:p w14:paraId="71D98EA9" w14:textId="77777777" w:rsidR="00E057A2" w:rsidRPr="00E057A2" w:rsidRDefault="00E057A2" w:rsidP="00E057A2">
            <w:proofErr w:type="gramStart"/>
            <w:r w:rsidRPr="00E057A2">
              <w:t>schema:QualitativeValue</w:t>
            </w:r>
            <w:proofErr w:type="gramEnd"/>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proofErr w:type="gramStart"/>
            <w:r w:rsidRPr="00E057A2">
              <w:t>om:</w:t>
            </w:r>
            <w:r w:rsidR="00967AC4">
              <w:t>q</w:t>
            </w:r>
            <w:r w:rsidRPr="00E057A2">
              <w:t>uantity</w:t>
            </w:r>
            <w:proofErr w:type="gramEnd"/>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98" w:name="_Toc19780957"/>
      <w:r>
        <w:lastRenderedPageBreak/>
        <w:t>Transportation System Ontology</w:t>
      </w:r>
      <w:bookmarkEnd w:id="98"/>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proofErr w:type="gramStart"/>
      <w:r w:rsidRPr="00EE1032">
        <w:rPr>
          <w:b/>
        </w:rPr>
        <w:t>Namespace:</w:t>
      </w:r>
      <w:r w:rsidR="008B370B">
        <w:rPr>
          <w:b/>
        </w:rPr>
        <w:t>transport</w:t>
      </w:r>
      <w:proofErr w:type="gramEnd"/>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w:t>
      </w:r>
      <w:proofErr w:type="gramStart"/>
      <w:r>
        <w:t>the</w:t>
      </w:r>
      <w:proofErr w:type="gramEnd"/>
      <w:r>
        <w:t xml:space="preserv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r>
      <w:r w:rsidRPr="00503161">
        <w:lastRenderedPageBreak/>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w:t>
      </w:r>
      <w:proofErr w:type="gramStart"/>
      <w:r w:rsidRPr="00503161">
        <w:t>transport:Arc</w:t>
      </w:r>
      <w:proofErr w:type="gramEnd"/>
      <w:r w:rsidRPr="00503161">
        <w:t xml:space="preserve">)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w:t>
      </w:r>
      <w:r w:rsidR="007C1354">
        <w:lastRenderedPageBreak/>
        <w:t>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64AAF106"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81005F">
        <w:rPr>
          <w:noProof/>
        </w:rPr>
        <w:t>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747"/>
        <w:gridCol w:w="2310"/>
        <w:gridCol w:w="4293"/>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proofErr w:type="gramStart"/>
            <w:r>
              <w:t>change:</w:t>
            </w:r>
            <w:r w:rsidRPr="00700C00">
              <w:t>TimeVarying</w:t>
            </w:r>
            <w:r w:rsidR="00D67E4A">
              <w:t>Concept</w:t>
            </w:r>
            <w:proofErr w:type="gramEnd"/>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proofErr w:type="gramStart"/>
            <w:r>
              <w:t>change:</w:t>
            </w:r>
            <w:r w:rsidRPr="00700C00">
              <w:t>h</w:t>
            </w:r>
            <w:r>
              <w:t>asManifestation</w:t>
            </w:r>
            <w:proofErr w:type="gramEnd"/>
            <w:r>
              <w:t xml:space="preserve">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proofErr w:type="gramStart"/>
            <w:r>
              <w:t>change:existsAt</w:t>
            </w:r>
            <w:proofErr w:type="gramEnd"/>
          </w:p>
        </w:tc>
        <w:tc>
          <w:tcPr>
            <w:tcW w:w="4293" w:type="dxa"/>
          </w:tcPr>
          <w:p w14:paraId="19CE9AB8" w14:textId="77777777" w:rsidR="00C24DEA" w:rsidRDefault="00C24DEA" w:rsidP="00FC2BAF">
            <w:r>
              <w:t xml:space="preserve">exactly 1 </w:t>
            </w:r>
            <w:proofErr w:type="gramStart"/>
            <w:r>
              <w:t>time:Interval</w:t>
            </w:r>
            <w:proofErr w:type="gramEnd"/>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proofErr w:type="gramStart"/>
            <w:r>
              <w:t>change:</w:t>
            </w:r>
            <w:r w:rsidR="00E63F34" w:rsidRPr="00700C00">
              <w:t>Manifestation</w:t>
            </w:r>
            <w:proofErr w:type="gramEnd"/>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proofErr w:type="gramStart"/>
            <w:r>
              <w:t>change:</w:t>
            </w:r>
            <w:r w:rsidR="00E63F34" w:rsidRPr="00700C00">
              <w:t>manifestationOf</w:t>
            </w:r>
            <w:proofErr w:type="gramEnd"/>
            <w:r w:rsidR="00E63F34" w:rsidRPr="00700C00">
              <w:t xml:space="preserve">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proofErr w:type="gramStart"/>
            <w:r>
              <w:t>change:existsAt</w:t>
            </w:r>
            <w:proofErr w:type="gramEnd"/>
          </w:p>
        </w:tc>
        <w:tc>
          <w:tcPr>
            <w:tcW w:w="4293" w:type="dxa"/>
          </w:tcPr>
          <w:p w14:paraId="738A3B58" w14:textId="77777777" w:rsidR="00C24DEA" w:rsidRDefault="00C24DEA" w:rsidP="006A0A1C">
            <w:r>
              <w:t xml:space="preserve">exactly 1 </w:t>
            </w:r>
            <w:proofErr w:type="gramStart"/>
            <w:r>
              <w:t>time:TemporalEntity</w:t>
            </w:r>
            <w:proofErr w:type="gramEnd"/>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proofErr w:type="gramStart"/>
            <w:r>
              <w:t>change:</w:t>
            </w:r>
            <w:r w:rsidRPr="00700C00">
              <w:t>TimeVarying</w:t>
            </w:r>
            <w:r>
              <w:t>Concept</w:t>
            </w:r>
            <w:proofErr w:type="gramEnd"/>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proofErr w:type="gramStart"/>
            <w:r>
              <w:t>change:</w:t>
            </w:r>
            <w:r w:rsidR="00FC2BAF">
              <w:t>hasManifestation</w:t>
            </w:r>
            <w:proofErr w:type="gramEnd"/>
            <w:r w:rsidR="00FC2BAF">
              <w:t xml:space="preserve">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proofErr w:type="gramStart"/>
            <w:r>
              <w:t>change:existsAt</w:t>
            </w:r>
            <w:proofErr w:type="gramEnd"/>
          </w:p>
        </w:tc>
        <w:tc>
          <w:tcPr>
            <w:tcW w:w="4293" w:type="dxa"/>
          </w:tcPr>
          <w:p w14:paraId="0EAB1273" w14:textId="77777777" w:rsidR="00A9653B" w:rsidRDefault="00A9653B" w:rsidP="006A0A1C">
            <w:r>
              <w:t xml:space="preserve">exactly 1 </w:t>
            </w:r>
            <w:proofErr w:type="gramStart"/>
            <w:r>
              <w:t>time:Interval</w:t>
            </w:r>
            <w:proofErr w:type="gramEnd"/>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proofErr w:type="gramStart"/>
            <w:r>
              <w:t>change:</w:t>
            </w:r>
            <w:r w:rsidR="001754B8" w:rsidRPr="00700C00">
              <w:t>Manifestation</w:t>
            </w:r>
            <w:proofErr w:type="gramEnd"/>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proofErr w:type="gramStart"/>
            <w:r>
              <w:t>change:</w:t>
            </w:r>
            <w:r w:rsidR="001754B8" w:rsidRPr="00700C00">
              <w:t>manifestationOf</w:t>
            </w:r>
            <w:proofErr w:type="gramEnd"/>
            <w:r w:rsidR="001754B8" w:rsidRPr="00700C00">
              <w:t xml:space="preserve">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proofErr w:type="gramStart"/>
            <w:r>
              <w:t>change:</w:t>
            </w:r>
            <w:r w:rsidR="006D5597">
              <w:t>existsAt</w:t>
            </w:r>
            <w:proofErr w:type="gramEnd"/>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w:t>
            </w:r>
            <w:proofErr w:type="gramStart"/>
            <w:r>
              <w:t>loc:Feature</w:t>
            </w:r>
            <w:proofErr w:type="gramEnd"/>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proofErr w:type="gramStart"/>
            <w:r>
              <w:t>change:</w:t>
            </w:r>
            <w:r w:rsidRPr="00700C00">
              <w:t>TimeVarying</w:t>
            </w:r>
            <w:r>
              <w:t>Concept</w:t>
            </w:r>
            <w:proofErr w:type="gramEnd"/>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proofErr w:type="gramStart"/>
            <w:r>
              <w:t>change:hasManifestation</w:t>
            </w:r>
            <w:proofErr w:type="gramEnd"/>
            <w:r>
              <w:t xml:space="preserve">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proofErr w:type="gramStart"/>
            <w:r>
              <w:t>change:existsAt</w:t>
            </w:r>
            <w:proofErr w:type="gramEnd"/>
          </w:p>
        </w:tc>
        <w:tc>
          <w:tcPr>
            <w:tcW w:w="4293" w:type="dxa"/>
          </w:tcPr>
          <w:p w14:paraId="1D46F1C0" w14:textId="4E51DFCE" w:rsidR="00357841" w:rsidRDefault="00357841" w:rsidP="00357841">
            <w:r>
              <w:t xml:space="preserve">exactly 1 </w:t>
            </w:r>
            <w:proofErr w:type="gramStart"/>
            <w:r>
              <w:t>time:Interval</w:t>
            </w:r>
            <w:proofErr w:type="gramEnd"/>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proofErr w:type="gramStart"/>
            <w:r>
              <w:t>change:</w:t>
            </w:r>
            <w:r w:rsidRPr="00700C00">
              <w:t>Manifestation</w:t>
            </w:r>
            <w:proofErr w:type="gramEnd"/>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proofErr w:type="gramStart"/>
            <w:r>
              <w:t>change:</w:t>
            </w:r>
            <w:r w:rsidRPr="00700C00">
              <w:t>manifestationOf</w:t>
            </w:r>
            <w:proofErr w:type="gramEnd"/>
            <w:r w:rsidRPr="00700C00">
              <w:t xml:space="preserve">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proofErr w:type="gramStart"/>
            <w:r>
              <w:t>change:existsAt</w:t>
            </w:r>
            <w:proofErr w:type="gramEnd"/>
          </w:p>
        </w:tc>
        <w:tc>
          <w:tcPr>
            <w:tcW w:w="4293" w:type="dxa"/>
          </w:tcPr>
          <w:p w14:paraId="2A897D54" w14:textId="690F6687" w:rsidR="00357841" w:rsidRDefault="00357841" w:rsidP="00357841">
            <w:r w:rsidRPr="00700C00">
              <w:t xml:space="preserve">exactly </w:t>
            </w:r>
            <w:proofErr w:type="gramStart"/>
            <w:r w:rsidRPr="00700C00">
              <w:t xml:space="preserve">1 </w:t>
            </w:r>
            <w:r>
              <w:t xml:space="preserve"> time</w:t>
            </w:r>
            <w:proofErr w:type="gramEnd"/>
            <w:r>
              <w:t>:</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 xml:space="preserve">exactly 1 </w:t>
            </w:r>
            <w:proofErr w:type="gramStart"/>
            <w:r>
              <w:t>om:length</w:t>
            </w:r>
            <w:proofErr w:type="gramEnd"/>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 xml:space="preserve">exactly 1 </w:t>
            </w:r>
            <w:proofErr w:type="gramStart"/>
            <w:r>
              <w:t>xsd:integer</w:t>
            </w:r>
            <w:proofErr w:type="gramEnd"/>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proofErr w:type="gramStart"/>
            <w:r>
              <w:t>om:</w:t>
            </w:r>
            <w:r w:rsidRPr="000B5886">
              <w:t>Quantity</w:t>
            </w:r>
            <w:proofErr w:type="gramEnd"/>
            <w:r w:rsidRPr="000B5886">
              <w:t xml:space="preserve">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 xml:space="preserve">max 1 </w:t>
            </w:r>
            <w:proofErr w:type="gramStart"/>
            <w:r>
              <w:t>om:speed</w:t>
            </w:r>
            <w:proofErr w:type="gramEnd"/>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 xml:space="preserve">max 1 </w:t>
            </w:r>
            <w:proofErr w:type="gramStart"/>
            <w:r>
              <w:t>om:speed</w:t>
            </w:r>
            <w:proofErr w:type="gramEnd"/>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proofErr w:type="gramStart"/>
            <w:r>
              <w:t>change:</w:t>
            </w:r>
            <w:r w:rsidRPr="00700C00">
              <w:t>TimeVarying</w:t>
            </w:r>
            <w:r>
              <w:t>Concept</w:t>
            </w:r>
            <w:proofErr w:type="gramEnd"/>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proofErr w:type="gramStart"/>
            <w:r>
              <w:t>change:</w:t>
            </w:r>
            <w:r w:rsidRPr="00700C00">
              <w:t>hasManifestation</w:t>
            </w:r>
            <w:proofErr w:type="gramEnd"/>
            <w:r w:rsidRPr="00700C00">
              <w:t xml:space="preserve">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proofErr w:type="gramStart"/>
            <w:r>
              <w:t>change:existsAt</w:t>
            </w:r>
            <w:proofErr w:type="gramEnd"/>
          </w:p>
        </w:tc>
        <w:tc>
          <w:tcPr>
            <w:tcW w:w="4293" w:type="dxa"/>
          </w:tcPr>
          <w:p w14:paraId="1C4C4C68"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proofErr w:type="gramStart"/>
            <w:r>
              <w:t>change:</w:t>
            </w:r>
            <w:r w:rsidRPr="00700C00">
              <w:t>Manifestation</w:t>
            </w:r>
            <w:proofErr w:type="gramEnd"/>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proofErr w:type="gramStart"/>
            <w:r>
              <w:t>change:</w:t>
            </w:r>
            <w:r w:rsidRPr="00700C00">
              <w:t>manifestationOf</w:t>
            </w:r>
            <w:proofErr w:type="gramEnd"/>
            <w:r w:rsidRPr="00700C00">
              <w:t xml:space="preserve">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proofErr w:type="gramStart"/>
            <w:r>
              <w:t>change:existsAt</w:t>
            </w:r>
            <w:proofErr w:type="gramEnd"/>
          </w:p>
        </w:tc>
        <w:tc>
          <w:tcPr>
            <w:tcW w:w="4293" w:type="dxa"/>
          </w:tcPr>
          <w:p w14:paraId="35BC14A9"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 xml:space="preserve">exactly 1 </w:t>
            </w:r>
            <w:proofErr w:type="gramStart"/>
            <w:r>
              <w:t>om:CapacityRate</w:t>
            </w:r>
            <w:proofErr w:type="gramEnd"/>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 xml:space="preserve">max 1 </w:t>
            </w:r>
            <w:proofErr w:type="gramStart"/>
            <w:r>
              <w:t>om:quantity</w:t>
            </w:r>
            <w:proofErr w:type="gramEnd"/>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 xml:space="preserve">max 1 </w:t>
            </w:r>
            <w:proofErr w:type="gramStart"/>
            <w:r>
              <w:t>om:speed</w:t>
            </w:r>
            <w:proofErr w:type="gramEnd"/>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 xml:space="preserve">max 1 </w:t>
            </w:r>
            <w:proofErr w:type="gramStart"/>
            <w:r>
              <w:t>om:speed</w:t>
            </w:r>
            <w:proofErr w:type="gramEnd"/>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Default="00F92DE6" w:rsidP="00F92DE6">
            <w:r>
              <w:t>inMunicipality</w:t>
            </w:r>
          </w:p>
        </w:tc>
        <w:tc>
          <w:tcPr>
            <w:tcW w:w="4293" w:type="dxa"/>
          </w:tcPr>
          <w:p w14:paraId="45D6A752" w14:textId="749FCA2D" w:rsidR="00F92DE6" w:rsidRDefault="00F92DE6" w:rsidP="00F92DE6">
            <w:r>
              <w:t>exactly 1 Municipality (?) tbd – where should municipalities be defined</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proofErr w:type="gramStart"/>
            <w:r>
              <w:t>change:</w:t>
            </w:r>
            <w:r w:rsidRPr="00700C00">
              <w:t>TimeVarying</w:t>
            </w:r>
            <w:r>
              <w:t>Concept</w:t>
            </w:r>
            <w:proofErr w:type="gramEnd"/>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proofErr w:type="gramStart"/>
            <w:r>
              <w:t>change:</w:t>
            </w:r>
            <w:r w:rsidRPr="00700C00">
              <w:t>hasManifestation</w:t>
            </w:r>
            <w:proofErr w:type="gramEnd"/>
            <w:r w:rsidRPr="00700C00">
              <w:t xml:space="preserve">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proofErr w:type="gramStart"/>
            <w:r>
              <w:t>change:existsAt</w:t>
            </w:r>
            <w:proofErr w:type="gramEnd"/>
          </w:p>
        </w:tc>
        <w:tc>
          <w:tcPr>
            <w:tcW w:w="4293" w:type="dxa"/>
          </w:tcPr>
          <w:p w14:paraId="2918355B" w14:textId="77777777" w:rsidR="00F92DE6" w:rsidRDefault="00F92DE6" w:rsidP="00F92DE6">
            <w:r>
              <w:t xml:space="preserve">exactly </w:t>
            </w:r>
            <w:proofErr w:type="gramStart"/>
            <w:r>
              <w:t>1  time</w:t>
            </w:r>
            <w:proofErr w:type="gramEnd"/>
            <w:r>
              <w:t>: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proofErr w:type="gramStart"/>
            <w:r>
              <w:t>change:Manifestation</w:t>
            </w:r>
            <w:proofErr w:type="gramEnd"/>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proofErr w:type="gramStart"/>
            <w:r>
              <w:t>change:</w:t>
            </w:r>
            <w:r w:rsidRPr="00700C00">
              <w:t>manifestationOf</w:t>
            </w:r>
            <w:proofErr w:type="gramEnd"/>
            <w:r w:rsidRPr="00700C00">
              <w:t xml:space="preserve">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proofErr w:type="gramStart"/>
            <w:r>
              <w:t>change:existsAt</w:t>
            </w:r>
            <w:proofErr w:type="gramEnd"/>
          </w:p>
        </w:tc>
        <w:tc>
          <w:tcPr>
            <w:tcW w:w="4293" w:type="dxa"/>
          </w:tcPr>
          <w:p w14:paraId="50380874" w14:textId="77777777" w:rsidR="00F92DE6" w:rsidRPr="00700C00" w:rsidRDefault="00F92DE6" w:rsidP="00F92DE6">
            <w:r>
              <w:t xml:space="preserve">exactly </w:t>
            </w:r>
            <w:proofErr w:type="gramStart"/>
            <w:r>
              <w:t>1  time</w:t>
            </w:r>
            <w:proofErr w:type="gramEnd"/>
            <w:r>
              <w:t>: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proofErr w:type="gramStart"/>
            <w:r w:rsidRPr="00700C00">
              <w:t xml:space="preserve">only </w:t>
            </w:r>
            <w:r>
              <w:t xml:space="preserve"> time</w:t>
            </w:r>
            <w:proofErr w:type="gramEnd"/>
            <w:r>
              <w:t>:</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proofErr w:type="gramStart"/>
            <w:r>
              <w:t>change:TimeVaryingConcept</w:t>
            </w:r>
            <w:proofErr w:type="gramEnd"/>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proofErr w:type="gramStart"/>
            <w:r>
              <w:t>change:</w:t>
            </w:r>
            <w:r w:rsidRPr="00700C00">
              <w:t>hasM</w:t>
            </w:r>
            <w:r>
              <w:t>anifestation</w:t>
            </w:r>
            <w:proofErr w:type="gramEnd"/>
            <w:r>
              <w:t xml:space="preserve">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lastRenderedPageBreak/>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proofErr w:type="gramStart"/>
            <w:r>
              <w:t>change:</w:t>
            </w:r>
            <w:r w:rsidRPr="00700C00">
              <w:t>Manifestation</w:t>
            </w:r>
            <w:proofErr w:type="gramEnd"/>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proofErr w:type="gramStart"/>
            <w:r>
              <w:t>change:</w:t>
            </w:r>
            <w:r w:rsidRPr="00700C00">
              <w:t>manifestationOf</w:t>
            </w:r>
            <w:proofErr w:type="gramEnd"/>
            <w:r w:rsidRPr="00700C00">
              <w:t xml:space="preserve">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w:t>
            </w:r>
            <w:proofErr w:type="gramStart"/>
            <w:r>
              <w:t>loc:hasL</w:t>
            </w:r>
            <w:r w:rsidRPr="00700C00">
              <w:t>ocation</w:t>
            </w:r>
            <w:proofErr w:type="gramEnd"/>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w:t>
            </w:r>
            <w:proofErr w:type="gramStart"/>
            <w:r>
              <w:t>loc:Feature</w:t>
            </w:r>
            <w:proofErr w:type="gramEnd"/>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proofErr w:type="gramStart"/>
            <w:r>
              <w:t>otn:</w:t>
            </w:r>
            <w:r w:rsidRPr="00700C00">
              <w:t>Road</w:t>
            </w:r>
            <w:proofErr w:type="gramEnd"/>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proofErr w:type="gramStart"/>
            <w:r>
              <w:t>change:</w:t>
            </w:r>
            <w:r w:rsidRPr="00700C00">
              <w:t>hasM</w:t>
            </w:r>
            <w:r>
              <w:t>anifestation</w:t>
            </w:r>
            <w:proofErr w:type="gramEnd"/>
            <w:r>
              <w:t xml:space="preserve">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proofErr w:type="gramStart"/>
            <w:r>
              <w:t>change:existsAt</w:t>
            </w:r>
            <w:proofErr w:type="gramEnd"/>
          </w:p>
        </w:tc>
        <w:tc>
          <w:tcPr>
            <w:tcW w:w="4293" w:type="dxa"/>
          </w:tcPr>
          <w:p w14:paraId="7BCE1A67"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proofErr w:type="gramStart"/>
            <w:r>
              <w:t>otn:RoadElement</w:t>
            </w:r>
            <w:proofErr w:type="gramEnd"/>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proofErr w:type="gramStart"/>
            <w:r>
              <w:t>change:existsAt</w:t>
            </w:r>
            <w:proofErr w:type="gramEnd"/>
          </w:p>
        </w:tc>
        <w:tc>
          <w:tcPr>
            <w:tcW w:w="4293" w:type="dxa"/>
          </w:tcPr>
          <w:p w14:paraId="7CB624D4"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w:t>
            </w:r>
            <w:proofErr w:type="gramStart"/>
            <w:r>
              <w:t>loc:hasL</w:t>
            </w:r>
            <w:r w:rsidRPr="00700C00">
              <w:t>ocation</w:t>
            </w:r>
            <w:proofErr w:type="gramEnd"/>
          </w:p>
        </w:tc>
        <w:tc>
          <w:tcPr>
            <w:tcW w:w="4293" w:type="dxa"/>
          </w:tcPr>
          <w:p w14:paraId="680511FA" w14:textId="77777777" w:rsidR="00F92DE6" w:rsidRPr="00700C00" w:rsidRDefault="00F92DE6" w:rsidP="00F92DE6">
            <w:pPr>
              <w:tabs>
                <w:tab w:val="center" w:pos="2335"/>
              </w:tabs>
            </w:pPr>
            <w:r w:rsidRPr="00700C00">
              <w:t xml:space="preserve">only </w:t>
            </w:r>
            <w:r>
              <w:t xml:space="preserve">  spatial_</w:t>
            </w:r>
            <w:proofErr w:type="gramStart"/>
            <w:r>
              <w:t>loc:SpatialFeature</w:t>
            </w:r>
            <w:proofErr w:type="gramEnd"/>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5"/>
            </w:r>
          </w:p>
        </w:tc>
        <w:tc>
          <w:tcPr>
            <w:tcW w:w="4293" w:type="dxa"/>
          </w:tcPr>
          <w:p w14:paraId="607D1BAD" w14:textId="604A7C69" w:rsidR="00F92DE6" w:rsidRPr="00700C00" w:rsidRDefault="00F92DE6" w:rsidP="00F92DE6">
            <w:pPr>
              <w:tabs>
                <w:tab w:val="center" w:pos="2335"/>
              </w:tabs>
            </w:pPr>
            <w:r>
              <w:t>{</w:t>
            </w:r>
            <w:proofErr w:type="gramStart"/>
            <w:r>
              <w:t>C,E</w:t>
            </w:r>
            <w:proofErr w:type="gramEnd"/>
            <w:r>
              <w:t>,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99" w:author="Megan Katsumi" w:date="2018-11-14T08:39:00Z">
              <w:r>
                <w:t>LoopDetector</w:t>
              </w:r>
            </w:ins>
          </w:p>
        </w:tc>
        <w:tc>
          <w:tcPr>
            <w:tcW w:w="2310" w:type="dxa"/>
          </w:tcPr>
          <w:p w14:paraId="39B665CE" w14:textId="768C97D5" w:rsidR="00F92DE6" w:rsidRDefault="00F92DE6" w:rsidP="00F92DE6">
            <w:proofErr w:type="gramStart"/>
            <w:ins w:id="100" w:author="Megan Katsumi" w:date="2018-11-14T09:12:00Z">
              <w:r>
                <w:t>sosa:</w:t>
              </w:r>
            </w:ins>
            <w:ins w:id="101" w:author="Megan Katsumi" w:date="2018-11-14T10:30:00Z">
              <w:r>
                <w:t>detects</w:t>
              </w:r>
            </w:ins>
            <w:proofErr w:type="gramEnd"/>
          </w:p>
        </w:tc>
        <w:tc>
          <w:tcPr>
            <w:tcW w:w="4293" w:type="dxa"/>
          </w:tcPr>
          <w:p w14:paraId="256C6CC0" w14:textId="2E4DF2A3" w:rsidR="00F92DE6" w:rsidRDefault="00F92DE6" w:rsidP="00F92DE6">
            <w:pPr>
              <w:tabs>
                <w:tab w:val="center" w:pos="2335"/>
              </w:tabs>
            </w:pPr>
            <w:ins w:id="102" w:author="Megan Katsumi"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proofErr w:type="gramStart"/>
            <w:ins w:id="103" w:author="Megan Katsumi" w:date="2018-11-14T10:30:00Z">
              <w:r>
                <w:t>sosa:observes</w:t>
              </w:r>
            </w:ins>
            <w:proofErr w:type="gramEnd"/>
          </w:p>
        </w:tc>
        <w:tc>
          <w:tcPr>
            <w:tcW w:w="4293" w:type="dxa"/>
          </w:tcPr>
          <w:p w14:paraId="34D9286A" w14:textId="443F730D" w:rsidR="00F92DE6" w:rsidRDefault="00F92DE6" w:rsidP="00F92DE6">
            <w:pPr>
              <w:tabs>
                <w:tab w:val="center" w:pos="2335"/>
              </w:tabs>
            </w:pPr>
            <w:ins w:id="104" w:author="Megan Katsumi"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proofErr w:type="gramStart"/>
            <w:ins w:id="105" w:author="Megan Katsumi" w:date="2018-11-14T10:32:00Z">
              <w:r>
                <w:t>sosa:observes</w:t>
              </w:r>
            </w:ins>
            <w:proofErr w:type="gramEnd"/>
          </w:p>
        </w:tc>
        <w:tc>
          <w:tcPr>
            <w:tcW w:w="4293" w:type="dxa"/>
          </w:tcPr>
          <w:p w14:paraId="45D6BFE2" w14:textId="6B215E2F" w:rsidR="00F92DE6" w:rsidRDefault="00F92DE6" w:rsidP="00F92DE6">
            <w:pPr>
              <w:tabs>
                <w:tab w:val="center" w:pos="2335"/>
              </w:tabs>
            </w:pPr>
            <w:ins w:id="106" w:author="Megan Katsumi"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proofErr w:type="gramStart"/>
            <w:ins w:id="107" w:author="Megan Katsumi" w:date="2018-11-14T10:32:00Z">
              <w:r>
                <w:t>sosa:observes</w:t>
              </w:r>
            </w:ins>
            <w:proofErr w:type="gramEnd"/>
          </w:p>
        </w:tc>
        <w:tc>
          <w:tcPr>
            <w:tcW w:w="4293" w:type="dxa"/>
          </w:tcPr>
          <w:p w14:paraId="6B904044" w14:textId="4B4711CD" w:rsidR="00F92DE6" w:rsidRDefault="00F92DE6" w:rsidP="00F92DE6">
            <w:pPr>
              <w:tabs>
                <w:tab w:val="center" w:pos="2335"/>
              </w:tabs>
            </w:pPr>
            <w:ins w:id="108" w:author="Megan Katsumi" w:date="2018-11-14T10:32:00Z">
              <w:r>
                <w:t>{</w:t>
              </w:r>
            </w:ins>
            <w:ins w:id="109" w:author="Megan Katsumi" w:date="2018-11-14T10:33:00Z">
              <w:r>
                <w:t>mean_</w:t>
              </w:r>
            </w:ins>
            <w:ins w:id="110" w:author="Megan Katsumi" w:date="2018-11-14T11:14:00Z">
              <w:r>
                <w:t>travel_</w:t>
              </w:r>
            </w:ins>
            <w:ins w:id="111" w:author="Megan Katsumi"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proofErr w:type="gramStart"/>
            <w:ins w:id="112" w:author="Megan Katsumi" w:date="2018-11-14T09:25:00Z">
              <w:r>
                <w:t>sosa:madeObservation</w:t>
              </w:r>
            </w:ins>
            <w:proofErr w:type="gramEnd"/>
          </w:p>
        </w:tc>
        <w:tc>
          <w:tcPr>
            <w:tcW w:w="4293" w:type="dxa"/>
          </w:tcPr>
          <w:p w14:paraId="0EBFD551" w14:textId="3211FBD3" w:rsidR="00F92DE6" w:rsidRDefault="00F92DE6" w:rsidP="00F92DE6">
            <w:pPr>
              <w:tabs>
                <w:tab w:val="center" w:pos="2335"/>
              </w:tabs>
            </w:pPr>
            <w:ins w:id="113" w:author="Megan Katsumi" w:date="2018-11-14T09:25:00Z">
              <w:r>
                <w:t>only (</w:t>
              </w:r>
              <w:proofErr w:type="gramStart"/>
              <w:r>
                <w:t>sosa:Observation</w:t>
              </w:r>
              <w:proofErr w:type="gramEnd"/>
              <w:r>
                <w:t xml:space="preserve"> and sosa:hasFeatureOfInterest</w:t>
              </w:r>
            </w:ins>
            <w:ins w:id="114" w:author="Megan Katsumi" w:date="2018-11-14T09:26:00Z">
              <w:r>
                <w:t xml:space="preserve"> only transport:</w:t>
              </w:r>
            </w:ins>
            <w:ins w:id="115" w:author="Megan Katsumi" w:date="2018-11-14T10:27:00Z">
              <w:r>
                <w:t>Arc</w:t>
              </w:r>
            </w:ins>
            <w:ins w:id="116" w:author="Megan Katsumi" w:date="2018-11-14T10:35:00Z">
              <w:r>
                <w:t xml:space="preserve"> and sosa:</w:t>
              </w:r>
            </w:ins>
            <w:ins w:id="117" w:author="Megan Katsumi" w:date="2018-11-14T12:23:00Z">
              <w:r>
                <w:t>wasO</w:t>
              </w:r>
            </w:ins>
            <w:ins w:id="118" w:author="Megan Katsumi" w:date="2018-11-14T10:35:00Z">
              <w:r>
                <w:t>riginatedBy {vehicle</w:t>
              </w:r>
            </w:ins>
            <w:ins w:id="119" w:author="Megan Katsumi" w:date="2018-11-14T10:36:00Z">
              <w:r>
                <w:t>_presence}</w:t>
              </w:r>
            </w:ins>
            <w:r>
              <w:t xml:space="preserve"> and </w:t>
            </w:r>
            <w:r w:rsidRPr="009C34EF">
              <w:rPr>
                <w:highlight w:val="yellow"/>
              </w:rPr>
              <w:t>sosa:hasResult RoadOccupancy or VehicleVolume or MeanTravelSpeed</w:t>
            </w:r>
            <w:ins w:id="120" w:author="Megan Katsumi"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21" w:author="Megan Katsumi"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proofErr w:type="gramStart"/>
            <w:r>
              <w:t>ssn:Stimulus</w:t>
            </w:r>
            <w:proofErr w:type="gramEnd"/>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22" w:author="Megan Katsumi"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proofErr w:type="gramStart"/>
            <w:r>
              <w:t>ssn:ObservableProperty</w:t>
            </w:r>
            <w:proofErr w:type="gramEnd"/>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23" w:author="Megan Katsumi"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proofErr w:type="gramStart"/>
            <w:r>
              <w:t>ssn:ObservableProperty</w:t>
            </w:r>
            <w:proofErr w:type="gramEnd"/>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24" w:author="Megan Katsumi" w:date="2018-11-14T10:32:00Z">
              <w:r w:rsidRPr="009C34EF">
                <w:t>{</w:t>
              </w:r>
            </w:ins>
            <w:ins w:id="125" w:author="Megan Katsumi" w:date="2018-11-14T10:33:00Z">
              <w:r w:rsidRPr="009C34EF">
                <w:t>mean_</w:t>
              </w:r>
            </w:ins>
            <w:ins w:id="126" w:author="Megan Katsumi" w:date="2018-11-14T11:14:00Z">
              <w:r w:rsidRPr="009C34EF">
                <w:t>travel_</w:t>
              </w:r>
            </w:ins>
            <w:ins w:id="127" w:author="Megan Katsumi"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proofErr w:type="gramStart"/>
            <w:r>
              <w:t>ssn:ObservableProperty</w:t>
            </w:r>
            <w:proofErr w:type="gramEnd"/>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546FFBCD" w:rsidR="00F92DE6" w:rsidRDefault="00F92DE6" w:rsidP="00F92DE6">
            <w:pPr>
              <w:tabs>
                <w:tab w:val="center" w:pos="2335"/>
              </w:tabs>
            </w:pPr>
            <w:r>
              <w:t>om-</w:t>
            </w:r>
            <w:proofErr w:type="gramStart"/>
            <w:r>
              <w:t>2:Quantity</w:t>
            </w:r>
            <w:proofErr w:type="gramEnd"/>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3BE6A8AE" w:rsidR="00F92DE6" w:rsidRPr="009C6FB4" w:rsidRDefault="00F92DE6" w:rsidP="00F92DE6">
            <w:pPr>
              <w:rPr>
                <w:highlight w:val="yellow"/>
              </w:rPr>
            </w:pPr>
            <w:r>
              <w:t>om-</w:t>
            </w:r>
            <w:proofErr w:type="gramStart"/>
            <w:r>
              <w:t>2:hasValue</w:t>
            </w:r>
            <w:proofErr w:type="gramEnd"/>
          </w:p>
        </w:tc>
        <w:tc>
          <w:tcPr>
            <w:tcW w:w="4293" w:type="dxa"/>
          </w:tcPr>
          <w:p w14:paraId="195746E9" w14:textId="1AE1F14E" w:rsidR="00F92DE6" w:rsidRDefault="00F92DE6" w:rsidP="00F92DE6">
            <w:pPr>
              <w:tabs>
                <w:tab w:val="center" w:pos="2335"/>
              </w:tabs>
            </w:pPr>
            <w:r>
              <w:t>only (om-</w:t>
            </w:r>
            <w:proofErr w:type="gramStart"/>
            <w:r>
              <w:t>2:hasU</w:t>
            </w:r>
            <w:r w:rsidRPr="0093359F">
              <w:t>nit</w:t>
            </w:r>
            <w:proofErr w:type="gramEnd"/>
            <w:r w:rsidRPr="0093359F">
              <w:t xml:space="preserve">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proofErr w:type="gramStart"/>
            <w:r w:rsidRPr="009C6FB4">
              <w:rPr>
                <w:highlight w:val="yellow"/>
              </w:rPr>
              <w:t>gci:cardinalityOf</w:t>
            </w:r>
            <w:proofErr w:type="gramEnd"/>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proofErr w:type="gramStart"/>
            <w:r w:rsidRPr="009C6FB4">
              <w:rPr>
                <w:highlight w:val="yellow"/>
              </w:rPr>
              <w:t>gci:definedBy</w:t>
            </w:r>
            <w:proofErr w:type="gramEnd"/>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7552AB1" w:rsidR="00F92DE6" w:rsidRPr="009C6FB4" w:rsidRDefault="00F92DE6" w:rsidP="00F92DE6">
            <w:pPr>
              <w:tabs>
                <w:tab w:val="center" w:pos="2335"/>
              </w:tabs>
              <w:rPr>
                <w:highlight w:val="yellow"/>
              </w:rPr>
            </w:pPr>
            <w:r>
              <w:t>om-</w:t>
            </w:r>
            <w:proofErr w:type="gramStart"/>
            <w:r>
              <w:t>2:Quantity</w:t>
            </w:r>
            <w:proofErr w:type="gramEnd"/>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0E28039D" w:rsidR="00F92DE6" w:rsidRDefault="00F92DE6" w:rsidP="00F92DE6">
            <w:r>
              <w:t>om-</w:t>
            </w:r>
            <w:proofErr w:type="gramStart"/>
            <w:r>
              <w:t>2:hasValue</w:t>
            </w:r>
            <w:proofErr w:type="gramEnd"/>
          </w:p>
        </w:tc>
        <w:tc>
          <w:tcPr>
            <w:tcW w:w="4293" w:type="dxa"/>
          </w:tcPr>
          <w:p w14:paraId="781B9FC3" w14:textId="301F6585" w:rsidR="00F92DE6" w:rsidRDefault="00F92DE6" w:rsidP="00F92DE6">
            <w:pPr>
              <w:tabs>
                <w:tab w:val="center" w:pos="2335"/>
              </w:tabs>
            </w:pPr>
            <w:r>
              <w:t>only (om-</w:t>
            </w:r>
            <w:proofErr w:type="gramStart"/>
            <w:r>
              <w:t>2:hasUnit</w:t>
            </w:r>
            <w:proofErr w:type="gramEnd"/>
            <w:r>
              <w:t xml:space="preserve">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10A2E138" w:rsidR="00F92DE6" w:rsidRDefault="00F92DE6" w:rsidP="00F92DE6">
            <w:pPr>
              <w:tabs>
                <w:tab w:val="center" w:pos="2335"/>
              </w:tabs>
            </w:pPr>
            <w:r>
              <w:t>om-</w:t>
            </w:r>
            <w:proofErr w:type="gramStart"/>
            <w:r>
              <w:t>2:UnitDivision</w:t>
            </w:r>
            <w:proofErr w:type="gramEnd"/>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05F3C6CB" w:rsidR="00F92DE6" w:rsidRDefault="00F92DE6" w:rsidP="00F92DE6">
            <w:r w:rsidRPr="00E80D3C">
              <w:t>om-</w:t>
            </w:r>
            <w:proofErr w:type="gramStart"/>
            <w:r w:rsidRPr="00E80D3C">
              <w:t>2:hasNumerator</w:t>
            </w:r>
            <w:proofErr w:type="gramEnd"/>
          </w:p>
        </w:tc>
        <w:tc>
          <w:tcPr>
            <w:tcW w:w="4293" w:type="dxa"/>
          </w:tcPr>
          <w:p w14:paraId="4A31104F" w14:textId="741E0520" w:rsidR="00F92DE6" w:rsidRDefault="00F92DE6" w:rsidP="00F92DE6">
            <w:pPr>
              <w:tabs>
                <w:tab w:val="center" w:pos="2335"/>
              </w:tabs>
            </w:pPr>
            <w:r w:rsidRPr="00E80D3C">
              <w:t>only om-</w:t>
            </w:r>
            <w:proofErr w:type="gramStart"/>
            <w:r w:rsidRPr="00E80D3C">
              <w:t>2:TimeUnit</w:t>
            </w:r>
            <w:proofErr w:type="gramEnd"/>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7EE2BB69" w:rsidR="00F92DE6" w:rsidRPr="00E80D3C" w:rsidRDefault="00F92DE6" w:rsidP="00F92DE6">
            <w:r w:rsidRPr="00E80D3C">
              <w:t>om-</w:t>
            </w:r>
            <w:proofErr w:type="gramStart"/>
            <w:r w:rsidRPr="00E80D3C">
              <w:t>2:hasDenominator</w:t>
            </w:r>
            <w:proofErr w:type="gramEnd"/>
          </w:p>
        </w:tc>
        <w:tc>
          <w:tcPr>
            <w:tcW w:w="4293" w:type="dxa"/>
          </w:tcPr>
          <w:p w14:paraId="589E40DE" w14:textId="5B3CB802" w:rsidR="00F92DE6" w:rsidRPr="00E80D3C" w:rsidRDefault="00F92DE6" w:rsidP="00F92DE6">
            <w:pPr>
              <w:tabs>
                <w:tab w:val="center" w:pos="2335"/>
              </w:tabs>
            </w:pPr>
            <w:r w:rsidRPr="00E80D3C">
              <w:t>only om-</w:t>
            </w:r>
            <w:proofErr w:type="gramStart"/>
            <w:r w:rsidRPr="00E80D3C">
              <w:t>2:TimeUnit</w:t>
            </w:r>
            <w:proofErr w:type="gramEnd"/>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36B6479C" w:rsidR="00F92DE6" w:rsidRDefault="00F92DE6" w:rsidP="00F92DE6">
            <w:pPr>
              <w:tabs>
                <w:tab w:val="center" w:pos="2335"/>
              </w:tabs>
            </w:pPr>
            <w:r>
              <w:t>om-</w:t>
            </w:r>
            <w:proofErr w:type="gramStart"/>
            <w:r>
              <w:t>2:Speed</w:t>
            </w:r>
            <w:proofErr w:type="gramEnd"/>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336F9627" w:rsidR="00F92DE6" w:rsidRDefault="00F92DE6" w:rsidP="00F92DE6">
            <w:r>
              <w:t>om-</w:t>
            </w:r>
            <w:proofErr w:type="gramStart"/>
            <w:r>
              <w:t>2:hasAggregateFunction</w:t>
            </w:r>
            <w:proofErr w:type="gramEnd"/>
          </w:p>
        </w:tc>
        <w:tc>
          <w:tcPr>
            <w:tcW w:w="4293" w:type="dxa"/>
          </w:tcPr>
          <w:p w14:paraId="390B7ACC" w14:textId="5AE01435" w:rsidR="00F92DE6" w:rsidRDefault="00F92DE6" w:rsidP="00F92DE6">
            <w:pPr>
              <w:tabs>
                <w:tab w:val="center" w:pos="2335"/>
              </w:tabs>
            </w:pPr>
            <w:r>
              <w:t>value {om-</w:t>
            </w:r>
            <w:proofErr w:type="gramStart"/>
            <w:r>
              <w:t>2:average</w:t>
            </w:r>
            <w:proofErr w:type="gramEnd"/>
            <w:r>
              <w:t>}</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D35CB1A" w:rsidR="00F92DE6" w:rsidRDefault="00F92DE6" w:rsidP="00F92DE6">
            <w:pPr>
              <w:tabs>
                <w:tab w:val="center" w:pos="2335"/>
              </w:tabs>
            </w:pPr>
            <w:r>
              <w:t>om-</w:t>
            </w:r>
            <w:proofErr w:type="gramStart"/>
            <w:r>
              <w:t>2:Unit</w:t>
            </w:r>
            <w:proofErr w:type="gramEnd"/>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5EA3E0A7" w:rsidR="00F92DE6" w:rsidRDefault="00F92DE6" w:rsidP="00F92DE6">
            <w:pPr>
              <w:tabs>
                <w:tab w:val="center" w:pos="2335"/>
              </w:tabs>
            </w:pPr>
            <w:r>
              <w:t>om-</w:t>
            </w:r>
            <w:proofErr w:type="gramStart"/>
            <w:r>
              <w:t>2:Unit</w:t>
            </w:r>
            <w:proofErr w:type="gramEnd"/>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1D3F17">
      <w:pPr>
        <w:pStyle w:val="ListParagraph"/>
        <w:numPr>
          <w:ilvl w:val="0"/>
          <w:numId w:val="10"/>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w:t>
      </w:r>
      <w:proofErr w:type="gramStart"/>
      <w:r w:rsidR="00A1065B">
        <w:t>x,y</w:t>
      </w:r>
      <w:proofErr w:type="gramEnd"/>
      <w:r w:rsidR="00A1065B">
        <w:t>)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1D3F17">
      <w:pPr>
        <w:pStyle w:val="ListParagraph"/>
        <w:numPr>
          <w:ilvl w:val="0"/>
          <w:numId w:val="10"/>
        </w:numPr>
      </w:pPr>
      <w:r>
        <w:t>Additional semantics of sensors and observations</w:t>
      </w:r>
      <w:r w:rsidR="000274B3">
        <w:t>: temporal restrictions, connection to object properties</w:t>
      </w:r>
    </w:p>
    <w:p w14:paraId="77AA8E08" w14:textId="5294AD06" w:rsidR="007F39F0" w:rsidRDefault="003D14D7" w:rsidP="001D3F17">
      <w:pPr>
        <w:pStyle w:val="ListParagraph"/>
        <w:numPr>
          <w:ilvl w:val="0"/>
          <w:numId w:val="10"/>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proofErr w:type="gramStart"/>
            <w:r>
              <w:t>change:</w:t>
            </w:r>
            <w:r w:rsidRPr="00700C00">
              <w:t>TimeVarying</w:t>
            </w:r>
            <w:r>
              <w:t>Concept</w:t>
            </w:r>
            <w:proofErr w:type="gramEnd"/>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proofErr w:type="gramStart"/>
            <w:r>
              <w:t>change:</w:t>
            </w:r>
            <w:r w:rsidRPr="00700C00">
              <w:t>hasM</w:t>
            </w:r>
            <w:r>
              <w:t>anifestation</w:t>
            </w:r>
            <w:proofErr w:type="gramEnd"/>
            <w:r>
              <w:t xml:space="preserve">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proofErr w:type="gramStart"/>
            <w:r>
              <w:t>change:existsAt</w:t>
            </w:r>
            <w:proofErr w:type="gramEnd"/>
          </w:p>
        </w:tc>
        <w:tc>
          <w:tcPr>
            <w:tcW w:w="3735" w:type="dxa"/>
          </w:tcPr>
          <w:p w14:paraId="19C19C86" w14:textId="7C8C703A" w:rsidR="00357841" w:rsidRPr="00700C00" w:rsidRDefault="00357841" w:rsidP="00357841">
            <w:pPr>
              <w:tabs>
                <w:tab w:val="center" w:pos="2335"/>
              </w:tabs>
            </w:pPr>
            <w:r w:rsidRPr="00700C00">
              <w:t xml:space="preserve">exactly 1 </w:t>
            </w:r>
            <w:proofErr w:type="gramStart"/>
            <w:r>
              <w:t>time:</w:t>
            </w:r>
            <w:r w:rsidRPr="00700C00">
              <w:t>Interval</w:t>
            </w:r>
            <w:proofErr w:type="gramEnd"/>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proofErr w:type="gramStart"/>
            <w:r>
              <w:t>otn:RoadElement</w:t>
            </w:r>
            <w:proofErr w:type="gramEnd"/>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proofErr w:type="gramStart"/>
            <w:r>
              <w:t>change:</w:t>
            </w:r>
            <w:r w:rsidRPr="00700C00">
              <w:t>Manifestation</w:t>
            </w:r>
            <w:proofErr w:type="gramEnd"/>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proofErr w:type="gramStart"/>
            <w:r>
              <w:t>change:existsAt</w:t>
            </w:r>
            <w:proofErr w:type="gramEnd"/>
          </w:p>
        </w:tc>
        <w:tc>
          <w:tcPr>
            <w:tcW w:w="3735" w:type="dxa"/>
          </w:tcPr>
          <w:p w14:paraId="2EA30CE3" w14:textId="32BA6D56" w:rsidR="00357841" w:rsidRDefault="00357841" w:rsidP="00357841">
            <w:pPr>
              <w:tabs>
                <w:tab w:val="center" w:pos="2335"/>
              </w:tabs>
            </w:pPr>
            <w:r w:rsidRPr="00700C00">
              <w:t xml:space="preserve">exactly 1 </w:t>
            </w:r>
            <w:proofErr w:type="gramStart"/>
            <w:r>
              <w:t>time:</w:t>
            </w:r>
            <w:r w:rsidRPr="00700C00">
              <w:t>TemporalEntity</w:t>
            </w:r>
            <w:proofErr w:type="gramEnd"/>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w:t>
            </w:r>
            <w:proofErr w:type="gramStart"/>
            <w:r>
              <w:t>loc:hasL</w:t>
            </w:r>
            <w:r w:rsidRPr="00700C00">
              <w:t>ocation</w:t>
            </w:r>
            <w:proofErr w:type="gramEnd"/>
          </w:p>
        </w:tc>
        <w:tc>
          <w:tcPr>
            <w:tcW w:w="3735" w:type="dxa"/>
          </w:tcPr>
          <w:p w14:paraId="3BC81D24" w14:textId="617921F7" w:rsidR="00357841" w:rsidRPr="00700C00" w:rsidRDefault="00357841" w:rsidP="00357841">
            <w:pPr>
              <w:tabs>
                <w:tab w:val="center" w:pos="2335"/>
              </w:tabs>
            </w:pPr>
            <w:r>
              <w:t xml:space="preserve">only </w:t>
            </w:r>
            <w:proofErr w:type="gramStart"/>
            <w:r>
              <w:t>geosparql:Feature</w:t>
            </w:r>
            <w:proofErr w:type="gramEnd"/>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151A8E70" w:rsidR="00F80297" w:rsidRPr="00E5248F"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327B6795" w14:textId="77777777" w:rsidR="009D0500" w:rsidRDefault="00DF48AD" w:rsidP="009D0500">
      <w:pPr>
        <w:pStyle w:val="Heading3"/>
      </w:pPr>
      <w:bookmarkStart w:id="128" w:name="_Toc19780958"/>
      <w:r>
        <w:t xml:space="preserve">Travel </w:t>
      </w:r>
      <w:r w:rsidR="00E91E39">
        <w:t>Costs</w:t>
      </w:r>
      <w:bookmarkEnd w:id="128"/>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r>
      <w:r w:rsidR="0071652C">
        <w:lastRenderedPageBreak/>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w:t>
            </w:r>
            <w:proofErr w:type="gramStart"/>
            <w:r>
              <w:t>transportation:Arc</w:t>
            </w:r>
            <w:proofErr w:type="gramEnd"/>
            <w:r>
              <w:t xml:space="preserve">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 xml:space="preserve">only </w:t>
            </w:r>
            <w:proofErr w:type="gramStart"/>
            <w:r>
              <w:t>time:TimePeriod</w:t>
            </w:r>
            <w:proofErr w:type="gramEnd"/>
            <w:r>
              <w:t xml:space="preserve">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proofErr w:type="gramStart"/>
            <w:r w:rsidR="00A40F30">
              <w:t>transportation</w:t>
            </w:r>
            <w:r>
              <w:t>:Mode</w:t>
            </w:r>
            <w:proofErr w:type="gramEnd"/>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 xml:space="preserve">only </w:t>
            </w:r>
            <w:proofErr w:type="gramStart"/>
            <w:r>
              <w:t>monetary:MonetaryValue</w:t>
            </w:r>
            <w:proofErr w:type="gramEnd"/>
          </w:p>
        </w:tc>
      </w:tr>
      <w:tr w:rsidR="00EA2DD1" w14:paraId="49090E9E" w14:textId="77777777" w:rsidTr="00EA2DD1">
        <w:trPr>
          <w:cantSplit/>
        </w:trPr>
        <w:tc>
          <w:tcPr>
            <w:tcW w:w="2271" w:type="dxa"/>
          </w:tcPr>
          <w:p w14:paraId="66835EB4" w14:textId="77777777" w:rsidR="00EA2DD1" w:rsidRDefault="00EA2DD1" w:rsidP="00EA2DD1">
            <w:proofErr w:type="gramStart"/>
            <w:r>
              <w:t>transportation:Arc</w:t>
            </w:r>
            <w:proofErr w:type="gramEnd"/>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proofErr w:type="gramStart"/>
            <w:r>
              <w:t>transportation:Network</w:t>
            </w:r>
            <w:proofErr w:type="gramEnd"/>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 xml:space="preserve">only </w:t>
            </w:r>
            <w:proofErr w:type="gramStart"/>
            <w:r>
              <w:t>om:</w:t>
            </w:r>
            <w:r w:rsidR="00DE37DA">
              <w:t>length</w:t>
            </w:r>
            <w:proofErr w:type="gramEnd"/>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 xml:space="preserve">only </w:t>
            </w:r>
            <w:proofErr w:type="gramStart"/>
            <w:r>
              <w:t>transportation:Arc</w:t>
            </w:r>
            <w:proofErr w:type="gramEnd"/>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 xml:space="preserve">only </w:t>
            </w:r>
            <w:proofErr w:type="gramStart"/>
            <w:r>
              <w:t>transportation:Network</w:t>
            </w:r>
            <w:proofErr w:type="gramEnd"/>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29" w:name="_Toc19780959"/>
      <w:r>
        <w:t>Parking Ontology</w:t>
      </w:r>
      <w:bookmarkEnd w:id="129"/>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lastRenderedPageBreak/>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 xml:space="preserve">Specializations of parking space may be defined based on accommodated vehicle type (e.g. small vehicles, commercial vehicles, electric </w:t>
      </w:r>
      <w:proofErr w:type="gramStart"/>
      <w:r>
        <w:t>vehicles,…</w:t>
      </w:r>
      <w:proofErr w:type="gramEnd"/>
      <w:r>
        <w:t>).</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proofErr w:type="gramStart"/>
            <w:r>
              <w:t>change:TimeVaryingConcept</w:t>
            </w:r>
            <w:proofErr w:type="gramEnd"/>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proofErr w:type="gramStart"/>
            <w:r>
              <w:t>change:hasManifestation</w:t>
            </w:r>
            <w:proofErr w:type="gramEnd"/>
            <w:r>
              <w:t xml:space="preserve">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proofErr w:type="gramStart"/>
            <w:r>
              <w:t>change:existsAt</w:t>
            </w:r>
            <w:proofErr w:type="gramEnd"/>
          </w:p>
        </w:tc>
        <w:tc>
          <w:tcPr>
            <w:tcW w:w="3798" w:type="dxa"/>
          </w:tcPr>
          <w:p w14:paraId="35DEA15D" w14:textId="77777777" w:rsidR="00783A08" w:rsidRDefault="00783A08" w:rsidP="00FE6277">
            <w:r>
              <w:t xml:space="preserve">exactly 1 </w:t>
            </w:r>
            <w:proofErr w:type="gramStart"/>
            <w:r>
              <w:t>time:Interval</w:t>
            </w:r>
            <w:proofErr w:type="gramEnd"/>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w:t>
            </w:r>
            <w:proofErr w:type="gramStart"/>
            <w:r>
              <w:t>loc:hasLocation</w:t>
            </w:r>
            <w:proofErr w:type="gramEnd"/>
          </w:p>
        </w:tc>
        <w:tc>
          <w:tcPr>
            <w:tcW w:w="3798" w:type="dxa"/>
          </w:tcPr>
          <w:p w14:paraId="1EFC1BEF" w14:textId="17622863" w:rsidR="00783A08" w:rsidRDefault="00783A08" w:rsidP="002768AB">
            <w:r>
              <w:t>exactly 1 spatial_</w:t>
            </w:r>
            <w:proofErr w:type="gramStart"/>
            <w:r>
              <w:t>loc:SpatialFeature</w:t>
            </w:r>
            <w:proofErr w:type="gramEnd"/>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w:t>
            </w:r>
            <w:proofErr w:type="gramStart"/>
            <w:r>
              <w:t>loc:hasAssociatedLocation</w:t>
            </w:r>
            <w:proofErr w:type="gramEnd"/>
          </w:p>
        </w:tc>
        <w:tc>
          <w:tcPr>
            <w:tcW w:w="3798" w:type="dxa"/>
          </w:tcPr>
          <w:p w14:paraId="539415F2" w14:textId="0A4A6A45" w:rsidR="00783A08" w:rsidRDefault="00783A08" w:rsidP="002768AB">
            <w:r>
              <w:t>only spatial_</w:t>
            </w:r>
            <w:proofErr w:type="gramStart"/>
            <w:r>
              <w:t>loc:SpatialFeature</w:t>
            </w:r>
            <w:proofErr w:type="gramEnd"/>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 xml:space="preserve">exactly 1 </w:t>
            </w:r>
            <w:proofErr w:type="gramStart"/>
            <w:r>
              <w:t>om:length</w:t>
            </w:r>
            <w:proofErr w:type="gramEnd"/>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 xml:space="preserve">exactly </w:t>
            </w:r>
            <w:proofErr w:type="gramStart"/>
            <w:r>
              <w:t>1  om</w:t>
            </w:r>
            <w:proofErr w:type="gramEnd"/>
            <w:r>
              <w:t>: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 xml:space="preserve">exactly </w:t>
            </w:r>
            <w:proofErr w:type="gramStart"/>
            <w:r>
              <w:t>1  om</w:t>
            </w:r>
            <w:proofErr w:type="gramEnd"/>
            <w:r>
              <w:t>: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 xml:space="preserve">only </w:t>
            </w:r>
            <w:proofErr w:type="gramStart"/>
            <w:r>
              <w:t>icontact:Address</w:t>
            </w:r>
            <w:proofErr w:type="gramEnd"/>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proofErr w:type="gramStart"/>
            <w:r>
              <w:t>change:Manifestation</w:t>
            </w:r>
            <w:proofErr w:type="gramEnd"/>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proofErr w:type="gramStart"/>
            <w:r>
              <w:t>change:manifestationOf</w:t>
            </w:r>
            <w:proofErr w:type="gramEnd"/>
            <w:r>
              <w:t xml:space="preserve">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proofErr w:type="gramStart"/>
            <w:r>
              <w:t>change:existsAt</w:t>
            </w:r>
            <w:proofErr w:type="gramEnd"/>
          </w:p>
        </w:tc>
        <w:tc>
          <w:tcPr>
            <w:tcW w:w="3798" w:type="dxa"/>
          </w:tcPr>
          <w:p w14:paraId="3E617E77" w14:textId="77777777" w:rsidR="005C1EB3" w:rsidRDefault="005C1EB3" w:rsidP="00C861C8">
            <w:r>
              <w:t xml:space="preserve">exactly </w:t>
            </w:r>
            <w:proofErr w:type="gramStart"/>
            <w:r>
              <w:t>1  time</w:t>
            </w:r>
            <w:proofErr w:type="gramEnd"/>
            <w:r>
              <w:t>: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 xml:space="preserve">only (CapacitySize and </w:t>
            </w:r>
            <w:proofErr w:type="gramStart"/>
            <w:r>
              <w:t>gci:cardinality</w:t>
            </w:r>
            <w:proofErr w:type="gramEnd"/>
            <w:r>
              <w:t>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 xml:space="preserve">exactly 1 </w:t>
            </w:r>
            <w:proofErr w:type="gramStart"/>
            <w:r>
              <w:t>xsd:integer</w:t>
            </w:r>
            <w:proofErr w:type="gramEnd"/>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proofErr w:type="gramStart"/>
            <w:r>
              <w:t>resource:ownedBy</w:t>
            </w:r>
            <w:proofErr w:type="gramEnd"/>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 xml:space="preserve">exactly 1 </w:t>
            </w:r>
            <w:proofErr w:type="gramStart"/>
            <w:r>
              <w:t>xsd:boolean</w:t>
            </w:r>
            <w:proofErr w:type="gramEnd"/>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proofErr w:type="gramStart"/>
            <w:r>
              <w:t>park:ParkingAreaPD</w:t>
            </w:r>
            <w:proofErr w:type="gramEnd"/>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proofErr w:type="gramStart"/>
            <w:r>
              <w:t>change:hasManifestation</w:t>
            </w:r>
            <w:proofErr w:type="gramEnd"/>
            <w:r>
              <w:t xml:space="preserve">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 xml:space="preserve">only </w:t>
            </w:r>
            <w:proofErr w:type="gramStart"/>
            <w:r>
              <w:t>xsd:string</w:t>
            </w:r>
            <w:proofErr w:type="gramEnd"/>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proofErr w:type="gramStart"/>
            <w:r>
              <w:t>icontact:hasWebsite</w:t>
            </w:r>
            <w:proofErr w:type="gramEnd"/>
          </w:p>
        </w:tc>
        <w:tc>
          <w:tcPr>
            <w:tcW w:w="3798" w:type="dxa"/>
          </w:tcPr>
          <w:p w14:paraId="420AAF86" w14:textId="538115BF" w:rsidR="003329EF" w:rsidRDefault="003329EF" w:rsidP="001D7CBC">
            <w:r>
              <w:t xml:space="preserve">only </w:t>
            </w:r>
            <w:proofErr w:type="gramStart"/>
            <w:r>
              <w:t>xsd:string</w:t>
            </w:r>
            <w:proofErr w:type="gramEnd"/>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proofErr w:type="gramStart"/>
            <w:r>
              <w:t>icontact:hasAddress</w:t>
            </w:r>
            <w:proofErr w:type="gramEnd"/>
          </w:p>
        </w:tc>
        <w:tc>
          <w:tcPr>
            <w:tcW w:w="3798" w:type="dxa"/>
          </w:tcPr>
          <w:p w14:paraId="76D0309D" w14:textId="58DB4320" w:rsidR="003329EF" w:rsidRPr="003073EE" w:rsidRDefault="003329EF" w:rsidP="001D7CBC">
            <w:r>
              <w:t xml:space="preserve">only </w:t>
            </w:r>
            <w:proofErr w:type="gramStart"/>
            <w:r>
              <w:t>contact:Address</w:t>
            </w:r>
            <w:proofErr w:type="gramEnd"/>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proofErr w:type="gramStart"/>
            <w:r>
              <w:t>icontact:hasOperatingHours</w:t>
            </w:r>
            <w:proofErr w:type="gramEnd"/>
          </w:p>
        </w:tc>
        <w:tc>
          <w:tcPr>
            <w:tcW w:w="3798" w:type="dxa"/>
          </w:tcPr>
          <w:p w14:paraId="7D96A9EF" w14:textId="65C4B9E4" w:rsidR="003329EF" w:rsidRDefault="003329EF" w:rsidP="001D7CBC">
            <w:r>
              <w:t xml:space="preserve">only </w:t>
            </w:r>
            <w:proofErr w:type="gramStart"/>
            <w:r>
              <w:t>rec:HoursOfOperation</w:t>
            </w:r>
            <w:proofErr w:type="gramEnd"/>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proofErr w:type="gramStart"/>
            <w:r>
              <w:t>icontact:hasTelephone</w:t>
            </w:r>
            <w:proofErr w:type="gramEnd"/>
          </w:p>
        </w:tc>
        <w:tc>
          <w:tcPr>
            <w:tcW w:w="3798" w:type="dxa"/>
          </w:tcPr>
          <w:p w14:paraId="105A3B36" w14:textId="0E47F597" w:rsidR="003329EF" w:rsidRDefault="003329EF" w:rsidP="001D7CBC">
            <w:r>
              <w:t xml:space="preserve">only </w:t>
            </w:r>
            <w:proofErr w:type="gramStart"/>
            <w:r>
              <w:t>icontact:PhoneNumber</w:t>
            </w:r>
            <w:proofErr w:type="gramEnd"/>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w:t>
            </w:r>
            <w:proofErr w:type="gramStart"/>
            <w:r>
              <w:t>om:hasValue</w:t>
            </w:r>
            <w:proofErr w:type="gramEnd"/>
            <w:r>
              <w:t xml:space="preserv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lastRenderedPageBreak/>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 xml:space="preserve">only </w:t>
            </w:r>
            <w:proofErr w:type="gramStart"/>
            <w:r>
              <w:t>time:DurationDescription</w:t>
            </w:r>
            <w:proofErr w:type="gramEnd"/>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proofErr w:type="gramStart"/>
            <w:r w:rsidR="006568C6">
              <w:t>contact:HoursOfOperation</w:t>
            </w:r>
            <w:proofErr w:type="gramEnd"/>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 xml:space="preserve">only </w:t>
            </w:r>
            <w:proofErr w:type="gramStart"/>
            <w:r>
              <w:t>person:Person</w:t>
            </w:r>
            <w:proofErr w:type="gramEnd"/>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 xml:space="preserve">only </w:t>
            </w:r>
            <w:proofErr w:type="gramStart"/>
            <w:r>
              <w:t>vehicle:VehicleType</w:t>
            </w:r>
            <w:proofErr w:type="gramEnd"/>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 xml:space="preserve">max 1 </w:t>
            </w:r>
            <w:proofErr w:type="gramStart"/>
            <w:r>
              <w:t>time:DurationDescription</w:t>
            </w:r>
            <w:proofErr w:type="gramEnd"/>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 xml:space="preserve">exactly 1 </w:t>
            </w:r>
            <w:proofErr w:type="gramStart"/>
            <w:r>
              <w:t>xsd:boolean</w:t>
            </w:r>
            <w:proofErr w:type="gramEnd"/>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 xml:space="preserve">only </w:t>
            </w:r>
            <w:proofErr w:type="gramStart"/>
            <w:r>
              <w:t>om:MonetaryValue</w:t>
            </w:r>
            <w:proofErr w:type="gramEnd"/>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 xml:space="preserve">only </w:t>
            </w:r>
            <w:proofErr w:type="gramStart"/>
            <w:r>
              <w:t>time:DurationDescription</w:t>
            </w:r>
            <w:proofErr w:type="gramEnd"/>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 xml:space="preserve">only </w:t>
            </w:r>
            <w:proofErr w:type="gramStart"/>
            <w:r>
              <w:t>person:Person</w:t>
            </w:r>
            <w:proofErr w:type="gramEnd"/>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w:t>
            </w:r>
            <w:proofErr w:type="gramStart"/>
            <w:r>
              <w:t>om:MonetaryValue</w:t>
            </w:r>
            <w:proofErr w:type="gramEnd"/>
            <w:r>
              <w:t xml:space="preserv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 xml:space="preserve">only </w:t>
            </w:r>
            <w:proofErr w:type="gramStart"/>
            <w:r>
              <w:t>om:MonetaryValue</w:t>
            </w:r>
            <w:proofErr w:type="gramEnd"/>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4FBC1BC6"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7B59DF">
              <w:instrText xml:space="preserve"> ADDIN EN.CITE &lt;EndNote&gt;&lt;Cite ExcludeYear="1"&gt;&lt;Author&gt;Cox&lt;/Author&gt;&lt;Year&gt;2001&lt;/Year&gt;&lt;IDText&gt;Geography markup language (GML) 2.0&lt;/IDText&gt;&lt;DisplayText&gt;[3]&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7B59DF">
              <w:rPr>
                <w:noProof/>
              </w:rPr>
              <w:t>[3]</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proofErr w:type="gramStart"/>
            <w:r>
              <w:t>mer:hasProperPart</w:t>
            </w:r>
            <w:proofErr w:type="gramEnd"/>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proofErr w:type="gramStart"/>
            <w:r>
              <w:t>mer:properPartOf</w:t>
            </w:r>
            <w:proofErr w:type="gramEnd"/>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lastRenderedPageBreak/>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30" w:name="_Toc19780960"/>
      <w:r>
        <w:t>Public</w:t>
      </w:r>
      <w:r w:rsidR="00BD7C89">
        <w:t xml:space="preserve"> Transit Ontology</w:t>
      </w:r>
      <w:bookmarkEnd w:id="130"/>
    </w:p>
    <w:p w14:paraId="6A7EE14B" w14:textId="07F0684A" w:rsidR="00D479C9" w:rsidRDefault="00D4672F"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w:t>
      </w:r>
      <w:proofErr w:type="gramStart"/>
      <w:r w:rsidR="009344B6">
        <w:t>stop</w:t>
      </w:r>
      <w:proofErr w:type="gramEnd"/>
      <w:r w:rsidR="009344B6">
        <w:t xml:space="preserve">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 xml:space="preserve">hasCode only </w:t>
      </w:r>
      <w:proofErr w:type="gramStart"/>
      <w:r w:rsidR="003C429B">
        <w:t>xsd:String</w:t>
      </w:r>
      <w:proofErr w:type="gramEnd"/>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 xml:space="preserve">TransitTrip is scheduled on some Route, RouteLink, or </w:t>
      </w:r>
      <w:r w:rsidR="000566DF">
        <w:lastRenderedPageBreak/>
        <w:t>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proofErr w:type="gramStart"/>
            <w:r>
              <w:t>change:TimeVaryingConcept</w:t>
            </w:r>
            <w:proofErr w:type="gramEnd"/>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proofErr w:type="gramStart"/>
            <w:r>
              <w:t>change:hasManifestation</w:t>
            </w:r>
            <w:proofErr w:type="gramEnd"/>
            <w:r>
              <w:t xml:space="preserve">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proofErr w:type="gramStart"/>
            <w:r>
              <w:t>change:existsAt</w:t>
            </w:r>
            <w:proofErr w:type="gramEnd"/>
          </w:p>
        </w:tc>
        <w:tc>
          <w:tcPr>
            <w:tcW w:w="3586" w:type="dxa"/>
          </w:tcPr>
          <w:p w14:paraId="6A46D3EB" w14:textId="77777777" w:rsidR="000F4675" w:rsidRDefault="000F4675" w:rsidP="00BA5A7B">
            <w:r>
              <w:t xml:space="preserve">exactly 1 </w:t>
            </w:r>
            <w:proofErr w:type="gramStart"/>
            <w:r>
              <w:t>time:Interval</w:t>
            </w:r>
            <w:proofErr w:type="gramEnd"/>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proofErr w:type="gramStart"/>
            <w:r>
              <w:t>org:OrganizationPD</w:t>
            </w:r>
            <w:proofErr w:type="gramEnd"/>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proofErr w:type="gramStart"/>
            <w:r>
              <w:t>change:</w:t>
            </w:r>
            <w:r w:rsidR="00A47861">
              <w:t>Manifestation</w:t>
            </w:r>
            <w:proofErr w:type="gramEnd"/>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proofErr w:type="gramStart"/>
            <w:r>
              <w:t>change:</w:t>
            </w:r>
            <w:r w:rsidR="00A47861">
              <w:t>manifestationOf</w:t>
            </w:r>
            <w:proofErr w:type="gramEnd"/>
            <w:r w:rsidR="00A47861">
              <w:t xml:space="preserve">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proofErr w:type="gramStart"/>
            <w:r>
              <w:t>change:</w:t>
            </w:r>
            <w:r w:rsidR="006D5597">
              <w:t>existsAt</w:t>
            </w:r>
            <w:proofErr w:type="gramEnd"/>
          </w:p>
        </w:tc>
        <w:tc>
          <w:tcPr>
            <w:tcW w:w="3586" w:type="dxa"/>
          </w:tcPr>
          <w:p w14:paraId="354490E5" w14:textId="77777777" w:rsidR="00A47861" w:rsidRDefault="00A47861" w:rsidP="00A47861">
            <w:r>
              <w:t xml:space="preserve">exactly 1 </w:t>
            </w:r>
            <w:proofErr w:type="gramStart"/>
            <w:r w:rsidR="00CF11C5">
              <w:t>time:</w:t>
            </w:r>
            <w:r>
              <w:t>TemporalEntity</w:t>
            </w:r>
            <w:proofErr w:type="gramEnd"/>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 xml:space="preserve">only </w:t>
            </w:r>
            <w:proofErr w:type="gramStart"/>
            <w:r>
              <w:t>monetary:MonetaryValue</w:t>
            </w:r>
            <w:proofErr w:type="gramEnd"/>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proofErr w:type="gramStart"/>
            <w:r w:rsidR="00265148">
              <w:t>time:DurationDescription</w:t>
            </w:r>
            <w:proofErr w:type="gramEnd"/>
            <w:r w:rsidR="00265148">
              <w:t xml:space="preserve">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proofErr w:type="gramStart"/>
            <w:r>
              <w:t>change:TimeVaryingConcept</w:t>
            </w:r>
            <w:proofErr w:type="gramEnd"/>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proofErr w:type="gramStart"/>
            <w:r>
              <w:t>change:hasManifestation</w:t>
            </w:r>
            <w:proofErr w:type="gramEnd"/>
            <w:r>
              <w:t xml:space="preserve">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proofErr w:type="gramStart"/>
            <w:r>
              <w:t>change:existsAt</w:t>
            </w:r>
            <w:proofErr w:type="gramEnd"/>
          </w:p>
        </w:tc>
        <w:tc>
          <w:tcPr>
            <w:tcW w:w="3586" w:type="dxa"/>
          </w:tcPr>
          <w:p w14:paraId="1763B11B" w14:textId="77777777" w:rsidR="0047255E" w:rsidRDefault="0047255E" w:rsidP="00E45F01">
            <w:r>
              <w:t xml:space="preserve">only </w:t>
            </w:r>
            <w:proofErr w:type="gramStart"/>
            <w:r>
              <w:t>time:Interval</w:t>
            </w:r>
            <w:proofErr w:type="gramEnd"/>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proofErr w:type="gramStart"/>
            <w:r>
              <w:t>change:Manifestation</w:t>
            </w:r>
            <w:proofErr w:type="gramEnd"/>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proofErr w:type="gramStart"/>
            <w:r>
              <w:t>change:manifestationOf</w:t>
            </w:r>
            <w:proofErr w:type="gramEnd"/>
            <w:r>
              <w:t xml:space="preserve">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proofErr w:type="gramStart"/>
            <w:r>
              <w:t>change:existsAt</w:t>
            </w:r>
            <w:proofErr w:type="gramEnd"/>
          </w:p>
        </w:tc>
        <w:tc>
          <w:tcPr>
            <w:tcW w:w="3586" w:type="dxa"/>
          </w:tcPr>
          <w:p w14:paraId="1AA39AC2" w14:textId="77777777" w:rsidR="00197AFC" w:rsidRDefault="00197AFC" w:rsidP="00E45F01">
            <w:r>
              <w:t xml:space="preserve">only </w:t>
            </w:r>
            <w:proofErr w:type="gramStart"/>
            <w:r>
              <w:t>time:TemporalEntity</w:t>
            </w:r>
            <w:proofErr w:type="gramEnd"/>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 xml:space="preserve">max 1 </w:t>
            </w:r>
            <w:proofErr w:type="gramStart"/>
            <w:r>
              <w:t>xsd:string</w:t>
            </w:r>
            <w:proofErr w:type="gramEnd"/>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 xml:space="preserve">max 1 </w:t>
            </w:r>
            <w:proofErr w:type="gramStart"/>
            <w:r>
              <w:t>xsd:string</w:t>
            </w:r>
            <w:proofErr w:type="gramEnd"/>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 xml:space="preserve">max 1 </w:t>
            </w:r>
            <w:proofErr w:type="gramStart"/>
            <w:r>
              <w:t>xsd:string</w:t>
            </w:r>
            <w:proofErr w:type="gramEnd"/>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 xml:space="preserve">max 1 </w:t>
            </w:r>
            <w:proofErr w:type="gramStart"/>
            <w:r>
              <w:t>xsd:string</w:t>
            </w:r>
            <w:proofErr w:type="gramEnd"/>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proofErr w:type="gramStart"/>
            <w:r>
              <w:t>icontact:hasOperatingHours</w:t>
            </w:r>
            <w:proofErr w:type="gramEnd"/>
          </w:p>
        </w:tc>
        <w:tc>
          <w:tcPr>
            <w:tcW w:w="3586" w:type="dxa"/>
          </w:tcPr>
          <w:p w14:paraId="2F23868B" w14:textId="7FC381CB" w:rsidR="00197AFC" w:rsidRDefault="00197AFC" w:rsidP="00E45F01">
            <w:r>
              <w:t xml:space="preserve">some </w:t>
            </w:r>
            <w:proofErr w:type="gramStart"/>
            <w:r>
              <w:t>rec:HoursOfOperation</w:t>
            </w:r>
            <w:proofErr w:type="gramEnd"/>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proofErr w:type="gramStart"/>
            <w:r>
              <w:t>mereology:contains</w:t>
            </w:r>
            <w:proofErr w:type="gramEnd"/>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proofErr w:type="gramStart"/>
            <w:r>
              <w:t>transport:Node</w:t>
            </w:r>
            <w:proofErr w:type="gramEnd"/>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w:t>
            </w:r>
            <w:proofErr w:type="gramStart"/>
            <w:r>
              <w:t>loc:hasLocation</w:t>
            </w:r>
            <w:proofErr w:type="gramEnd"/>
          </w:p>
        </w:tc>
        <w:tc>
          <w:tcPr>
            <w:tcW w:w="3586" w:type="dxa"/>
          </w:tcPr>
          <w:p w14:paraId="7A30996C" w14:textId="69EE4D95" w:rsidR="009D269D" w:rsidRDefault="009D269D" w:rsidP="00E0503E">
            <w:r>
              <w:t xml:space="preserve">exactly </w:t>
            </w:r>
            <w:proofErr w:type="gramStart"/>
            <w:r>
              <w:t>1  spatial</w:t>
            </w:r>
            <w:proofErr w:type="gramEnd"/>
            <w:r>
              <w:t>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proofErr w:type="gramStart"/>
            <w:r w:rsidRPr="005E323D">
              <w:t>transit:hasStopCode</w:t>
            </w:r>
            <w:proofErr w:type="gramEnd"/>
          </w:p>
        </w:tc>
        <w:tc>
          <w:tcPr>
            <w:tcW w:w="3586" w:type="dxa"/>
          </w:tcPr>
          <w:p w14:paraId="60514337" w14:textId="76AF62CF" w:rsidR="009D269D" w:rsidRPr="00796B76" w:rsidRDefault="009D269D" w:rsidP="00E0503E">
            <w:r w:rsidRPr="00796B76">
              <w:t xml:space="preserve">exactly 1 </w:t>
            </w:r>
            <w:proofErr w:type="gramStart"/>
            <w:r w:rsidRPr="00796B76">
              <w:t>xsd:string</w:t>
            </w:r>
            <w:proofErr w:type="gramEnd"/>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proofErr w:type="gramStart"/>
            <w:r w:rsidRPr="005E323D">
              <w:t>transit:</w:t>
            </w:r>
            <w:r w:rsidR="00D03736" w:rsidRPr="005E323D">
              <w:t>w</w:t>
            </w:r>
            <w:r w:rsidRPr="005E323D">
              <w:t>heelchair</w:t>
            </w:r>
            <w:r w:rsidR="00B60B95" w:rsidRPr="005E323D">
              <w:t>Boarding</w:t>
            </w:r>
            <w:proofErr w:type="gramEnd"/>
          </w:p>
        </w:tc>
        <w:tc>
          <w:tcPr>
            <w:tcW w:w="3586" w:type="dxa"/>
          </w:tcPr>
          <w:p w14:paraId="69EDC92B" w14:textId="3E545CF1" w:rsidR="009D269D" w:rsidRPr="002E1D5B" w:rsidRDefault="009D269D" w:rsidP="00E0503E">
            <w:r w:rsidRPr="005E323D">
              <w:t xml:space="preserve">exactly 1 </w:t>
            </w:r>
            <w:proofErr w:type="gramStart"/>
            <w:r w:rsidR="00ED57B5" w:rsidRPr="005E323D">
              <w:t>xsd:boolean</w:t>
            </w:r>
            <w:proofErr w:type="gramEnd"/>
          </w:p>
        </w:tc>
      </w:tr>
      <w:tr w:rsidR="009D269D" w14:paraId="4FDCFFAB" w14:textId="77777777" w:rsidTr="002E1D5B">
        <w:trPr>
          <w:cantSplit/>
        </w:trPr>
        <w:tc>
          <w:tcPr>
            <w:tcW w:w="2575" w:type="dxa"/>
          </w:tcPr>
          <w:p w14:paraId="013B8AFD" w14:textId="2C4491F7" w:rsidR="009D269D" w:rsidRDefault="009D269D" w:rsidP="00E0503E">
            <w:r>
              <w:lastRenderedPageBreak/>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w:t>
            </w:r>
            <w:proofErr w:type="gramStart"/>
            <w:r w:rsidRPr="005E323D">
              <w:t>transit:wheelchairAccessible</w:t>
            </w:r>
            <w:proofErr w:type="gramEnd"/>
            <w:r w:rsidRPr="005E323D">
              <w:t xml:space="preserv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proofErr w:type="gramStart"/>
            <w:r>
              <w:t>mereology:contains</w:t>
            </w:r>
            <w:proofErr w:type="gramEnd"/>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w:t>
            </w:r>
            <w:proofErr w:type="gramStart"/>
            <w:r>
              <w:t>loc:associatedLocation</w:t>
            </w:r>
            <w:proofErr w:type="gramEnd"/>
          </w:p>
        </w:tc>
        <w:tc>
          <w:tcPr>
            <w:tcW w:w="3586" w:type="dxa"/>
            <w:shd w:val="clear" w:color="auto" w:fill="auto"/>
          </w:tcPr>
          <w:p w14:paraId="2237A034" w14:textId="62704515" w:rsidR="00AF0847" w:rsidRDefault="00AF0847" w:rsidP="00E0503E">
            <w:r>
              <w:t>some spatial_</w:t>
            </w:r>
            <w:proofErr w:type="gramStart"/>
            <w:r>
              <w:t>loc:Feature</w:t>
            </w:r>
            <w:proofErr w:type="gramEnd"/>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proofErr w:type="gramStart"/>
            <w:r>
              <w:t>activity:Activity</w:t>
            </w:r>
            <w:proofErr w:type="gramEnd"/>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 xml:space="preserve">min 1 </w:t>
            </w:r>
            <w:proofErr w:type="gramStart"/>
            <w:r>
              <w:t>xsd:string</w:t>
            </w:r>
            <w:proofErr w:type="gramEnd"/>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 xml:space="preserve">only </w:t>
            </w:r>
            <w:proofErr w:type="gramStart"/>
            <w:r>
              <w:t>time:Interval</w:t>
            </w:r>
            <w:proofErr w:type="gramEnd"/>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proofErr w:type="gramStart"/>
            <w:r>
              <w:t>trip:Trip</w:t>
            </w:r>
            <w:proofErr w:type="gramEnd"/>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proofErr w:type="gramStart"/>
            <w:r>
              <w:t>transit</w:t>
            </w:r>
            <w:r w:rsidR="00E40914">
              <w:t>:occursOn</w:t>
            </w:r>
            <w:proofErr w:type="gramEnd"/>
          </w:p>
        </w:tc>
        <w:tc>
          <w:tcPr>
            <w:tcW w:w="3586" w:type="dxa"/>
          </w:tcPr>
          <w:p w14:paraId="23E7E06D" w14:textId="2049B41E" w:rsidR="00E40914" w:rsidRDefault="00E40914" w:rsidP="00E0503E">
            <w:r>
              <w:t xml:space="preserve">only </w:t>
            </w:r>
            <w:proofErr w:type="gramStart"/>
            <w:r w:rsidR="00AC2F96">
              <w:t>transit:</w:t>
            </w:r>
            <w:r>
              <w:t>Route</w:t>
            </w:r>
            <w:proofErr w:type="gramEnd"/>
            <w:r>
              <w:t xml:space="preserv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proofErr w:type="gramStart"/>
            <w:r>
              <w:t>transit</w:t>
            </w:r>
            <w:r w:rsidR="00E40914">
              <w:t>:viaVehicle</w:t>
            </w:r>
            <w:proofErr w:type="gramEnd"/>
          </w:p>
        </w:tc>
        <w:tc>
          <w:tcPr>
            <w:tcW w:w="3586" w:type="dxa"/>
          </w:tcPr>
          <w:p w14:paraId="4B9F2F33" w14:textId="67BD0C35" w:rsidR="00E40914" w:rsidRDefault="00E40914" w:rsidP="00E0503E">
            <w:r>
              <w:t xml:space="preserve">exactly 1 </w:t>
            </w:r>
            <w:proofErr w:type="gramStart"/>
            <w:r w:rsidR="00AC2F96">
              <w:t>transit:</w:t>
            </w:r>
            <w:r>
              <w:t>TransitVehicle</w:t>
            </w:r>
            <w:proofErr w:type="gramEnd"/>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proofErr w:type="gramStart"/>
            <w:r>
              <w:t>transit</w:t>
            </w:r>
            <w:r w:rsidR="00E40914">
              <w:t>:isOutbound</w:t>
            </w:r>
            <w:proofErr w:type="gramEnd"/>
          </w:p>
        </w:tc>
        <w:tc>
          <w:tcPr>
            <w:tcW w:w="3586" w:type="dxa"/>
          </w:tcPr>
          <w:p w14:paraId="29172D54" w14:textId="57A73678" w:rsidR="00E40914" w:rsidRDefault="00E40914" w:rsidP="00E0503E">
            <w:r>
              <w:t xml:space="preserve">only </w:t>
            </w:r>
            <w:proofErr w:type="gramStart"/>
            <w:r>
              <w:t>xsd:boolean</w:t>
            </w:r>
            <w:proofErr w:type="gramEnd"/>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proofErr w:type="gramStart"/>
            <w:r>
              <w:t>rec:RecurringEvent</w:t>
            </w:r>
            <w:proofErr w:type="gramEnd"/>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proofErr w:type="gramStart"/>
            <w:r>
              <w:t>rec:hasOccurrence</w:t>
            </w:r>
            <w:proofErr w:type="gramEnd"/>
          </w:p>
        </w:tc>
        <w:tc>
          <w:tcPr>
            <w:tcW w:w="3586" w:type="dxa"/>
          </w:tcPr>
          <w:p w14:paraId="1A1BE5A9" w14:textId="7FEC51C0" w:rsidR="00022B45" w:rsidRDefault="00022B45" w:rsidP="00E0503E">
            <w:r>
              <w:t xml:space="preserve">only </w:t>
            </w:r>
            <w:proofErr w:type="gramStart"/>
            <w:r>
              <w:t>transit:TransitTrip</w:t>
            </w:r>
            <w:proofErr w:type="gramEnd"/>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proofErr w:type="gramStart"/>
            <w:r>
              <w:t>transit:scheduledOn</w:t>
            </w:r>
            <w:proofErr w:type="gramEnd"/>
          </w:p>
        </w:tc>
        <w:tc>
          <w:tcPr>
            <w:tcW w:w="3586" w:type="dxa"/>
          </w:tcPr>
          <w:p w14:paraId="74421FBE" w14:textId="5D75EA10" w:rsidR="00022B45" w:rsidRDefault="00022B45" w:rsidP="00E0503E">
            <w:r>
              <w:t xml:space="preserve">only </w:t>
            </w:r>
            <w:proofErr w:type="gramStart"/>
            <w:r>
              <w:t>transit:Route</w:t>
            </w:r>
            <w:proofErr w:type="gramEnd"/>
            <w:r>
              <w:t xml:space="preserv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proofErr w:type="gramStart"/>
            <w:r>
              <w:t>transit:isOutbound</w:t>
            </w:r>
            <w:proofErr w:type="gramEnd"/>
          </w:p>
        </w:tc>
        <w:tc>
          <w:tcPr>
            <w:tcW w:w="3586" w:type="dxa"/>
          </w:tcPr>
          <w:p w14:paraId="6E770EDB" w14:textId="0D50462A" w:rsidR="00022B45" w:rsidRDefault="00022B45" w:rsidP="006A3E39">
            <w:r>
              <w:t xml:space="preserve">only </w:t>
            </w:r>
            <w:proofErr w:type="gramStart"/>
            <w:r>
              <w:t>xsd:boolean</w:t>
            </w:r>
            <w:proofErr w:type="gramEnd"/>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proofErr w:type="gramStart"/>
            <w:r>
              <w:t>transit:isWheelchairAccessible</w:t>
            </w:r>
            <w:proofErr w:type="gramEnd"/>
          </w:p>
        </w:tc>
        <w:tc>
          <w:tcPr>
            <w:tcW w:w="3586" w:type="dxa"/>
          </w:tcPr>
          <w:p w14:paraId="1ACE6182" w14:textId="62C79A9E" w:rsidR="00022B45" w:rsidRDefault="00022B45" w:rsidP="006A3E39">
            <w:r>
              <w:t xml:space="preserve">only </w:t>
            </w:r>
            <w:proofErr w:type="gramStart"/>
            <w:r>
              <w:t>xsd:boolean</w:t>
            </w:r>
            <w:proofErr w:type="gramEnd"/>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proofErr w:type="gramStart"/>
            <w:r>
              <w:t>vehicle:Vehicle</w:t>
            </w:r>
            <w:proofErr w:type="gramEnd"/>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 xml:space="preserve">exactly 1 </w:t>
            </w:r>
            <w:proofErr w:type="gramStart"/>
            <w:r>
              <w:t>xsd:string</w:t>
            </w:r>
            <w:proofErr w:type="gramEnd"/>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proofErr w:type="gramStart"/>
            <w:r>
              <w:t>transit</w:t>
            </w:r>
            <w:r w:rsidR="006A3E39" w:rsidRPr="001227F5">
              <w:t>:</w:t>
            </w:r>
            <w:r>
              <w:t>TransitVehicle</w:t>
            </w:r>
            <w:proofErr w:type="gramEnd"/>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proofErr w:type="gramStart"/>
            <w:r>
              <w:t>person:Person</w:t>
            </w:r>
            <w:proofErr w:type="gramEnd"/>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 xml:space="preserve">only </w:t>
            </w:r>
            <w:proofErr w:type="gramStart"/>
            <w:r>
              <w:t>xsd:boolean</w:t>
            </w:r>
            <w:proofErr w:type="gramEnd"/>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lastRenderedPageBreak/>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31" w:name="_Toc19780961"/>
      <w:r>
        <w:t>Land Use</w:t>
      </w:r>
      <w:r w:rsidR="00BA1ACD">
        <w:t xml:space="preserve"> Ontology</w:t>
      </w:r>
      <w:bookmarkEnd w:id="131"/>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7A5F1737"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A73421">
        <w:rPr>
          <w:b/>
        </w:rPr>
        <w:t>has a Location</w:t>
      </w:r>
      <w:r w:rsidR="00EA6A93">
        <w:t>; at a given point in time, a Parcel is a spatial Feature.</w:t>
      </w:r>
      <w:r w:rsidR="006914EE">
        <w:br/>
        <w:t xml:space="preserve">A Parcel </w:t>
      </w:r>
      <w:r>
        <w:t xml:space="preserve">may </w:t>
      </w:r>
      <w:r w:rsidR="00A73421">
        <w:t xml:space="preserve">be classified as </w:t>
      </w:r>
      <w:r w:rsidR="00A73421">
        <w:rPr>
          <w:b/>
        </w:rPr>
        <w:t>having</w:t>
      </w:r>
      <w:r w:rsidR="006914EE" w:rsidRPr="00A73421">
        <w:rPr>
          <w:b/>
        </w:rPr>
        <w:t xml:space="preserve"> some type of L</w:t>
      </w:r>
      <w:r w:rsidRPr="00A73421">
        <w:rPr>
          <w:b/>
        </w:rPr>
        <w:t xml:space="preserve">and </w:t>
      </w:r>
      <w:r w:rsidR="006914EE" w:rsidRPr="00A73421">
        <w:rPr>
          <w:b/>
        </w:rPr>
        <w:t>U</w:t>
      </w:r>
      <w:r w:rsidRPr="00A73421">
        <w:rPr>
          <w:b/>
        </w:rPr>
        <w:t>se</w:t>
      </w:r>
      <w:r>
        <w:t>.</w:t>
      </w:r>
      <w:r w:rsidR="006914EE">
        <w:br/>
      </w:r>
      <w:r w:rsidR="00420EC6">
        <w:t>There may be other types (</w:t>
      </w:r>
      <w:r w:rsidR="00420EC6" w:rsidRPr="00A73421">
        <w:rPr>
          <w:b/>
        </w:rPr>
        <w:t>subclasses</w:t>
      </w:r>
      <w:r w:rsidR="00420EC6">
        <w:t xml:space="preserve">) of Parcel, defined in more precise or </w:t>
      </w:r>
      <w:r w:rsidR="00A73421">
        <w:t>different ways, such as a Zone.</w:t>
      </w:r>
      <w:r w:rsidR="008E5EC9">
        <w:br/>
        <w:t>A Parcel may have some associated Area.</w:t>
      </w:r>
      <w:r w:rsidR="00C74DD3">
        <w:t xml:space="preserve"> This is currently a variant property and we have yet to determine whether this is equivalent to the area of the Geometry of the Parcel’s location</w:t>
      </w:r>
      <w:r w:rsidR="00CA0A44">
        <w:t xml:space="preserve"> (e.g.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lastRenderedPageBreak/>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lastRenderedPageBreak/>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proofErr w:type="gramStart"/>
            <w:r>
              <w:t>change:</w:t>
            </w:r>
            <w:r w:rsidR="00A47861">
              <w:t>TimeVaryingConcept</w:t>
            </w:r>
            <w:proofErr w:type="gramEnd"/>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proofErr w:type="gramStart"/>
            <w:r>
              <w:t>change:</w:t>
            </w:r>
            <w:r w:rsidR="00A47861">
              <w:t>hasManifestatio</w:t>
            </w:r>
            <w:r w:rsidR="00D22E62">
              <w:t>n</w:t>
            </w:r>
            <w:proofErr w:type="gramEnd"/>
            <w:r w:rsidR="00D22E62">
              <w:t xml:space="preserve">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proofErr w:type="gramStart"/>
            <w:r>
              <w:t>change:</w:t>
            </w:r>
            <w:r w:rsidR="006D5597">
              <w:t>existsAt</w:t>
            </w:r>
            <w:proofErr w:type="gramEnd"/>
          </w:p>
        </w:tc>
        <w:tc>
          <w:tcPr>
            <w:tcW w:w="3450" w:type="dxa"/>
          </w:tcPr>
          <w:p w14:paraId="2947314F" w14:textId="77777777" w:rsidR="00A47861" w:rsidRDefault="00A47861" w:rsidP="00A47861">
            <w:r>
              <w:t xml:space="preserve">exactly 1 </w:t>
            </w:r>
            <w:proofErr w:type="gramStart"/>
            <w:r w:rsidR="00B17E1B">
              <w:t>time:</w:t>
            </w:r>
            <w:r>
              <w:t>Interval</w:t>
            </w:r>
            <w:proofErr w:type="gramEnd"/>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EA6A93" w:rsidRDefault="00B17E1B" w:rsidP="00A47861">
            <w:pPr>
              <w:rPr>
                <w:strike/>
              </w:rPr>
            </w:pPr>
            <w:r w:rsidRPr="00EA6A93">
              <w:rPr>
                <w:strike/>
              </w:rPr>
              <w:t>spatial_</w:t>
            </w:r>
            <w:proofErr w:type="gramStart"/>
            <w:r w:rsidRPr="00EA6A93">
              <w:rPr>
                <w:strike/>
              </w:rPr>
              <w:t>loc:</w:t>
            </w:r>
            <w:r w:rsidR="00A47861" w:rsidRPr="00EA6A93">
              <w:rPr>
                <w:strike/>
              </w:rPr>
              <w:t>hasLocation</w:t>
            </w:r>
            <w:proofErr w:type="gramEnd"/>
          </w:p>
        </w:tc>
        <w:tc>
          <w:tcPr>
            <w:tcW w:w="3450" w:type="dxa"/>
          </w:tcPr>
          <w:p w14:paraId="02124DE1" w14:textId="77777777" w:rsidR="00A47861" w:rsidRPr="00EA6A93" w:rsidRDefault="00A47861" w:rsidP="00A47861">
            <w:pPr>
              <w:rPr>
                <w:strike/>
              </w:rPr>
            </w:pPr>
            <w:r w:rsidRPr="00EA6A93">
              <w:rPr>
                <w:strike/>
              </w:rPr>
              <w:t xml:space="preserve">exactly 1 </w:t>
            </w:r>
            <w:r w:rsidR="00B17E1B" w:rsidRPr="00EA6A93">
              <w:rPr>
                <w:strike/>
              </w:rPr>
              <w:t>spatial_</w:t>
            </w:r>
            <w:proofErr w:type="gramStart"/>
            <w:r w:rsidR="00B17E1B" w:rsidRPr="00EA6A93">
              <w:rPr>
                <w:strike/>
              </w:rPr>
              <w:t>loc;</w:t>
            </w:r>
            <w:r w:rsidRPr="00EA6A93">
              <w:rPr>
                <w:strike/>
              </w:rPr>
              <w:t>Spatial</w:t>
            </w:r>
            <w:r w:rsidR="00B17E1B" w:rsidRPr="00EA6A93">
              <w:rPr>
                <w:strike/>
              </w:rPr>
              <w:t>Feature</w:t>
            </w:r>
            <w:proofErr w:type="gramEnd"/>
          </w:p>
        </w:tc>
      </w:tr>
      <w:tr w:rsidR="00EA6A93" w14:paraId="7539C8E4" w14:textId="77777777" w:rsidTr="00EA6A93">
        <w:trPr>
          <w:cantSplit/>
        </w:trPr>
        <w:tc>
          <w:tcPr>
            <w:tcW w:w="3136" w:type="dxa"/>
            <w:vMerge w:val="restart"/>
          </w:tcPr>
          <w:p w14:paraId="10298719" w14:textId="1E9272FC" w:rsidR="00EA6A93" w:rsidRDefault="00EA6A93" w:rsidP="0023361A">
            <w:proofErr w:type="gramStart"/>
            <w:r>
              <w:t>lbcs:Parcel</w:t>
            </w:r>
            <w:proofErr w:type="gramEnd"/>
          </w:p>
        </w:tc>
        <w:tc>
          <w:tcPr>
            <w:tcW w:w="2764" w:type="dxa"/>
          </w:tcPr>
          <w:p w14:paraId="24308A13" w14:textId="5662D9FA" w:rsidR="00EA6A93" w:rsidRDefault="00EA6A93" w:rsidP="00A47861">
            <w:r>
              <w:t>subClassOf</w:t>
            </w:r>
          </w:p>
        </w:tc>
        <w:tc>
          <w:tcPr>
            <w:tcW w:w="3450" w:type="dxa"/>
          </w:tcPr>
          <w:p w14:paraId="752DB305" w14:textId="1F07F843" w:rsidR="00EA6A93" w:rsidRDefault="00EA6A93" w:rsidP="00A47861">
            <w:r>
              <w:t>spatial_</w:t>
            </w:r>
            <w:proofErr w:type="gramStart"/>
            <w:r>
              <w:t>loc:Feature</w:t>
            </w:r>
            <w:proofErr w:type="gramEnd"/>
          </w:p>
        </w:tc>
      </w:tr>
      <w:tr w:rsidR="00EA6A93" w14:paraId="3F44BBEF" w14:textId="77777777" w:rsidTr="00EA6A93">
        <w:trPr>
          <w:cantSplit/>
        </w:trPr>
        <w:tc>
          <w:tcPr>
            <w:tcW w:w="3136" w:type="dxa"/>
            <w:vMerge/>
          </w:tcPr>
          <w:p w14:paraId="76A0B16B" w14:textId="32310B7C" w:rsidR="00EA6A93" w:rsidRDefault="00EA6A93" w:rsidP="00A47861"/>
        </w:tc>
        <w:tc>
          <w:tcPr>
            <w:tcW w:w="2764" w:type="dxa"/>
          </w:tcPr>
          <w:p w14:paraId="0DC340A6" w14:textId="77777777" w:rsidR="00EA6A93" w:rsidRDefault="00EA6A93" w:rsidP="00A47861">
            <w:r>
              <w:t>subclassOf</w:t>
            </w:r>
          </w:p>
        </w:tc>
        <w:tc>
          <w:tcPr>
            <w:tcW w:w="3450" w:type="dxa"/>
          </w:tcPr>
          <w:p w14:paraId="1693CDA4" w14:textId="77777777" w:rsidR="00EA6A93" w:rsidRDefault="00EA6A93" w:rsidP="00A47861">
            <w:proofErr w:type="gramStart"/>
            <w:r>
              <w:t>change:Manifestation</w:t>
            </w:r>
            <w:proofErr w:type="gramEnd"/>
          </w:p>
        </w:tc>
      </w:tr>
      <w:tr w:rsidR="00EA6A93" w14:paraId="5CEC76D5" w14:textId="77777777" w:rsidTr="00EA6A93">
        <w:trPr>
          <w:cantSplit/>
        </w:trPr>
        <w:tc>
          <w:tcPr>
            <w:tcW w:w="3136" w:type="dxa"/>
            <w:vMerge/>
          </w:tcPr>
          <w:p w14:paraId="4AEA91DF" w14:textId="77777777" w:rsidR="00EA6A93" w:rsidRDefault="00EA6A93" w:rsidP="00A47861"/>
        </w:tc>
        <w:tc>
          <w:tcPr>
            <w:tcW w:w="2764" w:type="dxa"/>
          </w:tcPr>
          <w:p w14:paraId="23EAEDE2" w14:textId="77777777" w:rsidR="00EA6A93" w:rsidRDefault="00EA6A93" w:rsidP="00A47861">
            <w:r>
              <w:t>equivalentClass</w:t>
            </w:r>
          </w:p>
        </w:tc>
        <w:tc>
          <w:tcPr>
            <w:tcW w:w="3450" w:type="dxa"/>
          </w:tcPr>
          <w:p w14:paraId="06B4B0BA" w14:textId="77777777" w:rsidR="00EA6A93" w:rsidRDefault="00EA6A93" w:rsidP="00A47861">
            <w:proofErr w:type="gramStart"/>
            <w:r>
              <w:t>change:manifestationOf</w:t>
            </w:r>
            <w:proofErr w:type="gramEnd"/>
            <w:r>
              <w:t xml:space="preserve"> some ParcelPD and   change:manifestationOf only ParcelPD</w:t>
            </w:r>
          </w:p>
        </w:tc>
      </w:tr>
      <w:tr w:rsidR="00EA6A93" w14:paraId="7541BE16" w14:textId="77777777" w:rsidTr="00EA6A93">
        <w:trPr>
          <w:cantSplit/>
        </w:trPr>
        <w:tc>
          <w:tcPr>
            <w:tcW w:w="3136" w:type="dxa"/>
            <w:vMerge/>
          </w:tcPr>
          <w:p w14:paraId="7697AA1C" w14:textId="77777777" w:rsidR="00EA6A93" w:rsidRDefault="00EA6A93" w:rsidP="00A47861"/>
        </w:tc>
        <w:tc>
          <w:tcPr>
            <w:tcW w:w="2764" w:type="dxa"/>
          </w:tcPr>
          <w:p w14:paraId="3365E11E" w14:textId="77777777" w:rsidR="00EA6A93" w:rsidRDefault="00EA6A93" w:rsidP="00A47861">
            <w:proofErr w:type="gramStart"/>
            <w:r>
              <w:t>change:existsAt</w:t>
            </w:r>
            <w:proofErr w:type="gramEnd"/>
          </w:p>
        </w:tc>
        <w:tc>
          <w:tcPr>
            <w:tcW w:w="3450" w:type="dxa"/>
          </w:tcPr>
          <w:p w14:paraId="667A19EE" w14:textId="77777777" w:rsidR="00EA6A93" w:rsidRDefault="00EA6A93" w:rsidP="00A47861">
            <w:r>
              <w:t xml:space="preserve">exactly 1 </w:t>
            </w:r>
            <w:proofErr w:type="gramStart"/>
            <w:r>
              <w:t>time:TemporalEntity</w:t>
            </w:r>
            <w:proofErr w:type="gramEnd"/>
          </w:p>
        </w:tc>
      </w:tr>
      <w:tr w:rsidR="00EA6A93" w14:paraId="6C76CD7F" w14:textId="77777777" w:rsidTr="00EA6A93">
        <w:trPr>
          <w:cantSplit/>
        </w:trPr>
        <w:tc>
          <w:tcPr>
            <w:tcW w:w="3136" w:type="dxa"/>
            <w:vMerge/>
          </w:tcPr>
          <w:p w14:paraId="76265124" w14:textId="77777777" w:rsidR="00EA6A93" w:rsidRDefault="00EA6A93" w:rsidP="00A47861"/>
        </w:tc>
        <w:tc>
          <w:tcPr>
            <w:tcW w:w="2764" w:type="dxa"/>
          </w:tcPr>
          <w:p w14:paraId="3703DBB9" w14:textId="77777777" w:rsidR="00EA6A93" w:rsidRDefault="00EA6A93" w:rsidP="00A47861">
            <w:r>
              <w:t>hasLandUse</w:t>
            </w:r>
          </w:p>
        </w:tc>
        <w:tc>
          <w:tcPr>
            <w:tcW w:w="3450" w:type="dxa"/>
          </w:tcPr>
          <w:p w14:paraId="2A11159C" w14:textId="77777777" w:rsidR="00EA6A93" w:rsidRDefault="00EA6A93" w:rsidP="00A47861">
            <w:r>
              <w:t>min 1 LandUseClassification</w:t>
            </w:r>
          </w:p>
        </w:tc>
      </w:tr>
      <w:tr w:rsidR="00EA6A93" w14:paraId="17722EC2" w14:textId="77777777" w:rsidTr="00EA6A93">
        <w:trPr>
          <w:cantSplit/>
        </w:trPr>
        <w:tc>
          <w:tcPr>
            <w:tcW w:w="3136" w:type="dxa"/>
            <w:vMerge/>
          </w:tcPr>
          <w:p w14:paraId="445FCC6B" w14:textId="77777777" w:rsidR="00EA6A93" w:rsidRDefault="00EA6A93" w:rsidP="00A47861"/>
        </w:tc>
        <w:tc>
          <w:tcPr>
            <w:tcW w:w="2764" w:type="dxa"/>
          </w:tcPr>
          <w:p w14:paraId="2A31FE0A" w14:textId="12789355" w:rsidR="00EA6A93" w:rsidRDefault="00EA6A93" w:rsidP="00A47861">
            <w:r>
              <w:t>associatedArea</w:t>
            </w:r>
          </w:p>
        </w:tc>
        <w:tc>
          <w:tcPr>
            <w:tcW w:w="3450" w:type="dxa"/>
          </w:tcPr>
          <w:p w14:paraId="5AEB7EF4" w14:textId="3D4FC981" w:rsidR="00EA6A93" w:rsidRDefault="00EA6A93" w:rsidP="00A47861">
            <w:r>
              <w:t xml:space="preserve">only </w:t>
            </w:r>
            <w:proofErr w:type="gramStart"/>
            <w:r>
              <w:t>om:area</w:t>
            </w:r>
            <w:proofErr w:type="gramEnd"/>
          </w:p>
        </w:tc>
      </w:tr>
      <w:tr w:rsidR="00EA6A93" w14:paraId="0AE0D7E7" w14:textId="77777777" w:rsidTr="00EA6A93">
        <w:trPr>
          <w:cantSplit/>
        </w:trPr>
        <w:tc>
          <w:tcPr>
            <w:tcW w:w="3136" w:type="dxa"/>
            <w:vMerge/>
          </w:tcPr>
          <w:p w14:paraId="36CA58DC" w14:textId="77777777" w:rsidR="00EA6A93" w:rsidRDefault="00EA6A93" w:rsidP="00A47861"/>
        </w:tc>
        <w:tc>
          <w:tcPr>
            <w:tcW w:w="2764" w:type="dxa"/>
          </w:tcPr>
          <w:p w14:paraId="0BBFC199" w14:textId="2EB68731" w:rsidR="00EA6A93" w:rsidRDefault="00EA6A93" w:rsidP="00A47861">
            <w:r>
              <w:t>hasPopulation</w:t>
            </w:r>
          </w:p>
        </w:tc>
        <w:tc>
          <w:tcPr>
            <w:tcW w:w="3450" w:type="dxa"/>
          </w:tcPr>
          <w:p w14:paraId="5672BD9B" w14:textId="6D1D7AFC" w:rsidR="00EA6A93" w:rsidRDefault="00EA6A93"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proofErr w:type="gramStart"/>
            <w:r>
              <w:t>govstat:Population</w:t>
            </w:r>
            <w:proofErr w:type="gramEnd"/>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proofErr w:type="gramStart"/>
            <w:r>
              <w:t>lbcs:Activity</w:t>
            </w:r>
            <w:proofErr w:type="gramEnd"/>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proofErr w:type="gramStart"/>
            <w:r>
              <w:t>lbcs:Function</w:t>
            </w:r>
            <w:proofErr w:type="gramEnd"/>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proofErr w:type="gramStart"/>
            <w:r>
              <w:t>lbcs:Structure</w:t>
            </w:r>
            <w:proofErr w:type="gramEnd"/>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proofErr w:type="gramStart"/>
            <w:r>
              <w:t>lbcs:Site</w:t>
            </w:r>
            <w:proofErr w:type="gramEnd"/>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proofErr w:type="gramStart"/>
            <w:r>
              <w:t>lbcs:Ownership</w:t>
            </w:r>
            <w:proofErr w:type="gramEnd"/>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 xml:space="preserve">hasCLUMPCode min 1 </w:t>
            </w:r>
            <w:proofErr w:type="gramStart"/>
            <w:r>
              <w:t>xsd:string</w:t>
            </w:r>
            <w:proofErr w:type="gramEnd"/>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 xml:space="preserve">hasAAFCCode min 1 </w:t>
            </w:r>
            <w:proofErr w:type="gramStart"/>
            <w:r>
              <w:t>xsd:string</w:t>
            </w:r>
            <w:proofErr w:type="gramEnd"/>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6"/>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32" w:name="_Toc19780962"/>
      <w:r>
        <w:t>Trip</w:t>
      </w:r>
      <w:r w:rsidR="00BA1ACD">
        <w:t xml:space="preserve"> Ontology</w:t>
      </w:r>
      <w:bookmarkEnd w:id="132"/>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r>
      <w:r w:rsidR="006A0AAC">
        <w:lastRenderedPageBreak/>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proofErr w:type="gramStart"/>
            <w:r w:rsidRPr="00B706B5">
              <w:t>activity:Activity</w:t>
            </w:r>
            <w:proofErr w:type="gramEnd"/>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w:t>
            </w:r>
            <w:proofErr w:type="gramStart"/>
            <w:r>
              <w:t>loc:SpatialFeature</w:t>
            </w:r>
            <w:proofErr w:type="gramEnd"/>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proofErr w:type="gramStart"/>
            <w:r w:rsidRPr="00E80D3C">
              <w:rPr>
                <w:highlight w:val="yellow"/>
              </w:rPr>
              <w:t>only</w:t>
            </w:r>
            <w:r>
              <w:t xml:space="preserve">  spatial</w:t>
            </w:r>
            <w:proofErr w:type="gramEnd"/>
            <w:r>
              <w:t>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 xml:space="preserve">exactly 1 </w:t>
            </w:r>
            <w:proofErr w:type="gramStart"/>
            <w:r w:rsidRPr="00E80D3C">
              <w:rPr>
                <w:strike/>
              </w:rPr>
              <w:t>time:Interval</w:t>
            </w:r>
            <w:proofErr w:type="gramEnd"/>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 xml:space="preserve">min 1 </w:t>
            </w:r>
            <w:proofErr w:type="gramStart"/>
            <w:r>
              <w:t>transportation:Network</w:t>
            </w:r>
            <w:proofErr w:type="gramEnd"/>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 xml:space="preserve">min </w:t>
            </w:r>
            <w:proofErr w:type="gramStart"/>
            <w:r>
              <w:t>1  transportation</w:t>
            </w:r>
            <w:proofErr w:type="gramEnd"/>
            <w:r>
              <w:t>: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 xml:space="preserve">min </w:t>
            </w:r>
            <w:proofErr w:type="gramStart"/>
            <w:r>
              <w:t>1  transportation</w:t>
            </w:r>
            <w:proofErr w:type="gramEnd"/>
            <w:r>
              <w:t>: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proofErr w:type="gramStart"/>
            <w:r>
              <w:rPr>
                <w:highlight w:val="yellow"/>
              </w:rPr>
              <w:t>transportation</w:t>
            </w:r>
            <w:r w:rsidRPr="00E80D3C">
              <w:rPr>
                <w:highlight w:val="yellow"/>
              </w:rPr>
              <w:t>:Mode</w:t>
            </w:r>
            <w:proofErr w:type="gramEnd"/>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 xml:space="preserve">only </w:t>
            </w:r>
            <w:proofErr w:type="gramStart"/>
            <w:r>
              <w:t>change:Manifestation</w:t>
            </w:r>
            <w:proofErr w:type="gramEnd"/>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 xml:space="preserve">only </w:t>
            </w:r>
            <w:proofErr w:type="gramStart"/>
            <w:r>
              <w:t>change:Manifestation</w:t>
            </w:r>
            <w:proofErr w:type="gramEnd"/>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 xml:space="preserve">1 </w:t>
            </w:r>
            <w:proofErr w:type="gramStart"/>
            <w:r w:rsidRPr="00E80D3C">
              <w:rPr>
                <w:highlight w:val="yellow"/>
              </w:rPr>
              <w:t>vehicle:Mode</w:t>
            </w:r>
            <w:proofErr w:type="gramEnd"/>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 xml:space="preserve">only </w:t>
            </w:r>
            <w:proofErr w:type="gramStart"/>
            <w:r>
              <w:t>vehicle:Vehicle</w:t>
            </w:r>
            <w:proofErr w:type="gramEnd"/>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33" w:name="_Toc19780963"/>
      <w:r>
        <w:t>Trip Costs</w:t>
      </w:r>
      <w:bookmarkEnd w:id="133"/>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lastRenderedPageBreak/>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proofErr w:type="gramStart"/>
            <w:r w:rsidR="00FC58CF">
              <w:t>om</w:t>
            </w:r>
            <w:r>
              <w:t>:MonetaryValue</w:t>
            </w:r>
            <w:proofErr w:type="gramEnd"/>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w:t>
            </w:r>
            <w:proofErr w:type="gramStart"/>
            <w:r>
              <w:t>trip:Tour</w:t>
            </w:r>
            <w:proofErr w:type="gramEnd"/>
            <w:r>
              <w:t xml:space="preserve">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 xml:space="preserve">only </w:t>
            </w:r>
            <w:proofErr w:type="gramStart"/>
            <w:r>
              <w:t>time:DurationDescription</w:t>
            </w:r>
            <w:proofErr w:type="gramEnd"/>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 xml:space="preserve">only </w:t>
            </w:r>
            <w:proofErr w:type="gramStart"/>
            <w:r>
              <w:t>om:</w:t>
            </w:r>
            <w:r w:rsidR="00FC58CF">
              <w:t>length</w:t>
            </w:r>
            <w:proofErr w:type="gramEnd"/>
            <w:r w:rsidR="00FC58CF">
              <w:t xml:space="preserve">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34" w:name="_Toc19780964"/>
      <w:r>
        <w:t>Urban System Ontology</w:t>
      </w:r>
      <w:bookmarkEnd w:id="134"/>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77777777" w:rsidR="00FD13F5" w:rsidRDefault="00FD13F5" w:rsidP="00FD13F5">
      <w:bookmarkStart w:id="135"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For example, the relationship between its population and trips taken and vehicles used.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r>
      <w:r>
        <w:lastRenderedPageBreak/>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 xml:space="preserve">(e.g. House, </w:t>
      </w:r>
      <w:proofErr w:type="gramStart"/>
      <w:r>
        <w:t>Apartment,...</w:t>
      </w:r>
      <w:proofErr w:type="gramEnd"/>
      <w:r>
        <w: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proofErr w:type="gramStart"/>
      <w:r w:rsidRPr="00841272">
        <w:rPr>
          <w:b/>
        </w:rPr>
        <w:t>provide</w:t>
      </w:r>
      <w:proofErr w:type="gramEnd"/>
      <w:r w:rsidRPr="00841272">
        <w:rPr>
          <w:b/>
        </w:rPr>
        <w:t xml:space="preserv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proofErr w:type="gramStart"/>
            <w:r>
              <w:t>person:Person</w:t>
            </w:r>
            <w:proofErr w:type="gramEnd"/>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 xml:space="preserve">min 1 </w:t>
            </w:r>
            <w:proofErr w:type="gramStart"/>
            <w:r w:rsidRPr="00A852ED">
              <w:t>household:Family</w:t>
            </w:r>
            <w:proofErr w:type="gramEnd"/>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 xml:space="preserve">min 0 </w:t>
            </w:r>
            <w:proofErr w:type="gramStart"/>
            <w:r w:rsidRPr="00A852ED">
              <w:t>household:Household</w:t>
            </w:r>
            <w:proofErr w:type="gramEnd"/>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proofErr w:type="gramStart"/>
            <w:r w:rsidRPr="00A852ED">
              <w:t>schema:worksFor</w:t>
            </w:r>
            <w:proofErr w:type="gramEnd"/>
          </w:p>
        </w:tc>
        <w:tc>
          <w:tcPr>
            <w:tcW w:w="4080" w:type="dxa"/>
          </w:tcPr>
          <w:p w14:paraId="6CF1590B" w14:textId="77777777" w:rsidR="00FD13F5" w:rsidRPr="00A852ED" w:rsidRDefault="00FD13F5" w:rsidP="00FD13F5">
            <w:r w:rsidRPr="00A852ED">
              <w:t>some (</w:t>
            </w:r>
            <w:proofErr w:type="gramStart"/>
            <w:r w:rsidRPr="00A852ED">
              <w:t>person:Person</w:t>
            </w:r>
            <w:proofErr w:type="gramEnd"/>
            <w:r w:rsidRPr="00A852ED">
              <w:t xml:space="preserve">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w:t>
            </w:r>
            <w:proofErr w:type="gramStart"/>
            <w:r w:rsidRPr="00A852ED">
              <w:t>vehicle:Vehicle</w:t>
            </w:r>
            <w:proofErr w:type="gramEnd"/>
            <w:r w:rsidRPr="00A852ED">
              <w:t xml:space="preserv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 xml:space="preserve">only </w:t>
            </w:r>
            <w:proofErr w:type="gramStart"/>
            <w:r>
              <w:t>activity:Activity</w:t>
            </w:r>
            <w:proofErr w:type="gramEnd"/>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 xml:space="preserve">exactly 1 </w:t>
            </w:r>
            <w:proofErr w:type="gramStart"/>
            <w:r>
              <w:t>time:Interval</w:t>
            </w:r>
            <w:proofErr w:type="gramEnd"/>
          </w:p>
        </w:tc>
      </w:tr>
      <w:tr w:rsidR="00FD13F5" w14:paraId="617BE2F4" w14:textId="77777777" w:rsidTr="00B65D5F">
        <w:trPr>
          <w:cantSplit/>
        </w:trPr>
        <w:tc>
          <w:tcPr>
            <w:tcW w:w="2896" w:type="dxa"/>
          </w:tcPr>
          <w:p w14:paraId="59D4AF79" w14:textId="77777777" w:rsidR="00FD13F5" w:rsidRDefault="00FD13F5" w:rsidP="00FD13F5">
            <w:proofErr w:type="gramStart"/>
            <w:r>
              <w:t>household:Family</w:t>
            </w:r>
            <w:proofErr w:type="gramEnd"/>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 xml:space="preserve">only </w:t>
            </w:r>
            <w:proofErr w:type="gramStart"/>
            <w:r>
              <w:t>person:Person</w:t>
            </w:r>
            <w:proofErr w:type="gramEnd"/>
          </w:p>
        </w:tc>
      </w:tr>
      <w:tr w:rsidR="00FD13F5" w14:paraId="73DE4598" w14:textId="77777777" w:rsidTr="00B65D5F">
        <w:trPr>
          <w:cantSplit/>
        </w:trPr>
        <w:tc>
          <w:tcPr>
            <w:tcW w:w="2896" w:type="dxa"/>
          </w:tcPr>
          <w:p w14:paraId="68BE9496" w14:textId="77777777" w:rsidR="00FD13F5" w:rsidRDefault="00FD13F5" w:rsidP="00FD13F5">
            <w:proofErr w:type="gramStart"/>
            <w:r>
              <w:t>household:Household</w:t>
            </w:r>
            <w:proofErr w:type="gramEnd"/>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w:t>
            </w:r>
            <w:proofErr w:type="gramStart"/>
            <w:r>
              <w:t>household:Family</w:t>
            </w:r>
            <w:proofErr w:type="gramEnd"/>
            <w:r>
              <w:t xml:space="preserve"> or  person:Person)</w:t>
            </w:r>
          </w:p>
        </w:tc>
      </w:tr>
      <w:tr w:rsidR="00FD13F5" w14:paraId="13AA0EBF" w14:textId="77777777" w:rsidTr="00B65D5F">
        <w:trPr>
          <w:cantSplit/>
        </w:trPr>
        <w:tc>
          <w:tcPr>
            <w:tcW w:w="2896" w:type="dxa"/>
          </w:tcPr>
          <w:p w14:paraId="3120D473" w14:textId="77777777" w:rsidR="00FD13F5" w:rsidRDefault="00FD13F5" w:rsidP="00FD13F5">
            <w:proofErr w:type="gramStart"/>
            <w:r>
              <w:t>household:DwellingUnitPD</w:t>
            </w:r>
            <w:proofErr w:type="gramEnd"/>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proofErr w:type="gramStart"/>
            <w:r>
              <w:t>building:</w:t>
            </w:r>
            <w:r w:rsidRPr="008C5F56">
              <w:t>Building</w:t>
            </w:r>
            <w:proofErr w:type="gramEnd"/>
          </w:p>
        </w:tc>
      </w:tr>
      <w:tr w:rsidR="00FD13F5" w14:paraId="7258D584" w14:textId="77777777" w:rsidTr="00B65D5F">
        <w:trPr>
          <w:cantSplit/>
        </w:trPr>
        <w:tc>
          <w:tcPr>
            <w:tcW w:w="2896" w:type="dxa"/>
          </w:tcPr>
          <w:p w14:paraId="7E047CB7" w14:textId="77777777" w:rsidR="00FD13F5" w:rsidRDefault="00FD13F5" w:rsidP="00FD13F5">
            <w:proofErr w:type="gramStart"/>
            <w:r>
              <w:t>org:Organization</w:t>
            </w:r>
            <w:proofErr w:type="gramEnd"/>
          </w:p>
        </w:tc>
        <w:tc>
          <w:tcPr>
            <w:tcW w:w="2374" w:type="dxa"/>
          </w:tcPr>
          <w:p w14:paraId="0D3175B0" w14:textId="77777777" w:rsidR="00FD13F5" w:rsidRDefault="00FD13F5" w:rsidP="00FD13F5">
            <w:proofErr w:type="gramStart"/>
            <w:r>
              <w:t>org:hasOrgMember</w:t>
            </w:r>
            <w:proofErr w:type="gramEnd"/>
          </w:p>
        </w:tc>
        <w:tc>
          <w:tcPr>
            <w:tcW w:w="4080" w:type="dxa"/>
          </w:tcPr>
          <w:p w14:paraId="3D7CA87F" w14:textId="77777777" w:rsidR="00FD13F5" w:rsidRDefault="00FD13F5" w:rsidP="00FD13F5">
            <w:r>
              <w:t xml:space="preserve">min 2 </w:t>
            </w:r>
            <w:proofErr w:type="gramStart"/>
            <w:r>
              <w:t>person:Person</w:t>
            </w:r>
            <w:proofErr w:type="gramEnd"/>
          </w:p>
        </w:tc>
      </w:tr>
      <w:tr w:rsidR="00FD13F5" w14:paraId="4A0FA7F4" w14:textId="77777777" w:rsidTr="00B65D5F">
        <w:trPr>
          <w:cantSplit/>
        </w:trPr>
        <w:tc>
          <w:tcPr>
            <w:tcW w:w="2896" w:type="dxa"/>
          </w:tcPr>
          <w:p w14:paraId="550430CC" w14:textId="77777777" w:rsidR="00FD13F5" w:rsidRDefault="00FD13F5" w:rsidP="00FD13F5">
            <w:proofErr w:type="gramStart"/>
            <w:r>
              <w:t>org:Firm</w:t>
            </w:r>
            <w:proofErr w:type="gramEnd"/>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proofErr w:type="gramStart"/>
            <w:r>
              <w:t>only  person</w:t>
            </w:r>
            <w:proofErr w:type="gramEnd"/>
            <w:r>
              <w:t>:Person</w:t>
            </w:r>
          </w:p>
        </w:tc>
      </w:tr>
      <w:tr w:rsidR="00FD13F5" w14:paraId="7B4E8BFF" w14:textId="77777777" w:rsidTr="00B65D5F">
        <w:trPr>
          <w:cantSplit/>
        </w:trPr>
        <w:tc>
          <w:tcPr>
            <w:tcW w:w="2896" w:type="dxa"/>
          </w:tcPr>
          <w:p w14:paraId="55AB2032" w14:textId="77777777" w:rsidR="00FD13F5" w:rsidRDefault="00FD13F5" w:rsidP="00FD13F5">
            <w:proofErr w:type="gramStart"/>
            <w:r>
              <w:t>org:BusinessEstablishment</w:t>
            </w:r>
            <w:proofErr w:type="gramEnd"/>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proofErr w:type="gramStart"/>
            <w:r>
              <w:t>only  person</w:t>
            </w:r>
            <w:proofErr w:type="gramEnd"/>
            <w:r>
              <w:t>:Person</w:t>
            </w:r>
          </w:p>
        </w:tc>
      </w:tr>
      <w:tr w:rsidR="00FD13F5" w14:paraId="7C6E3797" w14:textId="77777777" w:rsidTr="00B65D5F">
        <w:trPr>
          <w:cantSplit/>
        </w:trPr>
        <w:tc>
          <w:tcPr>
            <w:tcW w:w="2896" w:type="dxa"/>
          </w:tcPr>
          <w:p w14:paraId="0F5DA2F6" w14:textId="77777777" w:rsidR="00FD13F5" w:rsidRPr="00841272" w:rsidRDefault="00FD13F5" w:rsidP="00FD13F5">
            <w:proofErr w:type="gramStart"/>
            <w:r w:rsidRPr="00841272">
              <w:t>org:Employee</w:t>
            </w:r>
            <w:proofErr w:type="gramEnd"/>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proofErr w:type="gramStart"/>
            <w:r w:rsidRPr="00841272">
              <w:t>person:Person</w:t>
            </w:r>
            <w:proofErr w:type="gramEnd"/>
            <w:r w:rsidRPr="00841272">
              <w:t xml:space="preserve">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 xml:space="preserve">some </w:t>
            </w:r>
            <w:proofErr w:type="gramStart"/>
            <w:r w:rsidRPr="00841272">
              <w:t>person:Person</w:t>
            </w:r>
            <w:proofErr w:type="gramEnd"/>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proofErr w:type="gramStart"/>
            <w:r>
              <w:t>building:BuildingPD</w:t>
            </w:r>
            <w:proofErr w:type="gramEnd"/>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 xml:space="preserve">only </w:t>
            </w:r>
            <w:proofErr w:type="gramStart"/>
            <w:r w:rsidRPr="00841272">
              <w:t>landuse:Parcel</w:t>
            </w:r>
            <w:proofErr w:type="gramEnd"/>
          </w:p>
        </w:tc>
      </w:tr>
      <w:tr w:rsidR="00FD13F5" w14:paraId="55C9B179" w14:textId="77777777" w:rsidTr="00B65D5F">
        <w:trPr>
          <w:cantSplit/>
        </w:trPr>
        <w:tc>
          <w:tcPr>
            <w:tcW w:w="2896" w:type="dxa"/>
            <w:vMerge w:val="restart"/>
          </w:tcPr>
          <w:p w14:paraId="0057E6CF" w14:textId="77777777" w:rsidR="00FD13F5" w:rsidRPr="00841272" w:rsidRDefault="00FD13F5" w:rsidP="00FD13F5">
            <w:proofErr w:type="gramStart"/>
            <w:r>
              <w:t>building:Building</w:t>
            </w:r>
            <w:proofErr w:type="gramEnd"/>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w:t>
            </w:r>
            <w:proofErr w:type="gramStart"/>
            <w:r w:rsidRPr="00841272">
              <w:t>person:Person</w:t>
            </w:r>
            <w:proofErr w:type="gramEnd"/>
            <w:r w:rsidRPr="00841272">
              <w:t xml:space="preserve">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 xml:space="preserve">some </w:t>
            </w:r>
            <w:proofErr w:type="gramStart"/>
            <w:r w:rsidRPr="00841272">
              <w:t>person:Person</w:t>
            </w:r>
            <w:proofErr w:type="gramEnd"/>
            <w:r w:rsidRPr="00841272">
              <w:t xml:space="preserve">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 xml:space="preserve">only </w:t>
            </w:r>
            <w:proofErr w:type="gramStart"/>
            <w:r w:rsidRPr="00841272">
              <w:t>parking:Parking</w:t>
            </w:r>
            <w:r w:rsidR="00EE1D2F">
              <w:t>Area</w:t>
            </w:r>
            <w:proofErr w:type="gramEnd"/>
          </w:p>
        </w:tc>
      </w:tr>
      <w:tr w:rsidR="00FE4987" w14:paraId="75F2E008" w14:textId="77777777" w:rsidTr="00B65D5F">
        <w:trPr>
          <w:cantSplit/>
        </w:trPr>
        <w:tc>
          <w:tcPr>
            <w:tcW w:w="2896" w:type="dxa"/>
            <w:vMerge w:val="restart"/>
          </w:tcPr>
          <w:p w14:paraId="27A18C3B" w14:textId="77777777" w:rsidR="00FE4987" w:rsidRPr="00623BD2" w:rsidRDefault="00FE4987" w:rsidP="00FD13F5">
            <w:proofErr w:type="gramStart"/>
            <w:r w:rsidRPr="00623BD2">
              <w:t>vehicle:Vehicle</w:t>
            </w:r>
            <w:proofErr w:type="gramEnd"/>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 xml:space="preserve">only (Occupant </w:t>
            </w:r>
            <w:proofErr w:type="gramStart"/>
            <w:r w:rsidRPr="00623BD2">
              <w:t>or  Cargo</w:t>
            </w:r>
            <w:proofErr w:type="gramEnd"/>
            <w:r w:rsidRPr="00623BD2">
              <w:t>)</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w:t>
            </w:r>
            <w:proofErr w:type="gramStart"/>
            <w:r w:rsidRPr="00623BD2">
              <w:t>person:Person</w:t>
            </w:r>
            <w:proofErr w:type="gramEnd"/>
            <w:r w:rsidRPr="00623BD2">
              <w:t xml:space="preserve">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 xml:space="preserve">only </w:t>
            </w:r>
            <w:proofErr w:type="gramStart"/>
            <w:r>
              <w:t>transportation:Mode</w:t>
            </w:r>
            <w:proofErr w:type="gramEnd"/>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proofErr w:type="gramStart"/>
            <w:r w:rsidRPr="00623BD2">
              <w:t>person:Person</w:t>
            </w:r>
            <w:proofErr w:type="gramEnd"/>
            <w:r w:rsidRPr="00623BD2">
              <w:t xml:space="preserve">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w:t>
            </w:r>
            <w:proofErr w:type="gramStart"/>
            <w:r w:rsidRPr="00623BD2">
              <w:t>person:Person</w:t>
            </w:r>
            <w:proofErr w:type="gramEnd"/>
            <w:r w:rsidRPr="00623BD2">
              <w:t>)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proofErr w:type="gramStart"/>
            <w:r w:rsidRPr="001227F5">
              <w:t>transit:TransitSystem</w:t>
            </w:r>
            <w:proofErr w:type="gramEnd"/>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 xml:space="preserve">only </w:t>
            </w:r>
            <w:proofErr w:type="gramStart"/>
            <w:r w:rsidRPr="001227F5">
              <w:t>org:Organization</w:t>
            </w:r>
            <w:proofErr w:type="gramEnd"/>
          </w:p>
        </w:tc>
      </w:tr>
      <w:tr w:rsidR="00FE4987" w14:paraId="38A4F6E7" w14:textId="77777777" w:rsidTr="00B65D5F">
        <w:trPr>
          <w:cantSplit/>
        </w:trPr>
        <w:tc>
          <w:tcPr>
            <w:tcW w:w="2896" w:type="dxa"/>
          </w:tcPr>
          <w:p w14:paraId="729D7F13" w14:textId="77777777" w:rsidR="00FE4987" w:rsidRPr="001227F5" w:rsidRDefault="00FE4987" w:rsidP="00FE4987">
            <w:proofErr w:type="gramStart"/>
            <w:r w:rsidRPr="001227F5">
              <w:t>transit:Route</w:t>
            </w:r>
            <w:proofErr w:type="gramEnd"/>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 xml:space="preserve">only </w:t>
            </w:r>
            <w:proofErr w:type="gramStart"/>
            <w:r w:rsidRPr="001227F5">
              <w:t>vehicle:Vehicle</w:t>
            </w:r>
            <w:proofErr w:type="gramEnd"/>
          </w:p>
        </w:tc>
      </w:tr>
      <w:tr w:rsidR="00FE4987" w14:paraId="12B0EFA2" w14:textId="77777777" w:rsidTr="00B65D5F">
        <w:trPr>
          <w:cantSplit/>
        </w:trPr>
        <w:tc>
          <w:tcPr>
            <w:tcW w:w="2896" w:type="dxa"/>
            <w:vMerge w:val="restart"/>
          </w:tcPr>
          <w:p w14:paraId="0EC4CED9" w14:textId="77777777" w:rsidR="00FE4987" w:rsidRDefault="00FE4987" w:rsidP="00FE4987">
            <w:proofErr w:type="gramStart"/>
            <w:r>
              <w:t>trip:Trip</w:t>
            </w:r>
            <w:proofErr w:type="gramEnd"/>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proofErr w:type="gramStart"/>
            <w:r>
              <w:t>activity:Activity</w:t>
            </w:r>
            <w:proofErr w:type="gramEnd"/>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 xml:space="preserve">some </w:t>
            </w:r>
            <w:proofErr w:type="gramStart"/>
            <w:r w:rsidRPr="004842BE">
              <w:t>person:Person</w:t>
            </w:r>
            <w:proofErr w:type="gramEnd"/>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 xml:space="preserve">only </w:t>
            </w:r>
            <w:proofErr w:type="gramStart"/>
            <w:r w:rsidRPr="004842BE">
              <w:t>activity:Activity</w:t>
            </w:r>
            <w:proofErr w:type="gramEnd"/>
          </w:p>
        </w:tc>
      </w:tr>
    </w:tbl>
    <w:p w14:paraId="3A4F2E22" w14:textId="248B10ED" w:rsidR="00311611" w:rsidRDefault="00311611" w:rsidP="00311611">
      <w:pPr>
        <w:rPr>
          <w:b/>
        </w:rPr>
      </w:pPr>
      <w:bookmarkStart w:id="136" w:name="_Ref520703666"/>
      <w:r w:rsidRPr="00311611">
        <w:rPr>
          <w:b/>
        </w:rPr>
        <w:t>Future work</w:t>
      </w:r>
      <w:r>
        <w:rPr>
          <w:b/>
        </w:rPr>
        <w:t>:</w:t>
      </w:r>
    </w:p>
    <w:p w14:paraId="061528C5" w14:textId="16DDB795" w:rsidR="00311611" w:rsidRPr="00311611" w:rsidRDefault="00311611" w:rsidP="00DA31E1">
      <w:pPr>
        <w:pStyle w:val="ListParagraph"/>
        <w:numPr>
          <w:ilvl w:val="0"/>
          <w:numId w:val="25"/>
        </w:numPr>
      </w:pPr>
      <w:r>
        <w:t>May be useful to add a generalized ‘hasPass’ relationship to capture various possible passes a person may have (transit and otherwise)</w:t>
      </w:r>
    </w:p>
    <w:p w14:paraId="4CC5D477" w14:textId="6AC5BF90" w:rsidR="007A2834" w:rsidRDefault="007A2834" w:rsidP="002016ED">
      <w:pPr>
        <w:pStyle w:val="Heading1"/>
      </w:pPr>
      <w:bookmarkStart w:id="137" w:name="_Toc19780965"/>
      <w:r>
        <w:t>Evaluation</w:t>
      </w:r>
      <w:bookmarkEnd w:id="137"/>
      <w:r>
        <w:t xml:space="preserve"> </w:t>
      </w:r>
    </w:p>
    <w:p w14:paraId="22C3A8D2" w14:textId="5B08E0BB" w:rsidR="00077EEA" w:rsidRDefault="00077EEA" w:rsidP="000306CA">
      <w:pPr>
        <w:pStyle w:val="ListParagraph"/>
        <w:numPr>
          <w:ilvl w:val="0"/>
          <w:numId w:val="6"/>
        </w:numPr>
      </w:pPr>
      <w:r>
        <w:t>Consistency</w:t>
      </w:r>
    </w:p>
    <w:p w14:paraId="5FC7C02E" w14:textId="77777777" w:rsidR="009064F7" w:rsidRPr="000306CA" w:rsidRDefault="009064F7" w:rsidP="009064F7">
      <w:pPr>
        <w:pStyle w:val="ListParagraph"/>
        <w:numPr>
          <w:ilvl w:val="0"/>
          <w:numId w:val="6"/>
        </w:numPr>
      </w:pPr>
      <w:r>
        <w:t>SME review</w:t>
      </w:r>
    </w:p>
    <w:p w14:paraId="3F52F139" w14:textId="1A720201" w:rsidR="007A2834" w:rsidRDefault="000306CA" w:rsidP="000306CA">
      <w:pPr>
        <w:pStyle w:val="ListParagraph"/>
        <w:numPr>
          <w:ilvl w:val="0"/>
          <w:numId w:val="6"/>
        </w:numPr>
      </w:pPr>
      <w:r>
        <w:t>Requirements</w:t>
      </w:r>
    </w:p>
    <w:p w14:paraId="58367B16" w14:textId="1B69FB9D" w:rsidR="000306CA" w:rsidRDefault="000306CA" w:rsidP="009064F7">
      <w:pPr>
        <w:pStyle w:val="ListParagraph"/>
        <w:numPr>
          <w:ilvl w:val="1"/>
          <w:numId w:val="6"/>
        </w:numPr>
      </w:pPr>
      <w:r>
        <w:t>CQs</w:t>
      </w:r>
      <w:r w:rsidR="009064F7">
        <w:t>: can they be formalized, (given the necessary data) can they return the answer</w:t>
      </w:r>
    </w:p>
    <w:p w14:paraId="4C31F9C2" w14:textId="1D7078EE" w:rsidR="000306CA" w:rsidRDefault="000306CA" w:rsidP="009064F7">
      <w:pPr>
        <w:pStyle w:val="ListParagraph"/>
        <w:numPr>
          <w:ilvl w:val="1"/>
          <w:numId w:val="6"/>
        </w:numPr>
      </w:pPr>
      <w:r>
        <w:lastRenderedPageBreak/>
        <w:t>Data capture</w:t>
      </w:r>
    </w:p>
    <w:p w14:paraId="585F1AD1" w14:textId="1CD5AFCC" w:rsidR="00044769" w:rsidRDefault="00044769" w:rsidP="002016ED">
      <w:pPr>
        <w:pStyle w:val="Heading1"/>
      </w:pPr>
      <w:bookmarkStart w:id="138" w:name="_Toc19780966"/>
      <w:r>
        <w:t>Applications</w:t>
      </w:r>
      <w:bookmarkEnd w:id="136"/>
      <w:bookmarkEnd w:id="138"/>
    </w:p>
    <w:p w14:paraId="21F26D60" w14:textId="267A2083" w:rsidR="00B65D5F" w:rsidRPr="00E80D3C" w:rsidRDefault="00881236" w:rsidP="00E80D3C">
      <w:r>
        <w:rPr>
          <w:lang w:val="en-US" w:bidi="en-US"/>
        </w:rPr>
        <w:t xml:space="preserve">Beyond providing formalizing a vocabulary for an integrated, iCity knowledge base, the ontology may be employed more directly support applications for urban informatics. Three such examples </w:t>
      </w:r>
      <w:r w:rsidR="00E332BA">
        <w:rPr>
          <w:lang w:val="en-US" w:bidi="en-US"/>
        </w:rPr>
        <w:t>have been</w:t>
      </w:r>
      <w:r>
        <w:rPr>
          <w:lang w:val="en-US" w:bidi="en-US"/>
        </w:rPr>
        <w:t xml:space="preserve"> explored: (1) ontology support for the IT-SoS framework</w:t>
      </w:r>
      <w:r w:rsidR="00D72AC0">
        <w:rPr>
          <w:lang w:val="en-US" w:bidi="en-US"/>
        </w:rPr>
        <w:t>, including the development of a semantic trip planner;</w:t>
      </w:r>
      <w:r>
        <w:rPr>
          <w:lang w:val="en-US" w:bidi="en-US"/>
        </w:rPr>
        <w:t xml:space="preserve"> (2) ontology support for survey design and results storage</w:t>
      </w:r>
      <w:r w:rsidR="00D72AC0">
        <w:rPr>
          <w:lang w:val="en-US" w:bidi="en-US"/>
        </w:rPr>
        <w:t>;</w:t>
      </w:r>
      <w:r>
        <w:rPr>
          <w:lang w:val="en-US" w:bidi="en-US"/>
        </w:rPr>
        <w:t xml:space="preserve"> and (3) </w:t>
      </w:r>
      <w:r w:rsidR="00D72AC0">
        <w:rPr>
          <w:lang w:val="en-US" w:bidi="en-US"/>
        </w:rPr>
        <w:t>ontology-based support for simulation result question-answering</w:t>
      </w:r>
      <w:r>
        <w:rPr>
          <w:lang w:val="en-US" w:bidi="en-US"/>
        </w:rPr>
        <w:t>. In this section we focus on the IT-SoS application and describe the progress made thus far.</w:t>
      </w:r>
      <w:r w:rsidR="00DE6020">
        <w:rPr>
          <w:lang w:val="en-US" w:bidi="en-US"/>
        </w:rPr>
        <w:t xml:space="preserve"> More detail will be added as each application is explored further.</w:t>
      </w:r>
    </w:p>
    <w:p w14:paraId="724D1017" w14:textId="4614CC00" w:rsidR="00B65D5F" w:rsidRDefault="00B65D5F" w:rsidP="00E80D3C">
      <w:pPr>
        <w:pStyle w:val="Heading2"/>
      </w:pPr>
      <w:bookmarkStart w:id="139" w:name="_Toc19780967"/>
      <w:r>
        <w:t>iCity Ontology for the IT-SoS Framework</w:t>
      </w:r>
      <w:bookmarkEnd w:id="139"/>
    </w:p>
    <w:p w14:paraId="5DE65867" w14:textId="0DEA3933" w:rsidR="006F44C8" w:rsidRDefault="006F44C8" w:rsidP="006F44C8">
      <w:r>
        <w:t xml:space="preserve">The IT-SoS framework proposed by [ref Elshenawy] enables a solution for the design of transportation applications capable of dynamically executing services based on a given context. Using the framework, services can easily be added and integrated </w:t>
      </w:r>
      <w:r w:rsidR="00FA697A">
        <w:t>as part of</w:t>
      </w:r>
      <w:r>
        <w:t xml:space="preserve"> applications as appropriate. </w:t>
      </w:r>
    </w:p>
    <w:p w14:paraId="68DA4B25" w14:textId="77777777" w:rsidR="006F44C8" w:rsidRDefault="006F44C8" w:rsidP="006F44C8">
      <w:r w:rsidRPr="002907B6">
        <w:rPr>
          <w:highlight w:val="yellow"/>
        </w:rPr>
        <w:t>[more detail/diagram]</w:t>
      </w:r>
    </w:p>
    <w:p w14:paraId="1981C194" w14:textId="6BC5E81A" w:rsidR="006F44C8" w:rsidRPr="00D757CB" w:rsidRDefault="00FA697A" w:rsidP="006F44C8">
      <w:r>
        <w:t>Ontologies play a key role in this framework. Here, we focus on the interface between the iCity ontology and the rest of the system. This interface must be well-understood and clearly defined i</w:t>
      </w:r>
      <w:r w:rsidR="006F44C8">
        <w:t>n order to implement this framework in the context of the iCity project</w:t>
      </w:r>
      <w:r>
        <w:t xml:space="preserve">. In the following sections, we outline the functional requirements and describe the design of an interface to satisfy these requirements. </w:t>
      </w:r>
    </w:p>
    <w:p w14:paraId="21EC1D44" w14:textId="1BF0F619" w:rsidR="006F44C8" w:rsidRDefault="00FA697A" w:rsidP="00E80D3C">
      <w:pPr>
        <w:pStyle w:val="Heading3"/>
      </w:pPr>
      <w:bookmarkStart w:id="140" w:name="_Toc19780968"/>
      <w:r>
        <w:t xml:space="preserve">Ontology Interface: </w:t>
      </w:r>
      <w:r w:rsidR="006F44C8">
        <w:t>Functional Requirements</w:t>
      </w:r>
      <w:bookmarkEnd w:id="140"/>
    </w:p>
    <w:p w14:paraId="155F1CF5" w14:textId="2BEF71E4" w:rsidR="00E40D54" w:rsidRPr="00E80D3C" w:rsidRDefault="00E40D54" w:rsidP="00E80D3C">
      <w:r w:rsidRPr="00E80D3C">
        <w:t>More detail on the complete framework can be found in [ref]. The role of the ontology</w:t>
      </w:r>
      <w:r w:rsidR="00FA697A">
        <w:t xml:space="preserve"> and its interface with the rest of the system</w:t>
      </w:r>
      <w:r w:rsidRPr="00E80D3C">
        <w:t xml:space="preserve"> is specified with the following requirements (revised from the requirements identified in [ref thesis]):</w:t>
      </w:r>
    </w:p>
    <w:p w14:paraId="3428FC07" w14:textId="10CFACD4" w:rsidR="006F44C8" w:rsidRPr="00E80D3C" w:rsidRDefault="006F44C8" w:rsidP="001D3F17">
      <w:pPr>
        <w:pStyle w:val="ListParagraph"/>
        <w:numPr>
          <w:ilvl w:val="0"/>
          <w:numId w:val="14"/>
        </w:numPr>
      </w:pPr>
      <w:r w:rsidRPr="00E80D3C">
        <w:t>Ontology re</w:t>
      </w:r>
      <w:r w:rsidR="00E40D54" w:rsidRPr="00E80D3C">
        <w:t>presentation of services (WFS)</w:t>
      </w:r>
    </w:p>
    <w:p w14:paraId="2359596F" w14:textId="77777777" w:rsidR="006F44C8" w:rsidRPr="00E80D3C" w:rsidRDefault="006F44C8" w:rsidP="001D3F17">
      <w:pPr>
        <w:pStyle w:val="ListParagraph"/>
        <w:numPr>
          <w:ilvl w:val="1"/>
          <w:numId w:val="14"/>
        </w:numPr>
      </w:pPr>
      <w:r w:rsidRPr="00E80D3C">
        <w:t>To support discovery</w:t>
      </w:r>
    </w:p>
    <w:p w14:paraId="7007F83A" w14:textId="77777777" w:rsidR="006F44C8" w:rsidRPr="00E80D3C" w:rsidRDefault="006F44C8" w:rsidP="001D3F17">
      <w:pPr>
        <w:pStyle w:val="ListParagraph"/>
        <w:numPr>
          <w:ilvl w:val="1"/>
          <w:numId w:val="14"/>
        </w:numPr>
      </w:pPr>
      <w:r w:rsidRPr="00E80D3C">
        <w:t>To support composition</w:t>
      </w:r>
    </w:p>
    <w:p w14:paraId="7CCAB3FD" w14:textId="77777777" w:rsidR="006F44C8" w:rsidRPr="00E80D3C" w:rsidRDefault="006F44C8" w:rsidP="001D3F17">
      <w:pPr>
        <w:pStyle w:val="ListParagraph"/>
        <w:numPr>
          <w:ilvl w:val="0"/>
          <w:numId w:val="14"/>
        </w:numPr>
      </w:pPr>
      <w:r w:rsidRPr="00E80D3C">
        <w:t>Ontology representation of applications</w:t>
      </w:r>
    </w:p>
    <w:p w14:paraId="0767F8E9" w14:textId="77777777" w:rsidR="006F44C8" w:rsidRPr="00E80D3C" w:rsidRDefault="006F44C8" w:rsidP="001D3F17">
      <w:pPr>
        <w:pStyle w:val="ListParagraph"/>
        <w:numPr>
          <w:ilvl w:val="1"/>
          <w:numId w:val="14"/>
        </w:numPr>
      </w:pPr>
      <w:r w:rsidRPr="00E80D3C">
        <w:t>To enable (context-based) composition</w:t>
      </w:r>
    </w:p>
    <w:p w14:paraId="25B42A25" w14:textId="77777777" w:rsidR="006F44C8" w:rsidRPr="00E40D54" w:rsidRDefault="006F44C8" w:rsidP="006F44C8"/>
    <w:p w14:paraId="0BC19826" w14:textId="003293AE" w:rsidR="006F44C8" w:rsidRPr="00E40D54" w:rsidRDefault="00E40D54" w:rsidP="006F44C8">
      <w:r w:rsidRPr="00E40D54">
        <w:t xml:space="preserve">The above requirements are formalized and elaborated </w:t>
      </w:r>
      <w:r w:rsidR="006F44C8" w:rsidRPr="00E40D54">
        <w:t xml:space="preserve">with </w:t>
      </w:r>
      <w:r w:rsidRPr="00E40D54">
        <w:t>the following</w:t>
      </w:r>
      <w:r w:rsidR="006F44C8" w:rsidRPr="00E40D54">
        <w:t xml:space="preserve"> use cases:</w:t>
      </w:r>
    </w:p>
    <w:p w14:paraId="52F38BE8" w14:textId="77777777" w:rsidR="006F44C8" w:rsidRPr="00E80D3C" w:rsidRDefault="006F44C8" w:rsidP="001D3F17">
      <w:pPr>
        <w:pStyle w:val="ListParagraph"/>
        <w:numPr>
          <w:ilvl w:val="0"/>
          <w:numId w:val="15"/>
        </w:numPr>
      </w:pPr>
      <w:r w:rsidRPr="00E80D3C">
        <w:t>A user formalizes the relevant semantics of a new WFS service for the ArcGIS server, to be part of the IT-SoS framework.</w:t>
      </w:r>
    </w:p>
    <w:p w14:paraId="644B1759" w14:textId="77777777" w:rsidR="006F44C8" w:rsidRPr="00E80D3C" w:rsidRDefault="006F44C8" w:rsidP="001D3F17">
      <w:pPr>
        <w:pStyle w:val="ListParagraph"/>
        <w:numPr>
          <w:ilvl w:val="0"/>
          <w:numId w:val="15"/>
        </w:numPr>
      </w:pPr>
      <w:r w:rsidRPr="00E80D3C">
        <w:t>Given a process definition and some contextual information, the system identifies</w:t>
      </w:r>
      <w:r w:rsidRPr="00E80D3C">
        <w:rPr>
          <w:lang w:val="en-CA"/>
        </w:rPr>
        <w:t xml:space="preserve"> the information requirements required to perform it.</w:t>
      </w:r>
    </w:p>
    <w:p w14:paraId="2FCBA9E5" w14:textId="77777777" w:rsidR="006F44C8" w:rsidRPr="00E80D3C" w:rsidRDefault="006F44C8" w:rsidP="001D3F17">
      <w:pPr>
        <w:pStyle w:val="ListParagraph"/>
        <w:numPr>
          <w:ilvl w:val="0"/>
          <w:numId w:val="15"/>
        </w:numPr>
        <w:autoSpaceDE w:val="0"/>
        <w:autoSpaceDN w:val="0"/>
        <w:adjustRightInd w:val="0"/>
        <w:rPr>
          <w:rFonts w:eastAsiaTheme="minorHAnsi" w:cstheme="minorHAnsi"/>
        </w:rPr>
      </w:pPr>
      <w:r w:rsidRPr="00E80D3C">
        <w:rPr>
          <w:rFonts w:eastAsiaTheme="minorHAnsi" w:cstheme="minorHAnsi"/>
        </w:rPr>
        <w:t>Given an information requirement, identify which services are capable of providing the required information.</w:t>
      </w:r>
    </w:p>
    <w:p w14:paraId="70FDE597" w14:textId="34883CDC" w:rsidR="006F44C8" w:rsidRPr="00C3712D" w:rsidRDefault="006F44C8" w:rsidP="006F44C8"/>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4"/>
        <w:gridCol w:w="761"/>
        <w:gridCol w:w="5741"/>
      </w:tblGrid>
      <w:tr w:rsidR="006F44C8" w:rsidRPr="002B1547" w14:paraId="116BF2A8" w14:textId="77777777" w:rsidTr="005E019A">
        <w:tc>
          <w:tcPr>
            <w:tcW w:w="2354" w:type="dxa"/>
          </w:tcPr>
          <w:p w14:paraId="575DC698" w14:textId="77777777" w:rsidR="006F44C8" w:rsidRPr="002B1547" w:rsidRDefault="006F44C8" w:rsidP="005E019A">
            <w:pPr>
              <w:tabs>
                <w:tab w:val="right" w:pos="2138"/>
              </w:tabs>
              <w:spacing w:line="360" w:lineRule="auto"/>
              <w:rPr>
                <w:rFonts w:cs="Arial"/>
                <w:b/>
              </w:rPr>
            </w:pPr>
            <w:r>
              <w:rPr>
                <w:rFonts w:cs="Arial"/>
                <w:b/>
              </w:rPr>
              <w:t>Use Case 1</w:t>
            </w:r>
            <w:r w:rsidRPr="002B1547">
              <w:rPr>
                <w:rFonts w:cs="Arial"/>
                <w:b/>
              </w:rPr>
              <w:tab/>
            </w:r>
          </w:p>
        </w:tc>
        <w:tc>
          <w:tcPr>
            <w:tcW w:w="6502" w:type="dxa"/>
            <w:gridSpan w:val="2"/>
          </w:tcPr>
          <w:p w14:paraId="43988F0F" w14:textId="77777777" w:rsidR="006F44C8" w:rsidRDefault="006F44C8" w:rsidP="005E019A">
            <w:r>
              <w:t>A user formalizes the relevant semantics of a new WFS service for the ArcGIS server.</w:t>
            </w:r>
          </w:p>
          <w:p w14:paraId="4EB5041F" w14:textId="77777777" w:rsidR="006F44C8" w:rsidRPr="002B1547" w:rsidRDefault="006F44C8" w:rsidP="005E019A">
            <w:pPr>
              <w:spacing w:line="360" w:lineRule="auto"/>
              <w:rPr>
                <w:rFonts w:cs="Arial"/>
              </w:rPr>
            </w:pPr>
          </w:p>
        </w:tc>
      </w:tr>
      <w:tr w:rsidR="006F44C8" w:rsidRPr="002B1547" w14:paraId="05D969F8" w14:textId="77777777" w:rsidTr="005E019A">
        <w:tc>
          <w:tcPr>
            <w:tcW w:w="2354" w:type="dxa"/>
          </w:tcPr>
          <w:p w14:paraId="7548BEE4" w14:textId="77777777" w:rsidR="006F44C8" w:rsidRPr="002B1547" w:rsidRDefault="006F44C8" w:rsidP="005E019A">
            <w:pPr>
              <w:spacing w:line="360" w:lineRule="auto"/>
              <w:rPr>
                <w:rFonts w:cs="Arial"/>
                <w:b/>
              </w:rPr>
            </w:pPr>
            <w:r w:rsidRPr="002B1547">
              <w:rPr>
                <w:rFonts w:cs="Arial"/>
                <w:b/>
              </w:rPr>
              <w:lastRenderedPageBreak/>
              <w:t>Goal in Context</w:t>
            </w:r>
          </w:p>
        </w:tc>
        <w:tc>
          <w:tcPr>
            <w:tcW w:w="6502" w:type="dxa"/>
            <w:gridSpan w:val="2"/>
          </w:tcPr>
          <w:p w14:paraId="02D022F3" w14:textId="77777777" w:rsidR="006F44C8" w:rsidRPr="002B1547" w:rsidRDefault="006F44C8" w:rsidP="005E019A">
            <w:pPr>
              <w:spacing w:line="360" w:lineRule="auto"/>
              <w:rPr>
                <w:rFonts w:cs="Arial"/>
              </w:rPr>
            </w:pPr>
            <w:r>
              <w:rPr>
                <w:rFonts w:cs="Arial"/>
              </w:rPr>
              <w:t>Users create new WFS services for the ArcGIS server, to be incorporated into the IT-SoS framework.</w:t>
            </w:r>
          </w:p>
        </w:tc>
      </w:tr>
      <w:tr w:rsidR="006F44C8" w:rsidRPr="002B1547" w14:paraId="3DA6D160" w14:textId="77777777" w:rsidTr="005E019A">
        <w:tc>
          <w:tcPr>
            <w:tcW w:w="2354" w:type="dxa"/>
          </w:tcPr>
          <w:p w14:paraId="00C31096" w14:textId="77777777" w:rsidR="006F44C8" w:rsidRPr="002B1547" w:rsidRDefault="006F44C8" w:rsidP="005E019A">
            <w:pPr>
              <w:spacing w:line="360" w:lineRule="auto"/>
              <w:rPr>
                <w:rFonts w:cs="Arial"/>
                <w:b/>
              </w:rPr>
            </w:pPr>
            <w:r w:rsidRPr="002B1547">
              <w:rPr>
                <w:rFonts w:cs="Arial"/>
                <w:b/>
              </w:rPr>
              <w:t>Preconditions</w:t>
            </w:r>
          </w:p>
        </w:tc>
        <w:tc>
          <w:tcPr>
            <w:tcW w:w="6502" w:type="dxa"/>
            <w:gridSpan w:val="2"/>
          </w:tcPr>
          <w:p w14:paraId="56600B85" w14:textId="77777777" w:rsidR="006F44C8" w:rsidRPr="002B1547" w:rsidRDefault="006F44C8" w:rsidP="005E019A">
            <w:pPr>
              <w:spacing w:line="360" w:lineRule="auto"/>
              <w:rPr>
                <w:rFonts w:cs="Arial"/>
              </w:rPr>
            </w:pPr>
            <w:r>
              <w:rPr>
                <w:rFonts w:cs="Arial"/>
              </w:rPr>
              <w:t xml:space="preserve">WFS service designed correctly. </w:t>
            </w:r>
          </w:p>
        </w:tc>
      </w:tr>
      <w:tr w:rsidR="006F44C8" w:rsidRPr="002B1547" w14:paraId="03A3AF8C" w14:textId="77777777" w:rsidTr="005E019A">
        <w:tc>
          <w:tcPr>
            <w:tcW w:w="2354" w:type="dxa"/>
          </w:tcPr>
          <w:p w14:paraId="43BB290A" w14:textId="77777777" w:rsidR="006F44C8" w:rsidRPr="002B1547" w:rsidRDefault="006F44C8" w:rsidP="005E019A">
            <w:pPr>
              <w:spacing w:line="360" w:lineRule="auto"/>
              <w:rPr>
                <w:rFonts w:cs="Arial"/>
                <w:b/>
              </w:rPr>
            </w:pPr>
            <w:r w:rsidRPr="002B1547">
              <w:rPr>
                <w:rFonts w:cs="Arial"/>
                <w:b/>
              </w:rPr>
              <w:t>Success End</w:t>
            </w:r>
          </w:p>
        </w:tc>
        <w:tc>
          <w:tcPr>
            <w:tcW w:w="6502" w:type="dxa"/>
            <w:gridSpan w:val="2"/>
          </w:tcPr>
          <w:p w14:paraId="7E224450" w14:textId="77777777" w:rsidR="006F44C8" w:rsidRPr="002B1547" w:rsidRDefault="006F44C8" w:rsidP="005E019A">
            <w:pPr>
              <w:spacing w:line="360" w:lineRule="auto"/>
              <w:rPr>
                <w:rFonts w:cs="Arial"/>
              </w:rPr>
            </w:pPr>
            <w:r>
              <w:rPr>
                <w:rFonts w:cs="Arial"/>
              </w:rPr>
              <w:t>WFS service created, formalized with metadata.</w:t>
            </w:r>
          </w:p>
        </w:tc>
      </w:tr>
      <w:tr w:rsidR="006F44C8" w:rsidRPr="002B1547" w14:paraId="4A0D9D44" w14:textId="77777777" w:rsidTr="005E019A">
        <w:tc>
          <w:tcPr>
            <w:tcW w:w="2354" w:type="dxa"/>
          </w:tcPr>
          <w:p w14:paraId="3992325A" w14:textId="77777777" w:rsidR="006F44C8" w:rsidRPr="002B1547" w:rsidRDefault="006F44C8" w:rsidP="005E019A">
            <w:pPr>
              <w:spacing w:line="360" w:lineRule="auto"/>
              <w:rPr>
                <w:rFonts w:cs="Arial"/>
                <w:b/>
              </w:rPr>
            </w:pPr>
            <w:r w:rsidRPr="002B1547">
              <w:rPr>
                <w:rFonts w:cs="Arial"/>
                <w:b/>
              </w:rPr>
              <w:t>Failure End</w:t>
            </w:r>
          </w:p>
        </w:tc>
        <w:tc>
          <w:tcPr>
            <w:tcW w:w="6502" w:type="dxa"/>
            <w:gridSpan w:val="2"/>
          </w:tcPr>
          <w:p w14:paraId="38A26BC8" w14:textId="77777777" w:rsidR="006F44C8" w:rsidRPr="002B1547" w:rsidRDefault="006F44C8" w:rsidP="005E019A">
            <w:pPr>
              <w:spacing w:line="360" w:lineRule="auto"/>
              <w:rPr>
                <w:rFonts w:cs="Arial"/>
              </w:rPr>
            </w:pPr>
            <w:r>
              <w:rPr>
                <w:rFonts w:cs="Arial"/>
              </w:rPr>
              <w:t>WFS service not created and/or metadata not captured</w:t>
            </w:r>
          </w:p>
        </w:tc>
      </w:tr>
      <w:tr w:rsidR="006F44C8" w:rsidRPr="002B1547" w14:paraId="01D9FAD8" w14:textId="77777777" w:rsidTr="005E019A">
        <w:tc>
          <w:tcPr>
            <w:tcW w:w="2354" w:type="dxa"/>
          </w:tcPr>
          <w:p w14:paraId="075709BB" w14:textId="77777777" w:rsidR="006F44C8" w:rsidRPr="002B1547" w:rsidRDefault="006F44C8" w:rsidP="005E019A">
            <w:pPr>
              <w:spacing w:line="360" w:lineRule="auto"/>
              <w:rPr>
                <w:rFonts w:cs="Arial"/>
                <w:b/>
              </w:rPr>
            </w:pPr>
            <w:r w:rsidRPr="002B1547">
              <w:rPr>
                <w:rFonts w:cs="Arial"/>
                <w:b/>
              </w:rPr>
              <w:t xml:space="preserve">Primary &amp; </w:t>
            </w:r>
          </w:p>
          <w:p w14:paraId="311CFE1C" w14:textId="77777777" w:rsidR="006F44C8" w:rsidRPr="002B1547" w:rsidRDefault="006F44C8" w:rsidP="005E019A">
            <w:pPr>
              <w:spacing w:line="360" w:lineRule="auto"/>
              <w:rPr>
                <w:rFonts w:cs="Arial"/>
                <w:b/>
              </w:rPr>
            </w:pPr>
            <w:r w:rsidRPr="002B1547">
              <w:rPr>
                <w:rFonts w:cs="Arial"/>
                <w:b/>
              </w:rPr>
              <w:t>Secondary Actors</w:t>
            </w:r>
          </w:p>
        </w:tc>
        <w:tc>
          <w:tcPr>
            <w:tcW w:w="6502" w:type="dxa"/>
            <w:gridSpan w:val="2"/>
          </w:tcPr>
          <w:p w14:paraId="404D5455" w14:textId="77777777" w:rsidR="006F44C8" w:rsidRPr="002B1547" w:rsidRDefault="006F44C8" w:rsidP="005E019A">
            <w:pPr>
              <w:spacing w:line="360" w:lineRule="auto"/>
              <w:rPr>
                <w:rFonts w:cs="Arial"/>
              </w:rPr>
            </w:pPr>
            <w:r w:rsidRPr="002B1547">
              <w:rPr>
                <w:rFonts w:cs="Arial"/>
              </w:rPr>
              <w:t xml:space="preserve">Primary: </w:t>
            </w:r>
            <w:r>
              <w:rPr>
                <w:rFonts w:cs="Arial"/>
              </w:rPr>
              <w:t>user</w:t>
            </w:r>
          </w:p>
          <w:p w14:paraId="71A92AC0" w14:textId="77777777" w:rsidR="006F44C8" w:rsidRPr="002B1547" w:rsidRDefault="006F44C8" w:rsidP="005E019A">
            <w:pPr>
              <w:spacing w:line="360" w:lineRule="auto"/>
              <w:rPr>
                <w:rFonts w:cs="Arial"/>
              </w:rPr>
            </w:pPr>
          </w:p>
        </w:tc>
      </w:tr>
      <w:tr w:rsidR="006F44C8" w:rsidRPr="002B1547" w14:paraId="729746E2" w14:textId="77777777" w:rsidTr="005E019A">
        <w:trPr>
          <w:trHeight w:val="425"/>
        </w:trPr>
        <w:tc>
          <w:tcPr>
            <w:tcW w:w="2354" w:type="dxa"/>
          </w:tcPr>
          <w:p w14:paraId="2278E3F2" w14:textId="77777777" w:rsidR="006F44C8" w:rsidRPr="002B1547" w:rsidRDefault="006F44C8" w:rsidP="005E019A">
            <w:pPr>
              <w:spacing w:line="360" w:lineRule="auto"/>
              <w:rPr>
                <w:rFonts w:cs="Arial"/>
                <w:b/>
              </w:rPr>
            </w:pPr>
            <w:r w:rsidRPr="002B1547">
              <w:rPr>
                <w:rFonts w:cs="Arial"/>
                <w:b/>
              </w:rPr>
              <w:t>Trigger</w:t>
            </w:r>
          </w:p>
        </w:tc>
        <w:tc>
          <w:tcPr>
            <w:tcW w:w="6502" w:type="dxa"/>
            <w:gridSpan w:val="2"/>
          </w:tcPr>
          <w:p w14:paraId="12CD8C97" w14:textId="77777777" w:rsidR="006F44C8" w:rsidRPr="002B1547" w:rsidRDefault="006F44C8" w:rsidP="005E019A">
            <w:pPr>
              <w:spacing w:line="360" w:lineRule="auto"/>
              <w:rPr>
                <w:rFonts w:cs="Arial"/>
              </w:rPr>
            </w:pPr>
            <w:r>
              <w:rPr>
                <w:rFonts w:cs="Arial"/>
              </w:rPr>
              <w:t>New WFS service created.</w:t>
            </w:r>
          </w:p>
        </w:tc>
      </w:tr>
      <w:tr w:rsidR="006F44C8" w:rsidRPr="002B1547" w14:paraId="68B89B0C" w14:textId="77777777" w:rsidTr="005E019A">
        <w:trPr>
          <w:cantSplit/>
          <w:trHeight w:val="48"/>
        </w:trPr>
        <w:tc>
          <w:tcPr>
            <w:tcW w:w="2354" w:type="dxa"/>
            <w:vMerge w:val="restart"/>
          </w:tcPr>
          <w:p w14:paraId="308737A0" w14:textId="77777777" w:rsidR="006F44C8" w:rsidRPr="002B1547" w:rsidRDefault="006F44C8" w:rsidP="005E019A">
            <w:pPr>
              <w:spacing w:line="360" w:lineRule="auto"/>
              <w:rPr>
                <w:rFonts w:cs="Arial"/>
                <w:b/>
              </w:rPr>
            </w:pPr>
            <w:r w:rsidRPr="002B1547">
              <w:rPr>
                <w:rFonts w:cs="Arial"/>
                <w:b/>
              </w:rPr>
              <w:t>Description</w:t>
            </w:r>
          </w:p>
        </w:tc>
        <w:tc>
          <w:tcPr>
            <w:tcW w:w="761" w:type="dxa"/>
          </w:tcPr>
          <w:p w14:paraId="4E6DC1C7" w14:textId="77777777" w:rsidR="006F44C8" w:rsidRPr="002B1547" w:rsidRDefault="006F44C8" w:rsidP="005E019A">
            <w:pPr>
              <w:spacing w:line="360" w:lineRule="auto"/>
              <w:rPr>
                <w:rFonts w:cs="Arial"/>
                <w:b/>
              </w:rPr>
            </w:pPr>
            <w:r w:rsidRPr="002B1547">
              <w:rPr>
                <w:rFonts w:cs="Arial"/>
                <w:b/>
              </w:rPr>
              <w:t>Step</w:t>
            </w:r>
          </w:p>
        </w:tc>
        <w:tc>
          <w:tcPr>
            <w:tcW w:w="5741" w:type="dxa"/>
          </w:tcPr>
          <w:p w14:paraId="63AFC229" w14:textId="77777777" w:rsidR="006F44C8" w:rsidRPr="002B1547" w:rsidRDefault="006F44C8" w:rsidP="005E019A">
            <w:pPr>
              <w:spacing w:line="360" w:lineRule="auto"/>
              <w:rPr>
                <w:rFonts w:cs="Arial"/>
                <w:b/>
              </w:rPr>
            </w:pPr>
            <w:r w:rsidRPr="002B1547">
              <w:rPr>
                <w:rFonts w:cs="Arial"/>
                <w:b/>
              </w:rPr>
              <w:t>Action</w:t>
            </w:r>
          </w:p>
        </w:tc>
      </w:tr>
      <w:tr w:rsidR="006F44C8" w:rsidRPr="002B1547" w14:paraId="48C3D32F" w14:textId="77777777" w:rsidTr="005E019A">
        <w:trPr>
          <w:cantSplit/>
          <w:trHeight w:val="48"/>
        </w:trPr>
        <w:tc>
          <w:tcPr>
            <w:tcW w:w="2354" w:type="dxa"/>
            <w:vMerge/>
          </w:tcPr>
          <w:p w14:paraId="0D211ABE" w14:textId="77777777" w:rsidR="006F44C8" w:rsidRPr="002B1547" w:rsidRDefault="006F44C8" w:rsidP="005E019A">
            <w:pPr>
              <w:spacing w:line="360" w:lineRule="auto"/>
              <w:rPr>
                <w:rFonts w:cs="Arial"/>
                <w:b/>
              </w:rPr>
            </w:pPr>
          </w:p>
        </w:tc>
        <w:tc>
          <w:tcPr>
            <w:tcW w:w="761" w:type="dxa"/>
          </w:tcPr>
          <w:p w14:paraId="4A0B9668" w14:textId="77777777" w:rsidR="006F44C8" w:rsidRPr="002B1547" w:rsidRDefault="006F44C8" w:rsidP="005E019A">
            <w:pPr>
              <w:spacing w:line="360" w:lineRule="auto"/>
              <w:jc w:val="center"/>
              <w:rPr>
                <w:rFonts w:cs="Arial"/>
              </w:rPr>
            </w:pPr>
            <w:r w:rsidRPr="002B1547">
              <w:rPr>
                <w:rFonts w:cs="Arial"/>
              </w:rPr>
              <w:t>1</w:t>
            </w:r>
            <w:r>
              <w:rPr>
                <w:rFonts w:cs="Arial"/>
              </w:rPr>
              <w:t>.</w:t>
            </w:r>
          </w:p>
        </w:tc>
        <w:tc>
          <w:tcPr>
            <w:tcW w:w="5741" w:type="dxa"/>
          </w:tcPr>
          <w:p w14:paraId="3995F424" w14:textId="77777777" w:rsidR="006F44C8" w:rsidRPr="002B1547" w:rsidRDefault="006F44C8" w:rsidP="005E019A">
            <w:pPr>
              <w:spacing w:line="360" w:lineRule="auto"/>
              <w:rPr>
                <w:rFonts w:cs="Arial"/>
              </w:rPr>
            </w:pPr>
            <w:r>
              <w:rPr>
                <w:rFonts w:cs="Arial"/>
              </w:rPr>
              <w:t>User creates new WFS service.</w:t>
            </w:r>
          </w:p>
        </w:tc>
      </w:tr>
      <w:tr w:rsidR="006F44C8" w:rsidRPr="002B1547" w14:paraId="437C7210" w14:textId="77777777" w:rsidTr="005E019A">
        <w:trPr>
          <w:cantSplit/>
          <w:trHeight w:val="48"/>
        </w:trPr>
        <w:tc>
          <w:tcPr>
            <w:tcW w:w="2354" w:type="dxa"/>
            <w:vMerge/>
          </w:tcPr>
          <w:p w14:paraId="1B897E34" w14:textId="77777777" w:rsidR="006F44C8" w:rsidRPr="002B1547" w:rsidRDefault="006F44C8" w:rsidP="005E019A">
            <w:pPr>
              <w:spacing w:line="360" w:lineRule="auto"/>
              <w:rPr>
                <w:rFonts w:cs="Arial"/>
                <w:b/>
              </w:rPr>
            </w:pPr>
          </w:p>
        </w:tc>
        <w:tc>
          <w:tcPr>
            <w:tcW w:w="761" w:type="dxa"/>
          </w:tcPr>
          <w:p w14:paraId="04BB595A" w14:textId="77777777" w:rsidR="006F44C8" w:rsidRPr="002B1547" w:rsidRDefault="006F44C8" w:rsidP="005E019A">
            <w:pPr>
              <w:spacing w:line="360" w:lineRule="auto"/>
              <w:jc w:val="center"/>
              <w:rPr>
                <w:rFonts w:cs="Arial"/>
              </w:rPr>
            </w:pPr>
            <w:r>
              <w:rPr>
                <w:rFonts w:cs="Arial"/>
              </w:rPr>
              <w:t>2.</w:t>
            </w:r>
          </w:p>
        </w:tc>
        <w:tc>
          <w:tcPr>
            <w:tcW w:w="5741" w:type="dxa"/>
          </w:tcPr>
          <w:p w14:paraId="225F779C" w14:textId="77777777" w:rsidR="006F44C8" w:rsidRDefault="006F44C8" w:rsidP="005E019A">
            <w:pPr>
              <w:spacing w:line="360" w:lineRule="auto"/>
              <w:rPr>
                <w:rFonts w:cs="Arial"/>
              </w:rPr>
            </w:pPr>
            <w:r>
              <w:rPr>
                <w:rFonts w:cs="Arial"/>
              </w:rPr>
              <w:t>User defines additional required metadata for service.</w:t>
            </w:r>
          </w:p>
        </w:tc>
      </w:tr>
      <w:tr w:rsidR="006F44C8" w:rsidRPr="002B1547" w14:paraId="553140AC" w14:textId="77777777" w:rsidTr="005E019A">
        <w:trPr>
          <w:cantSplit/>
          <w:trHeight w:val="48"/>
        </w:trPr>
        <w:tc>
          <w:tcPr>
            <w:tcW w:w="2354" w:type="dxa"/>
            <w:vMerge/>
          </w:tcPr>
          <w:p w14:paraId="1830BA37" w14:textId="77777777" w:rsidR="006F44C8" w:rsidRPr="002B1547" w:rsidRDefault="006F44C8" w:rsidP="005E019A">
            <w:pPr>
              <w:spacing w:line="360" w:lineRule="auto"/>
              <w:rPr>
                <w:rFonts w:cs="Arial"/>
                <w:b/>
              </w:rPr>
            </w:pPr>
          </w:p>
        </w:tc>
        <w:tc>
          <w:tcPr>
            <w:tcW w:w="761" w:type="dxa"/>
          </w:tcPr>
          <w:p w14:paraId="206480C3" w14:textId="77777777" w:rsidR="006F44C8" w:rsidRDefault="006F44C8" w:rsidP="005E019A">
            <w:pPr>
              <w:spacing w:line="360" w:lineRule="auto"/>
              <w:jc w:val="center"/>
              <w:rPr>
                <w:rFonts w:cs="Arial"/>
              </w:rPr>
            </w:pPr>
            <w:r>
              <w:rPr>
                <w:rFonts w:cs="Arial"/>
              </w:rPr>
              <w:t>3.</w:t>
            </w:r>
          </w:p>
        </w:tc>
        <w:tc>
          <w:tcPr>
            <w:tcW w:w="5741" w:type="dxa"/>
          </w:tcPr>
          <w:p w14:paraId="4AAC75D5" w14:textId="77777777" w:rsidR="006F44C8" w:rsidRDefault="006F44C8" w:rsidP="005E019A">
            <w:pPr>
              <w:spacing w:line="360" w:lineRule="auto"/>
              <w:rPr>
                <w:rFonts w:cs="Arial"/>
              </w:rPr>
            </w:pPr>
            <w:r>
              <w:rPr>
                <w:rFonts w:cs="Arial"/>
              </w:rPr>
              <w:t>User submits the service to IT-SoS.</w:t>
            </w:r>
          </w:p>
        </w:tc>
      </w:tr>
      <w:tr w:rsidR="006F44C8" w:rsidRPr="002B1547" w14:paraId="3950E91D" w14:textId="77777777" w:rsidTr="005E019A">
        <w:trPr>
          <w:cantSplit/>
          <w:trHeight w:val="48"/>
        </w:trPr>
        <w:tc>
          <w:tcPr>
            <w:tcW w:w="2354" w:type="dxa"/>
            <w:vMerge/>
          </w:tcPr>
          <w:p w14:paraId="5D8AED96" w14:textId="77777777" w:rsidR="006F44C8" w:rsidRPr="002B1547" w:rsidRDefault="006F44C8" w:rsidP="005E019A">
            <w:pPr>
              <w:spacing w:line="360" w:lineRule="auto"/>
              <w:rPr>
                <w:rFonts w:cs="Arial"/>
                <w:b/>
              </w:rPr>
            </w:pPr>
          </w:p>
        </w:tc>
        <w:tc>
          <w:tcPr>
            <w:tcW w:w="761" w:type="dxa"/>
          </w:tcPr>
          <w:p w14:paraId="35C96AEF" w14:textId="77777777" w:rsidR="006F44C8" w:rsidRDefault="006F44C8" w:rsidP="005E019A">
            <w:pPr>
              <w:spacing w:line="360" w:lineRule="auto"/>
              <w:jc w:val="center"/>
              <w:rPr>
                <w:rFonts w:cs="Arial"/>
              </w:rPr>
            </w:pPr>
            <w:r>
              <w:rPr>
                <w:rFonts w:cs="Arial"/>
              </w:rPr>
              <w:t>4.</w:t>
            </w:r>
          </w:p>
        </w:tc>
        <w:tc>
          <w:tcPr>
            <w:tcW w:w="5741" w:type="dxa"/>
          </w:tcPr>
          <w:p w14:paraId="0B182BB1" w14:textId="77777777" w:rsidR="006F44C8" w:rsidRDefault="006F44C8" w:rsidP="005E019A">
            <w:pPr>
              <w:spacing w:line="360" w:lineRule="auto"/>
              <w:rPr>
                <w:rFonts w:cs="Arial"/>
              </w:rPr>
            </w:pPr>
            <w:r>
              <w:rPr>
                <w:rFonts w:cs="Arial"/>
              </w:rPr>
              <w:t>Service description formalized in the language of the ontology.</w:t>
            </w:r>
          </w:p>
        </w:tc>
      </w:tr>
      <w:tr w:rsidR="006F44C8" w:rsidRPr="002B1547" w14:paraId="3BE7A07A" w14:textId="77777777" w:rsidTr="005E019A">
        <w:trPr>
          <w:cantSplit/>
          <w:trHeight w:val="120"/>
        </w:trPr>
        <w:tc>
          <w:tcPr>
            <w:tcW w:w="2354" w:type="dxa"/>
            <w:vMerge w:val="restart"/>
          </w:tcPr>
          <w:p w14:paraId="700BBFC5" w14:textId="77777777" w:rsidR="006F44C8" w:rsidRPr="002B1547" w:rsidRDefault="006F44C8" w:rsidP="005E019A">
            <w:pPr>
              <w:spacing w:line="360" w:lineRule="auto"/>
              <w:rPr>
                <w:rFonts w:cs="Arial"/>
                <w:b/>
              </w:rPr>
            </w:pPr>
            <w:r w:rsidRPr="002B1547">
              <w:rPr>
                <w:rFonts w:cs="Arial"/>
                <w:b/>
              </w:rPr>
              <w:t>Extensions</w:t>
            </w:r>
          </w:p>
        </w:tc>
        <w:tc>
          <w:tcPr>
            <w:tcW w:w="761" w:type="dxa"/>
          </w:tcPr>
          <w:p w14:paraId="0DC8D84A" w14:textId="77777777" w:rsidR="006F44C8" w:rsidRPr="002B1547" w:rsidRDefault="006F44C8" w:rsidP="005E019A">
            <w:pPr>
              <w:spacing w:line="360" w:lineRule="auto"/>
              <w:rPr>
                <w:rFonts w:cs="Arial"/>
                <w:b/>
              </w:rPr>
            </w:pPr>
            <w:r w:rsidRPr="002B1547">
              <w:rPr>
                <w:rFonts w:cs="Arial"/>
                <w:b/>
              </w:rPr>
              <w:t>Step</w:t>
            </w:r>
          </w:p>
        </w:tc>
        <w:tc>
          <w:tcPr>
            <w:tcW w:w="5741" w:type="dxa"/>
          </w:tcPr>
          <w:p w14:paraId="6D1E3BC3"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351494E4" w14:textId="77777777" w:rsidTr="005E019A">
        <w:trPr>
          <w:cantSplit/>
          <w:trHeight w:val="120"/>
        </w:trPr>
        <w:tc>
          <w:tcPr>
            <w:tcW w:w="2354" w:type="dxa"/>
            <w:vMerge/>
          </w:tcPr>
          <w:p w14:paraId="40042CE1" w14:textId="77777777" w:rsidR="006F44C8" w:rsidRPr="002B1547" w:rsidRDefault="006F44C8" w:rsidP="005E019A">
            <w:pPr>
              <w:spacing w:line="360" w:lineRule="auto"/>
              <w:rPr>
                <w:rFonts w:cs="Arial"/>
                <w:b/>
              </w:rPr>
            </w:pPr>
          </w:p>
        </w:tc>
        <w:tc>
          <w:tcPr>
            <w:tcW w:w="761" w:type="dxa"/>
          </w:tcPr>
          <w:p w14:paraId="7B3A954B" w14:textId="77777777" w:rsidR="006F44C8" w:rsidRPr="002B1547" w:rsidRDefault="006F44C8" w:rsidP="005E019A">
            <w:pPr>
              <w:spacing w:line="360" w:lineRule="auto"/>
              <w:rPr>
                <w:rFonts w:cs="Arial"/>
              </w:rPr>
            </w:pPr>
          </w:p>
        </w:tc>
        <w:tc>
          <w:tcPr>
            <w:tcW w:w="5741" w:type="dxa"/>
          </w:tcPr>
          <w:p w14:paraId="117E4B1F" w14:textId="77777777" w:rsidR="006F44C8" w:rsidRPr="002B1547" w:rsidRDefault="006F44C8" w:rsidP="005E019A">
            <w:pPr>
              <w:spacing w:line="360" w:lineRule="auto"/>
              <w:rPr>
                <w:rFonts w:cs="Arial"/>
              </w:rPr>
            </w:pPr>
          </w:p>
        </w:tc>
      </w:tr>
      <w:tr w:rsidR="006F44C8" w:rsidRPr="002B1547" w14:paraId="517422D9" w14:textId="77777777" w:rsidTr="005E019A">
        <w:trPr>
          <w:cantSplit/>
          <w:trHeight w:val="120"/>
        </w:trPr>
        <w:tc>
          <w:tcPr>
            <w:tcW w:w="2354" w:type="dxa"/>
            <w:vMerge w:val="restart"/>
          </w:tcPr>
          <w:p w14:paraId="71A0C43E" w14:textId="77777777" w:rsidR="006F44C8" w:rsidRPr="002B1547" w:rsidRDefault="006F44C8" w:rsidP="005E019A">
            <w:pPr>
              <w:spacing w:line="360" w:lineRule="auto"/>
              <w:rPr>
                <w:rFonts w:cs="Arial"/>
                <w:b/>
              </w:rPr>
            </w:pPr>
            <w:r w:rsidRPr="002B1547">
              <w:rPr>
                <w:rFonts w:cs="Arial"/>
                <w:b/>
              </w:rPr>
              <w:t>Variations</w:t>
            </w:r>
          </w:p>
        </w:tc>
        <w:tc>
          <w:tcPr>
            <w:tcW w:w="761" w:type="dxa"/>
          </w:tcPr>
          <w:p w14:paraId="3F95816C" w14:textId="77777777" w:rsidR="006F44C8" w:rsidRPr="002B1547" w:rsidRDefault="006F44C8" w:rsidP="005E019A">
            <w:pPr>
              <w:spacing w:line="360" w:lineRule="auto"/>
              <w:rPr>
                <w:rFonts w:cs="Arial"/>
                <w:b/>
              </w:rPr>
            </w:pPr>
            <w:r w:rsidRPr="002B1547">
              <w:rPr>
                <w:rFonts w:cs="Arial"/>
                <w:b/>
              </w:rPr>
              <w:t>Step</w:t>
            </w:r>
          </w:p>
        </w:tc>
        <w:tc>
          <w:tcPr>
            <w:tcW w:w="5741" w:type="dxa"/>
          </w:tcPr>
          <w:p w14:paraId="6592F2A9"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63980A0C" w14:textId="77777777" w:rsidTr="005E019A">
        <w:trPr>
          <w:cantSplit/>
          <w:trHeight w:val="113"/>
        </w:trPr>
        <w:tc>
          <w:tcPr>
            <w:tcW w:w="2354" w:type="dxa"/>
            <w:vMerge/>
          </w:tcPr>
          <w:p w14:paraId="6F69B66C" w14:textId="77777777" w:rsidR="006F44C8" w:rsidRPr="002B1547" w:rsidRDefault="006F44C8" w:rsidP="005E019A">
            <w:pPr>
              <w:spacing w:line="360" w:lineRule="auto"/>
              <w:rPr>
                <w:rFonts w:cs="Arial"/>
                <w:b/>
              </w:rPr>
            </w:pPr>
          </w:p>
        </w:tc>
        <w:tc>
          <w:tcPr>
            <w:tcW w:w="761" w:type="dxa"/>
          </w:tcPr>
          <w:p w14:paraId="45883409" w14:textId="77777777" w:rsidR="006F44C8" w:rsidRPr="002B1547" w:rsidRDefault="006F44C8" w:rsidP="005E019A">
            <w:pPr>
              <w:spacing w:line="360" w:lineRule="auto"/>
              <w:jc w:val="center"/>
              <w:rPr>
                <w:rFonts w:cs="Arial"/>
              </w:rPr>
            </w:pPr>
            <w:r>
              <w:rPr>
                <w:rFonts w:cs="Arial"/>
              </w:rPr>
              <w:t>2a.</w:t>
            </w:r>
          </w:p>
        </w:tc>
        <w:tc>
          <w:tcPr>
            <w:tcW w:w="5741" w:type="dxa"/>
          </w:tcPr>
          <w:p w14:paraId="15411F34" w14:textId="77777777" w:rsidR="006F44C8" w:rsidRDefault="006F44C8" w:rsidP="005E019A">
            <w:pPr>
              <w:spacing w:line="360" w:lineRule="auto"/>
              <w:rPr>
                <w:rFonts w:cs="Arial"/>
              </w:rPr>
            </w:pPr>
            <w:r>
              <w:rPr>
                <w:rFonts w:cs="Arial"/>
              </w:rPr>
              <w:t>No sources are capable of supplying all of the required data</w:t>
            </w:r>
          </w:p>
          <w:p w14:paraId="7E56D0DF" w14:textId="77777777" w:rsidR="006F44C8" w:rsidRPr="002B1547" w:rsidRDefault="006F44C8" w:rsidP="005E019A">
            <w:pPr>
              <w:spacing w:line="360" w:lineRule="auto"/>
              <w:rPr>
                <w:rFonts w:cs="Arial"/>
              </w:rPr>
            </w:pPr>
            <w:r>
              <w:rPr>
                <w:rFonts w:cs="Arial"/>
              </w:rPr>
              <w:t>2a1. System or user notified query is unknown...</w:t>
            </w:r>
          </w:p>
        </w:tc>
      </w:tr>
      <w:tr w:rsidR="006F44C8" w:rsidRPr="002B1547" w14:paraId="22098DB7" w14:textId="77777777" w:rsidTr="005E019A">
        <w:tc>
          <w:tcPr>
            <w:tcW w:w="2354" w:type="dxa"/>
          </w:tcPr>
          <w:p w14:paraId="5AC6651F" w14:textId="77777777" w:rsidR="006F44C8" w:rsidRPr="002B1547" w:rsidRDefault="006F44C8" w:rsidP="005E019A">
            <w:pPr>
              <w:spacing w:line="360" w:lineRule="auto"/>
              <w:rPr>
                <w:rFonts w:cs="Arial"/>
                <w:b/>
              </w:rPr>
            </w:pPr>
            <w:r w:rsidRPr="002B1547">
              <w:rPr>
                <w:rFonts w:cs="Arial"/>
                <w:b/>
              </w:rPr>
              <w:t>Related Information</w:t>
            </w:r>
          </w:p>
        </w:tc>
        <w:tc>
          <w:tcPr>
            <w:tcW w:w="6502" w:type="dxa"/>
            <w:gridSpan w:val="2"/>
          </w:tcPr>
          <w:p w14:paraId="08222C48" w14:textId="77777777" w:rsidR="006F44C8" w:rsidRPr="002B1547" w:rsidRDefault="006F44C8" w:rsidP="005E019A">
            <w:pPr>
              <w:spacing w:line="360" w:lineRule="auto"/>
              <w:rPr>
                <w:rFonts w:cs="Arial"/>
              </w:rPr>
            </w:pPr>
          </w:p>
        </w:tc>
      </w:tr>
      <w:tr w:rsidR="006F44C8" w:rsidRPr="002B1547" w14:paraId="33CD221B" w14:textId="77777777" w:rsidTr="005E019A">
        <w:tc>
          <w:tcPr>
            <w:tcW w:w="2354" w:type="dxa"/>
          </w:tcPr>
          <w:p w14:paraId="638E6ADD" w14:textId="77777777" w:rsidR="006F44C8" w:rsidRPr="002B1547" w:rsidRDefault="006F44C8" w:rsidP="005E019A">
            <w:pPr>
              <w:spacing w:line="360" w:lineRule="auto"/>
              <w:rPr>
                <w:rFonts w:cs="Arial"/>
                <w:b/>
              </w:rPr>
            </w:pPr>
            <w:r w:rsidRPr="002B1547">
              <w:rPr>
                <w:rFonts w:cs="Arial"/>
                <w:b/>
              </w:rPr>
              <w:t>Priority</w:t>
            </w:r>
          </w:p>
        </w:tc>
        <w:tc>
          <w:tcPr>
            <w:tcW w:w="6502" w:type="dxa"/>
            <w:gridSpan w:val="2"/>
          </w:tcPr>
          <w:p w14:paraId="69A681C4" w14:textId="77777777" w:rsidR="006F44C8" w:rsidRPr="002B1547" w:rsidRDefault="006F44C8" w:rsidP="005E019A">
            <w:pPr>
              <w:spacing w:line="360" w:lineRule="auto"/>
              <w:rPr>
                <w:rFonts w:cs="Arial"/>
              </w:rPr>
            </w:pPr>
            <w:r w:rsidRPr="002B1547">
              <w:rPr>
                <w:rFonts w:cs="Arial"/>
              </w:rPr>
              <w:t>High</w:t>
            </w:r>
          </w:p>
        </w:tc>
      </w:tr>
      <w:tr w:rsidR="006F44C8" w:rsidRPr="002B1547" w14:paraId="5476B276" w14:textId="77777777" w:rsidTr="005E019A">
        <w:tc>
          <w:tcPr>
            <w:tcW w:w="2354" w:type="dxa"/>
          </w:tcPr>
          <w:p w14:paraId="5FA240D8" w14:textId="77777777" w:rsidR="006F44C8" w:rsidRPr="002B1547" w:rsidRDefault="006F44C8" w:rsidP="005E019A">
            <w:pPr>
              <w:spacing w:line="360" w:lineRule="auto"/>
              <w:rPr>
                <w:rFonts w:cs="Arial"/>
                <w:b/>
              </w:rPr>
            </w:pPr>
            <w:r w:rsidRPr="002B1547">
              <w:rPr>
                <w:rFonts w:cs="Arial"/>
                <w:b/>
              </w:rPr>
              <w:t>Performance</w:t>
            </w:r>
          </w:p>
        </w:tc>
        <w:tc>
          <w:tcPr>
            <w:tcW w:w="6502" w:type="dxa"/>
            <w:gridSpan w:val="2"/>
          </w:tcPr>
          <w:p w14:paraId="6E9E92E8" w14:textId="77777777" w:rsidR="006F44C8" w:rsidRPr="002B1547" w:rsidRDefault="006F44C8" w:rsidP="005E019A">
            <w:pPr>
              <w:spacing w:line="360" w:lineRule="auto"/>
              <w:rPr>
                <w:rFonts w:cs="Arial"/>
              </w:rPr>
            </w:pPr>
            <w:r>
              <w:rPr>
                <w:rFonts w:cs="Arial"/>
              </w:rPr>
              <w:t>TBD</w:t>
            </w:r>
          </w:p>
        </w:tc>
      </w:tr>
      <w:tr w:rsidR="006F44C8" w:rsidRPr="002B1547" w14:paraId="6ACD6213" w14:textId="77777777" w:rsidTr="005E019A">
        <w:tc>
          <w:tcPr>
            <w:tcW w:w="2354" w:type="dxa"/>
          </w:tcPr>
          <w:p w14:paraId="68A92D29" w14:textId="77777777" w:rsidR="006F44C8" w:rsidRPr="002B1547" w:rsidRDefault="006F44C8" w:rsidP="005E019A">
            <w:pPr>
              <w:spacing w:line="360" w:lineRule="auto"/>
              <w:rPr>
                <w:rFonts w:cs="Arial"/>
                <w:b/>
              </w:rPr>
            </w:pPr>
            <w:r w:rsidRPr="002B1547">
              <w:rPr>
                <w:rFonts w:cs="Arial"/>
                <w:b/>
              </w:rPr>
              <w:t>Frequency</w:t>
            </w:r>
          </w:p>
        </w:tc>
        <w:tc>
          <w:tcPr>
            <w:tcW w:w="6502" w:type="dxa"/>
            <w:gridSpan w:val="2"/>
          </w:tcPr>
          <w:p w14:paraId="3D3664FF" w14:textId="77777777" w:rsidR="006F44C8" w:rsidRPr="002B1547" w:rsidRDefault="006F44C8" w:rsidP="005E019A">
            <w:pPr>
              <w:spacing w:line="360" w:lineRule="auto"/>
              <w:rPr>
                <w:rFonts w:cs="Arial"/>
              </w:rPr>
            </w:pPr>
            <w:r>
              <w:rPr>
                <w:rFonts w:cs="Arial"/>
              </w:rPr>
              <w:t>High</w:t>
            </w:r>
          </w:p>
        </w:tc>
      </w:tr>
      <w:tr w:rsidR="006F44C8" w:rsidRPr="002B1547" w14:paraId="01B93B3D" w14:textId="77777777" w:rsidTr="005E019A">
        <w:tc>
          <w:tcPr>
            <w:tcW w:w="2354" w:type="dxa"/>
          </w:tcPr>
          <w:p w14:paraId="64387221" w14:textId="77777777" w:rsidR="006F44C8" w:rsidRPr="002B1547" w:rsidRDefault="006F44C8" w:rsidP="005E019A">
            <w:pPr>
              <w:spacing w:line="360" w:lineRule="auto"/>
              <w:rPr>
                <w:rFonts w:cs="Arial"/>
                <w:b/>
              </w:rPr>
            </w:pPr>
            <w:r w:rsidRPr="002B1547">
              <w:rPr>
                <w:rFonts w:cs="Arial"/>
                <w:b/>
              </w:rPr>
              <w:t>Open Issues</w:t>
            </w:r>
          </w:p>
        </w:tc>
        <w:tc>
          <w:tcPr>
            <w:tcW w:w="6502" w:type="dxa"/>
            <w:gridSpan w:val="2"/>
          </w:tcPr>
          <w:p w14:paraId="647F464F" w14:textId="77777777" w:rsidR="006F44C8" w:rsidRPr="002B1547" w:rsidRDefault="006F44C8" w:rsidP="005E019A">
            <w:pPr>
              <w:spacing w:line="360" w:lineRule="auto"/>
              <w:rPr>
                <w:rFonts w:cs="Arial"/>
              </w:rPr>
            </w:pPr>
            <w:r>
              <w:rPr>
                <w:rFonts w:cs="Arial"/>
              </w:rPr>
              <w:t>What metadata is required?</w:t>
            </w:r>
          </w:p>
        </w:tc>
      </w:tr>
    </w:tbl>
    <w:p w14:paraId="3A225446" w14:textId="77777777" w:rsidR="006F44C8" w:rsidRDefault="006F44C8" w:rsidP="006F44C8"/>
    <w:p w14:paraId="5207D55A" w14:textId="77777777" w:rsidR="006F44C8" w:rsidRPr="00A54D4A" w:rsidRDefault="006F44C8" w:rsidP="006F44C8"/>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4"/>
        <w:gridCol w:w="761"/>
        <w:gridCol w:w="5741"/>
      </w:tblGrid>
      <w:tr w:rsidR="006F44C8" w:rsidRPr="002B1547" w14:paraId="4365A85D" w14:textId="77777777" w:rsidTr="005E019A">
        <w:tc>
          <w:tcPr>
            <w:tcW w:w="2354" w:type="dxa"/>
          </w:tcPr>
          <w:p w14:paraId="1190B8F6" w14:textId="77777777" w:rsidR="006F44C8" w:rsidRPr="002B1547" w:rsidRDefault="006F44C8" w:rsidP="005E019A">
            <w:pPr>
              <w:tabs>
                <w:tab w:val="right" w:pos="2138"/>
              </w:tabs>
              <w:spacing w:line="360" w:lineRule="auto"/>
              <w:rPr>
                <w:rFonts w:cs="Arial"/>
                <w:b/>
              </w:rPr>
            </w:pPr>
            <w:r>
              <w:rPr>
                <w:rFonts w:cs="Arial"/>
                <w:b/>
              </w:rPr>
              <w:t>Use Case 2</w:t>
            </w:r>
            <w:r w:rsidRPr="002B1547">
              <w:rPr>
                <w:rFonts w:cs="Arial"/>
                <w:b/>
              </w:rPr>
              <w:tab/>
            </w:r>
          </w:p>
        </w:tc>
        <w:tc>
          <w:tcPr>
            <w:tcW w:w="6502" w:type="dxa"/>
            <w:gridSpan w:val="2"/>
          </w:tcPr>
          <w:p w14:paraId="781471FB" w14:textId="77777777" w:rsidR="006F44C8" w:rsidRPr="00C4387C" w:rsidRDefault="006F44C8" w:rsidP="005E019A">
            <w:pPr>
              <w:autoSpaceDE w:val="0"/>
              <w:autoSpaceDN w:val="0"/>
              <w:adjustRightInd w:val="0"/>
              <w:rPr>
                <w:rFonts w:eastAsiaTheme="minorHAnsi" w:cstheme="minorHAnsi"/>
              </w:rPr>
            </w:pPr>
            <w:r>
              <w:t>Given a process definition and some contextual information, the system identifies</w:t>
            </w:r>
            <w:r w:rsidRPr="00C3712D">
              <w:t xml:space="preserve"> </w:t>
            </w:r>
            <w:r>
              <w:t>the</w:t>
            </w:r>
            <w:r w:rsidRPr="00C3712D">
              <w:t xml:space="preserve"> </w:t>
            </w:r>
            <w:r>
              <w:t xml:space="preserve">information requirements </w:t>
            </w:r>
            <w:r w:rsidRPr="00C3712D">
              <w:t>required</w:t>
            </w:r>
            <w:r>
              <w:t xml:space="preserve"> to perform it.</w:t>
            </w:r>
          </w:p>
        </w:tc>
      </w:tr>
      <w:tr w:rsidR="006F44C8" w:rsidRPr="002B1547" w14:paraId="4ED3720F" w14:textId="77777777" w:rsidTr="005E019A">
        <w:tc>
          <w:tcPr>
            <w:tcW w:w="2354" w:type="dxa"/>
          </w:tcPr>
          <w:p w14:paraId="2DF8CD21" w14:textId="77777777" w:rsidR="006F44C8" w:rsidRPr="002B1547" w:rsidRDefault="006F44C8" w:rsidP="005E019A">
            <w:pPr>
              <w:spacing w:line="360" w:lineRule="auto"/>
              <w:rPr>
                <w:rFonts w:cs="Arial"/>
                <w:b/>
              </w:rPr>
            </w:pPr>
            <w:r w:rsidRPr="002B1547">
              <w:rPr>
                <w:rFonts w:cs="Arial"/>
                <w:b/>
              </w:rPr>
              <w:t>Goal in Context</w:t>
            </w:r>
          </w:p>
        </w:tc>
        <w:tc>
          <w:tcPr>
            <w:tcW w:w="6502" w:type="dxa"/>
            <w:gridSpan w:val="2"/>
          </w:tcPr>
          <w:p w14:paraId="3CE2408F" w14:textId="77777777" w:rsidR="006F44C8" w:rsidRPr="002B1547" w:rsidRDefault="006F44C8" w:rsidP="005E019A">
            <w:pPr>
              <w:rPr>
                <w:rFonts w:cs="Arial"/>
              </w:rPr>
            </w:pPr>
            <w:r>
              <w:rPr>
                <w:rFonts w:cs="Arial"/>
              </w:rPr>
              <w:t>In order to perform automatic and dynamic composition of applications, the system must be able to determine what information is required in a particular context.</w:t>
            </w:r>
          </w:p>
        </w:tc>
      </w:tr>
      <w:tr w:rsidR="006F44C8" w:rsidRPr="002B1547" w14:paraId="62B4779A" w14:textId="77777777" w:rsidTr="005E019A">
        <w:tc>
          <w:tcPr>
            <w:tcW w:w="2354" w:type="dxa"/>
          </w:tcPr>
          <w:p w14:paraId="20CB8790" w14:textId="77777777" w:rsidR="006F44C8" w:rsidRPr="002B1547" w:rsidRDefault="006F44C8" w:rsidP="005E019A">
            <w:pPr>
              <w:spacing w:line="360" w:lineRule="auto"/>
              <w:rPr>
                <w:rFonts w:cs="Arial"/>
                <w:b/>
              </w:rPr>
            </w:pPr>
            <w:r w:rsidRPr="002B1547">
              <w:rPr>
                <w:rFonts w:cs="Arial"/>
                <w:b/>
              </w:rPr>
              <w:lastRenderedPageBreak/>
              <w:t>Preconditions</w:t>
            </w:r>
          </w:p>
        </w:tc>
        <w:tc>
          <w:tcPr>
            <w:tcW w:w="6502" w:type="dxa"/>
            <w:gridSpan w:val="2"/>
          </w:tcPr>
          <w:p w14:paraId="3B1C582F" w14:textId="77777777" w:rsidR="006F44C8" w:rsidRDefault="006F44C8" w:rsidP="005E019A">
            <w:pPr>
              <w:spacing w:line="360" w:lineRule="auto"/>
              <w:rPr>
                <w:rFonts w:cs="Arial"/>
              </w:rPr>
            </w:pPr>
            <w:r>
              <w:rPr>
                <w:rFonts w:cs="Arial"/>
              </w:rPr>
              <w:t xml:space="preserve">Application process correctly formalized. </w:t>
            </w:r>
          </w:p>
          <w:p w14:paraId="496FD7BE" w14:textId="77777777" w:rsidR="006F44C8" w:rsidRPr="002B1547" w:rsidRDefault="006F44C8" w:rsidP="005E019A">
            <w:pPr>
              <w:spacing w:line="360" w:lineRule="auto"/>
              <w:rPr>
                <w:rFonts w:cs="Arial"/>
              </w:rPr>
            </w:pPr>
            <w:r>
              <w:rPr>
                <w:rFonts w:cs="Arial"/>
              </w:rPr>
              <w:t>Contextual information available</w:t>
            </w:r>
          </w:p>
        </w:tc>
      </w:tr>
      <w:tr w:rsidR="006F44C8" w:rsidRPr="002B1547" w14:paraId="4F6FC347" w14:textId="77777777" w:rsidTr="005E019A">
        <w:tc>
          <w:tcPr>
            <w:tcW w:w="2354" w:type="dxa"/>
          </w:tcPr>
          <w:p w14:paraId="405D3825" w14:textId="77777777" w:rsidR="006F44C8" w:rsidRPr="002B1547" w:rsidRDefault="006F44C8" w:rsidP="005E019A">
            <w:pPr>
              <w:spacing w:line="360" w:lineRule="auto"/>
              <w:rPr>
                <w:rFonts w:cs="Arial"/>
                <w:b/>
              </w:rPr>
            </w:pPr>
            <w:r w:rsidRPr="002B1547">
              <w:rPr>
                <w:rFonts w:cs="Arial"/>
                <w:b/>
              </w:rPr>
              <w:t>Success End</w:t>
            </w:r>
          </w:p>
        </w:tc>
        <w:tc>
          <w:tcPr>
            <w:tcW w:w="6502" w:type="dxa"/>
            <w:gridSpan w:val="2"/>
          </w:tcPr>
          <w:p w14:paraId="533FBE2E" w14:textId="77777777" w:rsidR="006F44C8" w:rsidRPr="002B1547" w:rsidRDefault="006F44C8" w:rsidP="005E019A">
            <w:pPr>
              <w:spacing w:line="360" w:lineRule="auto"/>
              <w:rPr>
                <w:rFonts w:cs="Arial"/>
              </w:rPr>
            </w:pPr>
            <w:r>
              <w:rPr>
                <w:rFonts w:cs="Arial"/>
              </w:rPr>
              <w:t>All and only the correct information requirements are identified.</w:t>
            </w:r>
          </w:p>
        </w:tc>
      </w:tr>
      <w:tr w:rsidR="006F44C8" w:rsidRPr="002B1547" w14:paraId="190FE6E9" w14:textId="77777777" w:rsidTr="005E019A">
        <w:tc>
          <w:tcPr>
            <w:tcW w:w="2354" w:type="dxa"/>
          </w:tcPr>
          <w:p w14:paraId="0DA34919" w14:textId="77777777" w:rsidR="006F44C8" w:rsidRPr="002B1547" w:rsidRDefault="006F44C8" w:rsidP="005E019A">
            <w:pPr>
              <w:spacing w:line="360" w:lineRule="auto"/>
              <w:rPr>
                <w:rFonts w:cs="Arial"/>
                <w:b/>
              </w:rPr>
            </w:pPr>
            <w:r w:rsidRPr="002B1547">
              <w:rPr>
                <w:rFonts w:cs="Arial"/>
                <w:b/>
              </w:rPr>
              <w:t>Failure End</w:t>
            </w:r>
          </w:p>
        </w:tc>
        <w:tc>
          <w:tcPr>
            <w:tcW w:w="6502" w:type="dxa"/>
            <w:gridSpan w:val="2"/>
          </w:tcPr>
          <w:p w14:paraId="4C37F070" w14:textId="77777777" w:rsidR="006F44C8" w:rsidRPr="002B1547" w:rsidRDefault="006F44C8" w:rsidP="005E019A">
            <w:pPr>
              <w:spacing w:line="360" w:lineRule="auto"/>
              <w:rPr>
                <w:rFonts w:cs="Arial"/>
              </w:rPr>
            </w:pPr>
            <w:r>
              <w:rPr>
                <w:rFonts w:cs="Arial"/>
              </w:rPr>
              <w:t>Information requirements not (fully or exclusively) identified.</w:t>
            </w:r>
          </w:p>
        </w:tc>
      </w:tr>
      <w:tr w:rsidR="006F44C8" w:rsidRPr="002B1547" w14:paraId="7B061689" w14:textId="77777777" w:rsidTr="005E019A">
        <w:tc>
          <w:tcPr>
            <w:tcW w:w="2354" w:type="dxa"/>
          </w:tcPr>
          <w:p w14:paraId="121A338B" w14:textId="77777777" w:rsidR="006F44C8" w:rsidRPr="002B1547" w:rsidRDefault="006F44C8" w:rsidP="005E019A">
            <w:pPr>
              <w:spacing w:line="360" w:lineRule="auto"/>
              <w:rPr>
                <w:rFonts w:cs="Arial"/>
                <w:b/>
              </w:rPr>
            </w:pPr>
            <w:r w:rsidRPr="002B1547">
              <w:rPr>
                <w:rFonts w:cs="Arial"/>
                <w:b/>
              </w:rPr>
              <w:t xml:space="preserve">Primary &amp; </w:t>
            </w:r>
          </w:p>
          <w:p w14:paraId="12380622" w14:textId="77777777" w:rsidR="006F44C8" w:rsidRPr="002B1547" w:rsidRDefault="006F44C8" w:rsidP="005E019A">
            <w:pPr>
              <w:spacing w:line="360" w:lineRule="auto"/>
              <w:rPr>
                <w:rFonts w:cs="Arial"/>
                <w:b/>
              </w:rPr>
            </w:pPr>
            <w:r w:rsidRPr="002B1547">
              <w:rPr>
                <w:rFonts w:cs="Arial"/>
                <w:b/>
              </w:rPr>
              <w:t>Secondary Actors</w:t>
            </w:r>
          </w:p>
        </w:tc>
        <w:tc>
          <w:tcPr>
            <w:tcW w:w="6502" w:type="dxa"/>
            <w:gridSpan w:val="2"/>
          </w:tcPr>
          <w:p w14:paraId="0A500765" w14:textId="77777777" w:rsidR="006F44C8" w:rsidRPr="002B1547" w:rsidRDefault="006F44C8" w:rsidP="005E019A">
            <w:pPr>
              <w:spacing w:line="360" w:lineRule="auto"/>
              <w:rPr>
                <w:rFonts w:cs="Arial"/>
              </w:rPr>
            </w:pPr>
            <w:r w:rsidRPr="002B1547">
              <w:rPr>
                <w:rFonts w:cs="Arial"/>
              </w:rPr>
              <w:t xml:space="preserve">Primary: </w:t>
            </w:r>
            <w:r>
              <w:rPr>
                <w:rFonts w:cs="Arial"/>
              </w:rPr>
              <w:t>application composer</w:t>
            </w:r>
          </w:p>
          <w:p w14:paraId="3B385448" w14:textId="77777777" w:rsidR="006F44C8" w:rsidRPr="002B1547" w:rsidRDefault="006F44C8" w:rsidP="005E019A">
            <w:pPr>
              <w:spacing w:line="360" w:lineRule="auto"/>
              <w:rPr>
                <w:rFonts w:cs="Arial"/>
              </w:rPr>
            </w:pPr>
          </w:p>
        </w:tc>
      </w:tr>
      <w:tr w:rsidR="006F44C8" w:rsidRPr="002B1547" w14:paraId="77461C34" w14:textId="77777777" w:rsidTr="005E019A">
        <w:trPr>
          <w:trHeight w:val="425"/>
        </w:trPr>
        <w:tc>
          <w:tcPr>
            <w:tcW w:w="2354" w:type="dxa"/>
          </w:tcPr>
          <w:p w14:paraId="339B7171" w14:textId="77777777" w:rsidR="006F44C8" w:rsidRPr="002B1547" w:rsidRDefault="006F44C8" w:rsidP="005E019A">
            <w:pPr>
              <w:spacing w:line="360" w:lineRule="auto"/>
              <w:rPr>
                <w:rFonts w:cs="Arial"/>
                <w:b/>
              </w:rPr>
            </w:pPr>
            <w:r w:rsidRPr="002B1547">
              <w:rPr>
                <w:rFonts w:cs="Arial"/>
                <w:b/>
              </w:rPr>
              <w:t>Trigger</w:t>
            </w:r>
          </w:p>
        </w:tc>
        <w:tc>
          <w:tcPr>
            <w:tcW w:w="6502" w:type="dxa"/>
            <w:gridSpan w:val="2"/>
          </w:tcPr>
          <w:p w14:paraId="6D5BD6A3" w14:textId="77777777" w:rsidR="006F44C8" w:rsidRPr="002B1547" w:rsidRDefault="006F44C8" w:rsidP="005E019A">
            <w:pPr>
              <w:spacing w:line="360" w:lineRule="auto"/>
              <w:rPr>
                <w:rFonts w:cs="Arial"/>
              </w:rPr>
            </w:pPr>
            <w:r>
              <w:rPr>
                <w:rFonts w:cs="Arial"/>
              </w:rPr>
              <w:t xml:space="preserve">Application execution. </w:t>
            </w:r>
          </w:p>
        </w:tc>
      </w:tr>
      <w:tr w:rsidR="006F44C8" w:rsidRPr="002B1547" w14:paraId="13B1700A" w14:textId="77777777" w:rsidTr="005E019A">
        <w:trPr>
          <w:cantSplit/>
          <w:trHeight w:val="48"/>
        </w:trPr>
        <w:tc>
          <w:tcPr>
            <w:tcW w:w="2354" w:type="dxa"/>
            <w:vMerge w:val="restart"/>
          </w:tcPr>
          <w:p w14:paraId="57B4F3CC" w14:textId="77777777" w:rsidR="006F44C8" w:rsidRPr="002B1547" w:rsidRDefault="006F44C8" w:rsidP="005E019A">
            <w:pPr>
              <w:spacing w:line="360" w:lineRule="auto"/>
              <w:rPr>
                <w:rFonts w:cs="Arial"/>
                <w:b/>
              </w:rPr>
            </w:pPr>
            <w:r w:rsidRPr="002B1547">
              <w:rPr>
                <w:rFonts w:cs="Arial"/>
                <w:b/>
              </w:rPr>
              <w:t>Description</w:t>
            </w:r>
          </w:p>
        </w:tc>
        <w:tc>
          <w:tcPr>
            <w:tcW w:w="761" w:type="dxa"/>
          </w:tcPr>
          <w:p w14:paraId="53F9AB28" w14:textId="77777777" w:rsidR="006F44C8" w:rsidRPr="002B1547" w:rsidRDefault="006F44C8" w:rsidP="005E019A">
            <w:pPr>
              <w:spacing w:line="360" w:lineRule="auto"/>
              <w:rPr>
                <w:rFonts w:cs="Arial"/>
                <w:b/>
              </w:rPr>
            </w:pPr>
            <w:r w:rsidRPr="002B1547">
              <w:rPr>
                <w:rFonts w:cs="Arial"/>
                <w:b/>
              </w:rPr>
              <w:t>Step</w:t>
            </w:r>
          </w:p>
        </w:tc>
        <w:tc>
          <w:tcPr>
            <w:tcW w:w="5741" w:type="dxa"/>
          </w:tcPr>
          <w:p w14:paraId="2C27F367" w14:textId="77777777" w:rsidR="006F44C8" w:rsidRPr="002B1547" w:rsidRDefault="006F44C8" w:rsidP="005E019A">
            <w:pPr>
              <w:spacing w:line="360" w:lineRule="auto"/>
              <w:rPr>
                <w:rFonts w:cs="Arial"/>
                <w:b/>
              </w:rPr>
            </w:pPr>
            <w:r w:rsidRPr="002B1547">
              <w:rPr>
                <w:rFonts w:cs="Arial"/>
                <w:b/>
              </w:rPr>
              <w:t>Action</w:t>
            </w:r>
          </w:p>
        </w:tc>
      </w:tr>
      <w:tr w:rsidR="006F44C8" w:rsidRPr="002B1547" w14:paraId="5C6BE1E9" w14:textId="77777777" w:rsidTr="005E019A">
        <w:trPr>
          <w:cantSplit/>
          <w:trHeight w:val="48"/>
        </w:trPr>
        <w:tc>
          <w:tcPr>
            <w:tcW w:w="2354" w:type="dxa"/>
            <w:vMerge/>
          </w:tcPr>
          <w:p w14:paraId="1923FD43" w14:textId="77777777" w:rsidR="006F44C8" w:rsidRPr="002B1547" w:rsidRDefault="006F44C8" w:rsidP="005E019A">
            <w:pPr>
              <w:spacing w:line="360" w:lineRule="auto"/>
              <w:rPr>
                <w:rFonts w:cs="Arial"/>
                <w:b/>
              </w:rPr>
            </w:pPr>
          </w:p>
        </w:tc>
        <w:tc>
          <w:tcPr>
            <w:tcW w:w="761" w:type="dxa"/>
          </w:tcPr>
          <w:p w14:paraId="14B7ADB6" w14:textId="77777777" w:rsidR="006F44C8" w:rsidRPr="002B1547" w:rsidRDefault="006F44C8" w:rsidP="005E019A">
            <w:pPr>
              <w:spacing w:line="360" w:lineRule="auto"/>
              <w:jc w:val="center"/>
              <w:rPr>
                <w:rFonts w:cs="Arial"/>
              </w:rPr>
            </w:pPr>
            <w:r w:rsidRPr="002B1547">
              <w:rPr>
                <w:rFonts w:cs="Arial"/>
              </w:rPr>
              <w:t>1</w:t>
            </w:r>
            <w:r>
              <w:rPr>
                <w:rFonts w:cs="Arial"/>
              </w:rPr>
              <w:t>.</w:t>
            </w:r>
          </w:p>
        </w:tc>
        <w:tc>
          <w:tcPr>
            <w:tcW w:w="5741" w:type="dxa"/>
          </w:tcPr>
          <w:p w14:paraId="658FE5B3" w14:textId="77777777" w:rsidR="006F44C8" w:rsidRPr="002B1547" w:rsidRDefault="006F44C8" w:rsidP="005E019A">
            <w:pPr>
              <w:spacing w:line="360" w:lineRule="auto"/>
              <w:rPr>
                <w:rFonts w:cs="Arial"/>
              </w:rPr>
            </w:pPr>
            <w:r>
              <w:rPr>
                <w:rFonts w:cs="Arial"/>
              </w:rPr>
              <w:t>Application process selected.</w:t>
            </w:r>
          </w:p>
        </w:tc>
      </w:tr>
      <w:tr w:rsidR="006F44C8" w:rsidRPr="002B1547" w14:paraId="5B5630DD" w14:textId="77777777" w:rsidTr="005E019A">
        <w:trPr>
          <w:cantSplit/>
          <w:trHeight w:val="48"/>
        </w:trPr>
        <w:tc>
          <w:tcPr>
            <w:tcW w:w="2354" w:type="dxa"/>
            <w:vMerge/>
          </w:tcPr>
          <w:p w14:paraId="31C69856" w14:textId="77777777" w:rsidR="006F44C8" w:rsidRPr="002B1547" w:rsidRDefault="006F44C8" w:rsidP="005E019A">
            <w:pPr>
              <w:spacing w:line="360" w:lineRule="auto"/>
              <w:rPr>
                <w:rFonts w:cs="Arial"/>
                <w:b/>
              </w:rPr>
            </w:pPr>
          </w:p>
        </w:tc>
        <w:tc>
          <w:tcPr>
            <w:tcW w:w="761" w:type="dxa"/>
          </w:tcPr>
          <w:p w14:paraId="2ACEFC47" w14:textId="77777777" w:rsidR="006F44C8" w:rsidRPr="002B1547" w:rsidRDefault="006F44C8" w:rsidP="005E019A">
            <w:pPr>
              <w:spacing w:line="360" w:lineRule="auto"/>
              <w:jc w:val="center"/>
              <w:rPr>
                <w:rFonts w:cs="Arial"/>
              </w:rPr>
            </w:pPr>
            <w:r>
              <w:rPr>
                <w:rFonts w:cs="Arial"/>
              </w:rPr>
              <w:t>2.</w:t>
            </w:r>
          </w:p>
        </w:tc>
        <w:tc>
          <w:tcPr>
            <w:tcW w:w="5741" w:type="dxa"/>
          </w:tcPr>
          <w:p w14:paraId="61B0EBE2" w14:textId="77777777" w:rsidR="006F44C8" w:rsidRDefault="006F44C8" w:rsidP="005E019A">
            <w:pPr>
              <w:spacing w:line="360" w:lineRule="auto"/>
              <w:rPr>
                <w:rFonts w:cs="Arial"/>
              </w:rPr>
            </w:pPr>
            <w:r>
              <w:rPr>
                <w:rFonts w:cs="Arial"/>
              </w:rPr>
              <w:t>Contextual information input.</w:t>
            </w:r>
          </w:p>
        </w:tc>
      </w:tr>
      <w:tr w:rsidR="006F44C8" w:rsidRPr="002B1547" w14:paraId="38DB1646" w14:textId="77777777" w:rsidTr="005E019A">
        <w:trPr>
          <w:cantSplit/>
          <w:trHeight w:val="48"/>
        </w:trPr>
        <w:tc>
          <w:tcPr>
            <w:tcW w:w="2354" w:type="dxa"/>
            <w:vMerge/>
          </w:tcPr>
          <w:p w14:paraId="149D807B" w14:textId="77777777" w:rsidR="006F44C8" w:rsidRPr="002B1547" w:rsidRDefault="006F44C8" w:rsidP="005E019A">
            <w:pPr>
              <w:spacing w:line="360" w:lineRule="auto"/>
              <w:rPr>
                <w:rFonts w:cs="Arial"/>
                <w:b/>
              </w:rPr>
            </w:pPr>
          </w:p>
        </w:tc>
        <w:tc>
          <w:tcPr>
            <w:tcW w:w="761" w:type="dxa"/>
          </w:tcPr>
          <w:p w14:paraId="79569B43" w14:textId="77777777" w:rsidR="006F44C8" w:rsidRPr="002B1547" w:rsidRDefault="006F44C8" w:rsidP="005E019A">
            <w:pPr>
              <w:spacing w:line="360" w:lineRule="auto"/>
              <w:jc w:val="center"/>
              <w:rPr>
                <w:rFonts w:cs="Arial"/>
              </w:rPr>
            </w:pPr>
            <w:r>
              <w:rPr>
                <w:rFonts w:cs="Arial"/>
              </w:rPr>
              <w:t>3.</w:t>
            </w:r>
          </w:p>
        </w:tc>
        <w:tc>
          <w:tcPr>
            <w:tcW w:w="5741" w:type="dxa"/>
          </w:tcPr>
          <w:p w14:paraId="0A8F5C78" w14:textId="77777777" w:rsidR="006F44C8" w:rsidRDefault="006F44C8" w:rsidP="005E019A">
            <w:pPr>
              <w:spacing w:line="360" w:lineRule="auto"/>
              <w:rPr>
                <w:rFonts w:cs="Arial"/>
              </w:rPr>
            </w:pPr>
            <w:r>
              <w:rPr>
                <w:rFonts w:cs="Arial"/>
              </w:rPr>
              <w:t>Information requirements to support application process generated.</w:t>
            </w:r>
          </w:p>
        </w:tc>
      </w:tr>
      <w:tr w:rsidR="006F44C8" w:rsidRPr="002B1547" w14:paraId="2623CEC8" w14:textId="77777777" w:rsidTr="005E019A">
        <w:trPr>
          <w:cantSplit/>
          <w:trHeight w:val="120"/>
        </w:trPr>
        <w:tc>
          <w:tcPr>
            <w:tcW w:w="2354" w:type="dxa"/>
            <w:vMerge w:val="restart"/>
          </w:tcPr>
          <w:p w14:paraId="47F25B7D" w14:textId="77777777" w:rsidR="006F44C8" w:rsidRPr="002B1547" w:rsidRDefault="006F44C8" w:rsidP="005E019A">
            <w:pPr>
              <w:spacing w:line="360" w:lineRule="auto"/>
              <w:rPr>
                <w:rFonts w:cs="Arial"/>
                <w:b/>
              </w:rPr>
            </w:pPr>
            <w:r w:rsidRPr="002B1547">
              <w:rPr>
                <w:rFonts w:cs="Arial"/>
                <w:b/>
              </w:rPr>
              <w:t>Extensions</w:t>
            </w:r>
          </w:p>
        </w:tc>
        <w:tc>
          <w:tcPr>
            <w:tcW w:w="761" w:type="dxa"/>
          </w:tcPr>
          <w:p w14:paraId="37AC9F01" w14:textId="77777777" w:rsidR="006F44C8" w:rsidRPr="002B1547" w:rsidRDefault="006F44C8" w:rsidP="005E019A">
            <w:pPr>
              <w:spacing w:line="360" w:lineRule="auto"/>
              <w:rPr>
                <w:rFonts w:cs="Arial"/>
                <w:b/>
              </w:rPr>
            </w:pPr>
            <w:r w:rsidRPr="002B1547">
              <w:rPr>
                <w:rFonts w:cs="Arial"/>
                <w:b/>
              </w:rPr>
              <w:t>Step</w:t>
            </w:r>
          </w:p>
        </w:tc>
        <w:tc>
          <w:tcPr>
            <w:tcW w:w="5741" w:type="dxa"/>
          </w:tcPr>
          <w:p w14:paraId="745CC5F9"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1202D7E4" w14:textId="77777777" w:rsidTr="005E019A">
        <w:trPr>
          <w:cantSplit/>
          <w:trHeight w:val="120"/>
        </w:trPr>
        <w:tc>
          <w:tcPr>
            <w:tcW w:w="2354" w:type="dxa"/>
            <w:vMerge/>
          </w:tcPr>
          <w:p w14:paraId="46C082BB" w14:textId="77777777" w:rsidR="006F44C8" w:rsidRPr="002B1547" w:rsidRDefault="006F44C8" w:rsidP="005E019A">
            <w:pPr>
              <w:spacing w:line="360" w:lineRule="auto"/>
              <w:rPr>
                <w:rFonts w:cs="Arial"/>
                <w:b/>
              </w:rPr>
            </w:pPr>
          </w:p>
        </w:tc>
        <w:tc>
          <w:tcPr>
            <w:tcW w:w="761" w:type="dxa"/>
          </w:tcPr>
          <w:p w14:paraId="626422FD" w14:textId="77777777" w:rsidR="006F44C8" w:rsidRPr="002B1547" w:rsidRDefault="006F44C8" w:rsidP="005E019A">
            <w:pPr>
              <w:spacing w:line="360" w:lineRule="auto"/>
              <w:rPr>
                <w:rFonts w:cs="Arial"/>
              </w:rPr>
            </w:pPr>
          </w:p>
        </w:tc>
        <w:tc>
          <w:tcPr>
            <w:tcW w:w="5741" w:type="dxa"/>
          </w:tcPr>
          <w:p w14:paraId="369F22B2" w14:textId="77777777" w:rsidR="006F44C8" w:rsidRPr="002B1547" w:rsidRDefault="006F44C8" w:rsidP="005E019A">
            <w:pPr>
              <w:spacing w:line="360" w:lineRule="auto"/>
              <w:rPr>
                <w:rFonts w:cs="Arial"/>
              </w:rPr>
            </w:pPr>
          </w:p>
        </w:tc>
      </w:tr>
      <w:tr w:rsidR="006F44C8" w:rsidRPr="002B1547" w14:paraId="6B60BF94" w14:textId="77777777" w:rsidTr="005E019A">
        <w:trPr>
          <w:cantSplit/>
          <w:trHeight w:val="120"/>
        </w:trPr>
        <w:tc>
          <w:tcPr>
            <w:tcW w:w="2354" w:type="dxa"/>
            <w:vMerge w:val="restart"/>
          </w:tcPr>
          <w:p w14:paraId="1220F569" w14:textId="77777777" w:rsidR="006F44C8" w:rsidRPr="002B1547" w:rsidRDefault="006F44C8" w:rsidP="005E019A">
            <w:pPr>
              <w:spacing w:line="360" w:lineRule="auto"/>
              <w:rPr>
                <w:rFonts w:cs="Arial"/>
                <w:b/>
              </w:rPr>
            </w:pPr>
            <w:r w:rsidRPr="002B1547">
              <w:rPr>
                <w:rFonts w:cs="Arial"/>
                <w:b/>
              </w:rPr>
              <w:t>Variations</w:t>
            </w:r>
          </w:p>
        </w:tc>
        <w:tc>
          <w:tcPr>
            <w:tcW w:w="761" w:type="dxa"/>
          </w:tcPr>
          <w:p w14:paraId="15737DBC" w14:textId="77777777" w:rsidR="006F44C8" w:rsidRPr="002B1547" w:rsidRDefault="006F44C8" w:rsidP="005E019A">
            <w:pPr>
              <w:spacing w:line="360" w:lineRule="auto"/>
              <w:rPr>
                <w:rFonts w:cs="Arial"/>
                <w:b/>
              </w:rPr>
            </w:pPr>
            <w:r w:rsidRPr="002B1547">
              <w:rPr>
                <w:rFonts w:cs="Arial"/>
                <w:b/>
              </w:rPr>
              <w:t>Step</w:t>
            </w:r>
          </w:p>
        </w:tc>
        <w:tc>
          <w:tcPr>
            <w:tcW w:w="5741" w:type="dxa"/>
          </w:tcPr>
          <w:p w14:paraId="0AAB5ECE"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57ADDC90" w14:textId="77777777" w:rsidTr="005E019A">
        <w:trPr>
          <w:cantSplit/>
          <w:trHeight w:val="113"/>
        </w:trPr>
        <w:tc>
          <w:tcPr>
            <w:tcW w:w="2354" w:type="dxa"/>
            <w:vMerge/>
          </w:tcPr>
          <w:p w14:paraId="79A27A30" w14:textId="77777777" w:rsidR="006F44C8" w:rsidRPr="002B1547" w:rsidRDefault="006F44C8" w:rsidP="005E019A">
            <w:pPr>
              <w:spacing w:line="360" w:lineRule="auto"/>
              <w:rPr>
                <w:rFonts w:cs="Arial"/>
                <w:b/>
              </w:rPr>
            </w:pPr>
          </w:p>
        </w:tc>
        <w:tc>
          <w:tcPr>
            <w:tcW w:w="761" w:type="dxa"/>
          </w:tcPr>
          <w:p w14:paraId="69367327" w14:textId="77777777" w:rsidR="006F44C8" w:rsidRPr="002B1547" w:rsidRDefault="006F44C8" w:rsidP="005E019A">
            <w:pPr>
              <w:spacing w:line="360" w:lineRule="auto"/>
              <w:jc w:val="center"/>
              <w:rPr>
                <w:rFonts w:cs="Arial"/>
              </w:rPr>
            </w:pPr>
          </w:p>
        </w:tc>
        <w:tc>
          <w:tcPr>
            <w:tcW w:w="5741" w:type="dxa"/>
          </w:tcPr>
          <w:p w14:paraId="68EC98C6" w14:textId="77777777" w:rsidR="006F44C8" w:rsidRPr="002B1547" w:rsidRDefault="006F44C8" w:rsidP="005E019A">
            <w:pPr>
              <w:spacing w:line="360" w:lineRule="auto"/>
              <w:rPr>
                <w:rFonts w:cs="Arial"/>
              </w:rPr>
            </w:pPr>
          </w:p>
        </w:tc>
      </w:tr>
      <w:tr w:rsidR="006F44C8" w:rsidRPr="002B1547" w14:paraId="39B79BC9" w14:textId="77777777" w:rsidTr="005E019A">
        <w:tc>
          <w:tcPr>
            <w:tcW w:w="2354" w:type="dxa"/>
          </w:tcPr>
          <w:p w14:paraId="43F36B16" w14:textId="77777777" w:rsidR="006F44C8" w:rsidRPr="002B1547" w:rsidRDefault="006F44C8" w:rsidP="005E019A">
            <w:pPr>
              <w:spacing w:line="360" w:lineRule="auto"/>
              <w:rPr>
                <w:rFonts w:cs="Arial"/>
                <w:b/>
              </w:rPr>
            </w:pPr>
            <w:r w:rsidRPr="002B1547">
              <w:rPr>
                <w:rFonts w:cs="Arial"/>
                <w:b/>
              </w:rPr>
              <w:t>Related Information</w:t>
            </w:r>
          </w:p>
        </w:tc>
        <w:tc>
          <w:tcPr>
            <w:tcW w:w="6502" w:type="dxa"/>
            <w:gridSpan w:val="2"/>
          </w:tcPr>
          <w:p w14:paraId="6C5FFE9C" w14:textId="77777777" w:rsidR="006F44C8" w:rsidRPr="002B1547" w:rsidRDefault="006F44C8" w:rsidP="005E019A">
            <w:pPr>
              <w:spacing w:line="360" w:lineRule="auto"/>
              <w:rPr>
                <w:rFonts w:cs="Arial"/>
              </w:rPr>
            </w:pPr>
          </w:p>
        </w:tc>
      </w:tr>
      <w:tr w:rsidR="006F44C8" w:rsidRPr="002B1547" w14:paraId="01EA89DC" w14:textId="77777777" w:rsidTr="005E019A">
        <w:tc>
          <w:tcPr>
            <w:tcW w:w="2354" w:type="dxa"/>
          </w:tcPr>
          <w:p w14:paraId="53E04443" w14:textId="77777777" w:rsidR="006F44C8" w:rsidRPr="002B1547" w:rsidRDefault="006F44C8" w:rsidP="005E019A">
            <w:pPr>
              <w:spacing w:line="360" w:lineRule="auto"/>
              <w:rPr>
                <w:rFonts w:cs="Arial"/>
                <w:b/>
              </w:rPr>
            </w:pPr>
            <w:r w:rsidRPr="002B1547">
              <w:rPr>
                <w:rFonts w:cs="Arial"/>
                <w:b/>
              </w:rPr>
              <w:t>Priority</w:t>
            </w:r>
          </w:p>
        </w:tc>
        <w:tc>
          <w:tcPr>
            <w:tcW w:w="6502" w:type="dxa"/>
            <w:gridSpan w:val="2"/>
          </w:tcPr>
          <w:p w14:paraId="5DA79ACD" w14:textId="77777777" w:rsidR="006F44C8" w:rsidRPr="002B1547" w:rsidRDefault="006F44C8" w:rsidP="005E019A">
            <w:pPr>
              <w:spacing w:line="360" w:lineRule="auto"/>
              <w:rPr>
                <w:rFonts w:cs="Arial"/>
              </w:rPr>
            </w:pPr>
            <w:r w:rsidRPr="002B1547">
              <w:rPr>
                <w:rFonts w:cs="Arial"/>
              </w:rPr>
              <w:t>High</w:t>
            </w:r>
          </w:p>
        </w:tc>
      </w:tr>
      <w:tr w:rsidR="006F44C8" w:rsidRPr="002B1547" w14:paraId="591F972B" w14:textId="77777777" w:rsidTr="005E019A">
        <w:tc>
          <w:tcPr>
            <w:tcW w:w="2354" w:type="dxa"/>
          </w:tcPr>
          <w:p w14:paraId="1DB7792B" w14:textId="77777777" w:rsidR="006F44C8" w:rsidRPr="002B1547" w:rsidRDefault="006F44C8" w:rsidP="005E019A">
            <w:pPr>
              <w:spacing w:line="360" w:lineRule="auto"/>
              <w:rPr>
                <w:rFonts w:cs="Arial"/>
                <w:b/>
              </w:rPr>
            </w:pPr>
            <w:r w:rsidRPr="002B1547">
              <w:rPr>
                <w:rFonts w:cs="Arial"/>
                <w:b/>
              </w:rPr>
              <w:t>Performance</w:t>
            </w:r>
          </w:p>
        </w:tc>
        <w:tc>
          <w:tcPr>
            <w:tcW w:w="6502" w:type="dxa"/>
            <w:gridSpan w:val="2"/>
          </w:tcPr>
          <w:p w14:paraId="22B01B9A" w14:textId="77777777" w:rsidR="006F44C8" w:rsidRPr="002B1547" w:rsidRDefault="006F44C8" w:rsidP="005E019A">
            <w:pPr>
              <w:spacing w:line="360" w:lineRule="auto"/>
              <w:rPr>
                <w:rFonts w:cs="Arial"/>
              </w:rPr>
            </w:pPr>
            <w:r>
              <w:rPr>
                <w:rFonts w:cs="Arial"/>
              </w:rPr>
              <w:t>TBD</w:t>
            </w:r>
          </w:p>
        </w:tc>
      </w:tr>
      <w:tr w:rsidR="006F44C8" w:rsidRPr="002B1547" w14:paraId="6D4EADBC" w14:textId="77777777" w:rsidTr="005E019A">
        <w:tc>
          <w:tcPr>
            <w:tcW w:w="2354" w:type="dxa"/>
          </w:tcPr>
          <w:p w14:paraId="2BF73D9D" w14:textId="77777777" w:rsidR="006F44C8" w:rsidRPr="002B1547" w:rsidRDefault="006F44C8" w:rsidP="005E019A">
            <w:pPr>
              <w:spacing w:line="360" w:lineRule="auto"/>
              <w:rPr>
                <w:rFonts w:cs="Arial"/>
                <w:b/>
              </w:rPr>
            </w:pPr>
            <w:r w:rsidRPr="002B1547">
              <w:rPr>
                <w:rFonts w:cs="Arial"/>
                <w:b/>
              </w:rPr>
              <w:t>Frequency</w:t>
            </w:r>
          </w:p>
        </w:tc>
        <w:tc>
          <w:tcPr>
            <w:tcW w:w="6502" w:type="dxa"/>
            <w:gridSpan w:val="2"/>
          </w:tcPr>
          <w:p w14:paraId="47038694" w14:textId="77777777" w:rsidR="006F44C8" w:rsidRPr="002B1547" w:rsidRDefault="006F44C8" w:rsidP="005E019A">
            <w:pPr>
              <w:spacing w:line="360" w:lineRule="auto"/>
              <w:rPr>
                <w:rFonts w:cs="Arial"/>
              </w:rPr>
            </w:pPr>
            <w:r>
              <w:rPr>
                <w:rFonts w:cs="Arial"/>
              </w:rPr>
              <w:t>High</w:t>
            </w:r>
          </w:p>
        </w:tc>
      </w:tr>
      <w:tr w:rsidR="006F44C8" w:rsidRPr="002B1547" w14:paraId="0F0EDA49" w14:textId="77777777" w:rsidTr="005E019A">
        <w:tc>
          <w:tcPr>
            <w:tcW w:w="2354" w:type="dxa"/>
          </w:tcPr>
          <w:p w14:paraId="7E6BFA8E" w14:textId="77777777" w:rsidR="006F44C8" w:rsidRPr="002B1547" w:rsidRDefault="006F44C8" w:rsidP="005E019A">
            <w:pPr>
              <w:spacing w:line="360" w:lineRule="auto"/>
              <w:rPr>
                <w:rFonts w:cs="Arial"/>
                <w:b/>
              </w:rPr>
            </w:pPr>
            <w:r w:rsidRPr="002B1547">
              <w:rPr>
                <w:rFonts w:cs="Arial"/>
                <w:b/>
              </w:rPr>
              <w:t>Open Issues</w:t>
            </w:r>
          </w:p>
        </w:tc>
        <w:tc>
          <w:tcPr>
            <w:tcW w:w="6502" w:type="dxa"/>
            <w:gridSpan w:val="2"/>
          </w:tcPr>
          <w:p w14:paraId="0F782422" w14:textId="77777777" w:rsidR="006F44C8" w:rsidRPr="002B1547" w:rsidRDefault="006F44C8" w:rsidP="005E019A">
            <w:pPr>
              <w:spacing w:line="360" w:lineRule="auto"/>
              <w:rPr>
                <w:rFonts w:cs="Arial"/>
              </w:rPr>
            </w:pPr>
          </w:p>
        </w:tc>
      </w:tr>
    </w:tbl>
    <w:p w14:paraId="47D8E342" w14:textId="77777777" w:rsidR="006F44C8" w:rsidRPr="003B3FB3" w:rsidRDefault="006F44C8" w:rsidP="006F44C8"/>
    <w:p w14:paraId="6693326A" w14:textId="77777777" w:rsidR="006F44C8" w:rsidRPr="00CE7ABE" w:rsidRDefault="006F44C8" w:rsidP="006F44C8"/>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4"/>
        <w:gridCol w:w="761"/>
        <w:gridCol w:w="5741"/>
      </w:tblGrid>
      <w:tr w:rsidR="006F44C8" w:rsidRPr="002B1547" w14:paraId="43098532" w14:textId="77777777" w:rsidTr="005E019A">
        <w:tc>
          <w:tcPr>
            <w:tcW w:w="2354" w:type="dxa"/>
          </w:tcPr>
          <w:p w14:paraId="38020BBD" w14:textId="77777777" w:rsidR="006F44C8" w:rsidRPr="002B1547" w:rsidRDefault="006F44C8" w:rsidP="005E019A">
            <w:pPr>
              <w:tabs>
                <w:tab w:val="right" w:pos="2138"/>
              </w:tabs>
              <w:spacing w:line="360" w:lineRule="auto"/>
              <w:rPr>
                <w:rFonts w:cs="Arial"/>
                <w:b/>
              </w:rPr>
            </w:pPr>
            <w:r>
              <w:rPr>
                <w:rFonts w:cs="Arial"/>
                <w:b/>
              </w:rPr>
              <w:t>Use Case 3</w:t>
            </w:r>
            <w:r w:rsidRPr="002B1547">
              <w:rPr>
                <w:rFonts w:cs="Arial"/>
                <w:b/>
              </w:rPr>
              <w:tab/>
            </w:r>
          </w:p>
        </w:tc>
        <w:tc>
          <w:tcPr>
            <w:tcW w:w="6502" w:type="dxa"/>
            <w:gridSpan w:val="2"/>
          </w:tcPr>
          <w:p w14:paraId="41891578" w14:textId="77777777" w:rsidR="006F44C8" w:rsidRPr="00C4387C" w:rsidRDefault="006F44C8" w:rsidP="005E019A">
            <w:pPr>
              <w:autoSpaceDE w:val="0"/>
              <w:autoSpaceDN w:val="0"/>
              <w:adjustRightInd w:val="0"/>
              <w:rPr>
                <w:rFonts w:eastAsiaTheme="minorHAnsi" w:cstheme="minorHAnsi"/>
              </w:rPr>
            </w:pPr>
            <w:r w:rsidRPr="00C4387C">
              <w:rPr>
                <w:rFonts w:eastAsiaTheme="minorHAnsi" w:cstheme="minorHAnsi"/>
              </w:rPr>
              <w:t xml:space="preserve">Given an information requirement, the system identifies which services are capable </w:t>
            </w:r>
            <w:r>
              <w:rPr>
                <w:rFonts w:cstheme="minorHAnsi"/>
              </w:rPr>
              <w:t>of providing the required information</w:t>
            </w:r>
            <w:r w:rsidRPr="00C4387C">
              <w:rPr>
                <w:rFonts w:eastAsiaTheme="minorHAnsi" w:cstheme="minorHAnsi"/>
              </w:rPr>
              <w:t>.</w:t>
            </w:r>
          </w:p>
        </w:tc>
      </w:tr>
      <w:tr w:rsidR="006F44C8" w:rsidRPr="002B1547" w14:paraId="6519FBB6" w14:textId="77777777" w:rsidTr="005E019A">
        <w:tc>
          <w:tcPr>
            <w:tcW w:w="2354" w:type="dxa"/>
          </w:tcPr>
          <w:p w14:paraId="5F479884" w14:textId="77777777" w:rsidR="006F44C8" w:rsidRPr="002B1547" w:rsidRDefault="006F44C8" w:rsidP="005E019A">
            <w:pPr>
              <w:spacing w:line="360" w:lineRule="auto"/>
              <w:rPr>
                <w:rFonts w:cs="Arial"/>
                <w:b/>
              </w:rPr>
            </w:pPr>
            <w:r w:rsidRPr="002B1547">
              <w:rPr>
                <w:rFonts w:cs="Arial"/>
                <w:b/>
              </w:rPr>
              <w:t>Goal in Context</w:t>
            </w:r>
          </w:p>
        </w:tc>
        <w:tc>
          <w:tcPr>
            <w:tcW w:w="6502" w:type="dxa"/>
            <w:gridSpan w:val="2"/>
          </w:tcPr>
          <w:p w14:paraId="58B2F97C" w14:textId="77777777" w:rsidR="006F44C8" w:rsidRPr="002B1547" w:rsidRDefault="006F44C8" w:rsidP="005E019A">
            <w:pPr>
              <w:rPr>
                <w:rFonts w:cs="Arial"/>
              </w:rPr>
            </w:pPr>
            <w:r>
              <w:rPr>
                <w:rFonts w:cs="Arial"/>
              </w:rPr>
              <w:t>In order to perform automatic and dynamic composition of applications, the system must be able to determine which services are capable of satisfying which information requirements.</w:t>
            </w:r>
          </w:p>
        </w:tc>
      </w:tr>
      <w:tr w:rsidR="006F44C8" w:rsidRPr="002B1547" w14:paraId="06D3375E" w14:textId="77777777" w:rsidTr="005E019A">
        <w:tc>
          <w:tcPr>
            <w:tcW w:w="2354" w:type="dxa"/>
          </w:tcPr>
          <w:p w14:paraId="30DA6403" w14:textId="77777777" w:rsidR="006F44C8" w:rsidRPr="002B1547" w:rsidRDefault="006F44C8" w:rsidP="005E019A">
            <w:pPr>
              <w:spacing w:line="360" w:lineRule="auto"/>
              <w:rPr>
                <w:rFonts w:cs="Arial"/>
                <w:b/>
              </w:rPr>
            </w:pPr>
            <w:r w:rsidRPr="002B1547">
              <w:rPr>
                <w:rFonts w:cs="Arial"/>
                <w:b/>
              </w:rPr>
              <w:t>Preconditions</w:t>
            </w:r>
          </w:p>
        </w:tc>
        <w:tc>
          <w:tcPr>
            <w:tcW w:w="6502" w:type="dxa"/>
            <w:gridSpan w:val="2"/>
          </w:tcPr>
          <w:p w14:paraId="453B9A56" w14:textId="77777777" w:rsidR="006F44C8" w:rsidRDefault="006F44C8" w:rsidP="005E019A">
            <w:pPr>
              <w:spacing w:line="360" w:lineRule="auto"/>
              <w:rPr>
                <w:rFonts w:cs="Arial"/>
              </w:rPr>
            </w:pPr>
            <w:r>
              <w:rPr>
                <w:rFonts w:cs="Arial"/>
              </w:rPr>
              <w:t>WFS services correctly formalized.</w:t>
            </w:r>
          </w:p>
          <w:p w14:paraId="1A9CA784" w14:textId="77777777" w:rsidR="006F44C8" w:rsidRPr="002B1547" w:rsidRDefault="006F44C8" w:rsidP="005E019A">
            <w:pPr>
              <w:spacing w:line="360" w:lineRule="auto"/>
              <w:rPr>
                <w:rFonts w:cs="Arial"/>
              </w:rPr>
            </w:pPr>
            <w:r>
              <w:rPr>
                <w:rFonts w:cs="Arial"/>
              </w:rPr>
              <w:t xml:space="preserve">Application process correctly formalized. </w:t>
            </w:r>
          </w:p>
        </w:tc>
      </w:tr>
      <w:tr w:rsidR="006F44C8" w:rsidRPr="002B1547" w14:paraId="2C5BB9A6" w14:textId="77777777" w:rsidTr="005E019A">
        <w:tc>
          <w:tcPr>
            <w:tcW w:w="2354" w:type="dxa"/>
          </w:tcPr>
          <w:p w14:paraId="6FFFBE67" w14:textId="77777777" w:rsidR="006F44C8" w:rsidRPr="002B1547" w:rsidRDefault="006F44C8" w:rsidP="005E019A">
            <w:pPr>
              <w:spacing w:line="360" w:lineRule="auto"/>
              <w:rPr>
                <w:rFonts w:cs="Arial"/>
                <w:b/>
              </w:rPr>
            </w:pPr>
            <w:r w:rsidRPr="002B1547">
              <w:rPr>
                <w:rFonts w:cs="Arial"/>
                <w:b/>
              </w:rPr>
              <w:t>Success End</w:t>
            </w:r>
          </w:p>
        </w:tc>
        <w:tc>
          <w:tcPr>
            <w:tcW w:w="6502" w:type="dxa"/>
            <w:gridSpan w:val="2"/>
          </w:tcPr>
          <w:p w14:paraId="41386A88" w14:textId="77777777" w:rsidR="006F44C8" w:rsidRPr="002B1547" w:rsidRDefault="006F44C8" w:rsidP="005E019A">
            <w:pPr>
              <w:spacing w:line="360" w:lineRule="auto"/>
              <w:rPr>
                <w:rFonts w:cs="Arial"/>
              </w:rPr>
            </w:pPr>
            <w:r>
              <w:rPr>
                <w:rFonts w:cs="Arial"/>
              </w:rPr>
              <w:t>All and only the required services are identified.</w:t>
            </w:r>
          </w:p>
        </w:tc>
      </w:tr>
      <w:tr w:rsidR="006F44C8" w:rsidRPr="002B1547" w14:paraId="306F1C19" w14:textId="77777777" w:rsidTr="005E019A">
        <w:tc>
          <w:tcPr>
            <w:tcW w:w="2354" w:type="dxa"/>
          </w:tcPr>
          <w:p w14:paraId="55EDF1C4" w14:textId="77777777" w:rsidR="006F44C8" w:rsidRPr="002B1547" w:rsidRDefault="006F44C8" w:rsidP="005E019A">
            <w:pPr>
              <w:spacing w:line="360" w:lineRule="auto"/>
              <w:rPr>
                <w:rFonts w:cs="Arial"/>
                <w:b/>
              </w:rPr>
            </w:pPr>
            <w:r w:rsidRPr="002B1547">
              <w:rPr>
                <w:rFonts w:cs="Arial"/>
                <w:b/>
              </w:rPr>
              <w:t>Failure End</w:t>
            </w:r>
          </w:p>
        </w:tc>
        <w:tc>
          <w:tcPr>
            <w:tcW w:w="6502" w:type="dxa"/>
            <w:gridSpan w:val="2"/>
          </w:tcPr>
          <w:p w14:paraId="2460CB97" w14:textId="77777777" w:rsidR="006F44C8" w:rsidRPr="002B1547" w:rsidRDefault="006F44C8" w:rsidP="005E019A">
            <w:pPr>
              <w:spacing w:line="360" w:lineRule="auto"/>
              <w:rPr>
                <w:rFonts w:cs="Arial"/>
              </w:rPr>
            </w:pPr>
            <w:r>
              <w:rPr>
                <w:rFonts w:cs="Arial"/>
              </w:rPr>
              <w:t>Required services not (fully or exclusively) identified.</w:t>
            </w:r>
          </w:p>
        </w:tc>
      </w:tr>
      <w:tr w:rsidR="006F44C8" w:rsidRPr="002B1547" w14:paraId="15E5DAC1" w14:textId="77777777" w:rsidTr="005E019A">
        <w:tc>
          <w:tcPr>
            <w:tcW w:w="2354" w:type="dxa"/>
          </w:tcPr>
          <w:p w14:paraId="3195C66C" w14:textId="77777777" w:rsidR="006F44C8" w:rsidRPr="002B1547" w:rsidRDefault="006F44C8" w:rsidP="005E019A">
            <w:pPr>
              <w:spacing w:line="360" w:lineRule="auto"/>
              <w:rPr>
                <w:rFonts w:cs="Arial"/>
                <w:b/>
              </w:rPr>
            </w:pPr>
            <w:r w:rsidRPr="002B1547">
              <w:rPr>
                <w:rFonts w:cs="Arial"/>
                <w:b/>
              </w:rPr>
              <w:lastRenderedPageBreak/>
              <w:t xml:space="preserve">Primary &amp; </w:t>
            </w:r>
          </w:p>
          <w:p w14:paraId="59E9E0D2" w14:textId="77777777" w:rsidR="006F44C8" w:rsidRPr="002B1547" w:rsidRDefault="006F44C8" w:rsidP="005E019A">
            <w:pPr>
              <w:spacing w:line="360" w:lineRule="auto"/>
              <w:rPr>
                <w:rFonts w:cs="Arial"/>
                <w:b/>
              </w:rPr>
            </w:pPr>
            <w:r w:rsidRPr="002B1547">
              <w:rPr>
                <w:rFonts w:cs="Arial"/>
                <w:b/>
              </w:rPr>
              <w:t>Secondary Actors</w:t>
            </w:r>
          </w:p>
        </w:tc>
        <w:tc>
          <w:tcPr>
            <w:tcW w:w="6502" w:type="dxa"/>
            <w:gridSpan w:val="2"/>
          </w:tcPr>
          <w:p w14:paraId="7C62ABFB" w14:textId="77777777" w:rsidR="006F44C8" w:rsidRPr="002B1547" w:rsidRDefault="006F44C8" w:rsidP="005E019A">
            <w:pPr>
              <w:spacing w:line="360" w:lineRule="auto"/>
              <w:rPr>
                <w:rFonts w:cs="Arial"/>
              </w:rPr>
            </w:pPr>
            <w:r w:rsidRPr="002B1547">
              <w:rPr>
                <w:rFonts w:cs="Arial"/>
              </w:rPr>
              <w:t xml:space="preserve">Primary: </w:t>
            </w:r>
            <w:r>
              <w:rPr>
                <w:rFonts w:cs="Arial"/>
              </w:rPr>
              <w:t>application composer</w:t>
            </w:r>
          </w:p>
          <w:p w14:paraId="706CB843" w14:textId="77777777" w:rsidR="006F44C8" w:rsidRPr="002B1547" w:rsidRDefault="006F44C8" w:rsidP="005E019A">
            <w:pPr>
              <w:spacing w:line="360" w:lineRule="auto"/>
              <w:rPr>
                <w:rFonts w:cs="Arial"/>
              </w:rPr>
            </w:pPr>
          </w:p>
        </w:tc>
      </w:tr>
      <w:tr w:rsidR="006F44C8" w:rsidRPr="002B1547" w14:paraId="307E151F" w14:textId="77777777" w:rsidTr="005E019A">
        <w:trPr>
          <w:trHeight w:val="425"/>
        </w:trPr>
        <w:tc>
          <w:tcPr>
            <w:tcW w:w="2354" w:type="dxa"/>
          </w:tcPr>
          <w:p w14:paraId="2E05CDB2" w14:textId="77777777" w:rsidR="006F44C8" w:rsidRPr="002B1547" w:rsidRDefault="006F44C8" w:rsidP="005E019A">
            <w:pPr>
              <w:spacing w:line="360" w:lineRule="auto"/>
              <w:rPr>
                <w:rFonts w:cs="Arial"/>
                <w:b/>
              </w:rPr>
            </w:pPr>
            <w:r w:rsidRPr="002B1547">
              <w:rPr>
                <w:rFonts w:cs="Arial"/>
                <w:b/>
              </w:rPr>
              <w:t>Trigger</w:t>
            </w:r>
          </w:p>
        </w:tc>
        <w:tc>
          <w:tcPr>
            <w:tcW w:w="6502" w:type="dxa"/>
            <w:gridSpan w:val="2"/>
          </w:tcPr>
          <w:p w14:paraId="2FB0E641" w14:textId="77777777" w:rsidR="006F44C8" w:rsidRPr="002B1547" w:rsidRDefault="006F44C8" w:rsidP="005E019A">
            <w:pPr>
              <w:spacing w:line="360" w:lineRule="auto"/>
              <w:rPr>
                <w:rFonts w:cs="Arial"/>
              </w:rPr>
            </w:pPr>
            <w:r>
              <w:rPr>
                <w:rFonts w:cs="Arial"/>
              </w:rPr>
              <w:t xml:space="preserve">Application execution. </w:t>
            </w:r>
          </w:p>
        </w:tc>
      </w:tr>
      <w:tr w:rsidR="006F44C8" w:rsidRPr="002B1547" w14:paraId="1BEE07D5" w14:textId="77777777" w:rsidTr="005E019A">
        <w:trPr>
          <w:cantSplit/>
          <w:trHeight w:val="48"/>
        </w:trPr>
        <w:tc>
          <w:tcPr>
            <w:tcW w:w="2354" w:type="dxa"/>
            <w:vMerge w:val="restart"/>
          </w:tcPr>
          <w:p w14:paraId="6FFD0101" w14:textId="77777777" w:rsidR="006F44C8" w:rsidRPr="002B1547" w:rsidRDefault="006F44C8" w:rsidP="005E019A">
            <w:pPr>
              <w:spacing w:line="360" w:lineRule="auto"/>
              <w:rPr>
                <w:rFonts w:cs="Arial"/>
                <w:b/>
              </w:rPr>
            </w:pPr>
            <w:r w:rsidRPr="002B1547">
              <w:rPr>
                <w:rFonts w:cs="Arial"/>
                <w:b/>
              </w:rPr>
              <w:t>Description</w:t>
            </w:r>
          </w:p>
        </w:tc>
        <w:tc>
          <w:tcPr>
            <w:tcW w:w="761" w:type="dxa"/>
          </w:tcPr>
          <w:p w14:paraId="581C6CC9" w14:textId="77777777" w:rsidR="006F44C8" w:rsidRPr="002B1547" w:rsidRDefault="006F44C8" w:rsidP="005E019A">
            <w:pPr>
              <w:spacing w:line="360" w:lineRule="auto"/>
              <w:rPr>
                <w:rFonts w:cs="Arial"/>
                <w:b/>
              </w:rPr>
            </w:pPr>
            <w:r w:rsidRPr="002B1547">
              <w:rPr>
                <w:rFonts w:cs="Arial"/>
                <w:b/>
              </w:rPr>
              <w:t>Step</w:t>
            </w:r>
          </w:p>
        </w:tc>
        <w:tc>
          <w:tcPr>
            <w:tcW w:w="5741" w:type="dxa"/>
          </w:tcPr>
          <w:p w14:paraId="55864ABD" w14:textId="77777777" w:rsidR="006F44C8" w:rsidRPr="002B1547" w:rsidRDefault="006F44C8" w:rsidP="005E019A">
            <w:pPr>
              <w:spacing w:line="360" w:lineRule="auto"/>
              <w:rPr>
                <w:rFonts w:cs="Arial"/>
                <w:b/>
              </w:rPr>
            </w:pPr>
            <w:r w:rsidRPr="002B1547">
              <w:rPr>
                <w:rFonts w:cs="Arial"/>
                <w:b/>
              </w:rPr>
              <w:t>Action</w:t>
            </w:r>
          </w:p>
        </w:tc>
      </w:tr>
      <w:tr w:rsidR="006F44C8" w:rsidRPr="002B1547" w14:paraId="7798C56E" w14:textId="77777777" w:rsidTr="005E019A">
        <w:trPr>
          <w:cantSplit/>
          <w:trHeight w:val="48"/>
        </w:trPr>
        <w:tc>
          <w:tcPr>
            <w:tcW w:w="2354" w:type="dxa"/>
            <w:vMerge/>
          </w:tcPr>
          <w:p w14:paraId="15AF41AF" w14:textId="77777777" w:rsidR="006F44C8" w:rsidRPr="002B1547" w:rsidRDefault="006F44C8" w:rsidP="005E019A">
            <w:pPr>
              <w:spacing w:line="360" w:lineRule="auto"/>
              <w:rPr>
                <w:rFonts w:cs="Arial"/>
                <w:b/>
              </w:rPr>
            </w:pPr>
          </w:p>
        </w:tc>
        <w:tc>
          <w:tcPr>
            <w:tcW w:w="761" w:type="dxa"/>
          </w:tcPr>
          <w:p w14:paraId="7F779F1A" w14:textId="77777777" w:rsidR="006F44C8" w:rsidRPr="002B1547" w:rsidRDefault="006F44C8" w:rsidP="005E019A">
            <w:pPr>
              <w:spacing w:line="360" w:lineRule="auto"/>
              <w:jc w:val="center"/>
              <w:rPr>
                <w:rFonts w:cs="Arial"/>
              </w:rPr>
            </w:pPr>
            <w:r w:rsidRPr="002B1547">
              <w:rPr>
                <w:rFonts w:cs="Arial"/>
              </w:rPr>
              <w:t>1</w:t>
            </w:r>
            <w:r>
              <w:rPr>
                <w:rFonts w:cs="Arial"/>
              </w:rPr>
              <w:t>.</w:t>
            </w:r>
          </w:p>
        </w:tc>
        <w:tc>
          <w:tcPr>
            <w:tcW w:w="5741" w:type="dxa"/>
          </w:tcPr>
          <w:p w14:paraId="2B1FA20E" w14:textId="77777777" w:rsidR="006F44C8" w:rsidRPr="002B1547" w:rsidRDefault="006F44C8" w:rsidP="005E019A">
            <w:pPr>
              <w:spacing w:line="360" w:lineRule="auto"/>
              <w:rPr>
                <w:rFonts w:cs="Arial"/>
              </w:rPr>
            </w:pPr>
            <w:r>
              <w:rPr>
                <w:rFonts w:cs="Arial"/>
              </w:rPr>
              <w:t>User provides a set of information requirements.</w:t>
            </w:r>
          </w:p>
        </w:tc>
      </w:tr>
      <w:tr w:rsidR="006F44C8" w:rsidRPr="002B1547" w14:paraId="505FAA38" w14:textId="77777777" w:rsidTr="005E019A">
        <w:trPr>
          <w:cantSplit/>
          <w:trHeight w:val="48"/>
        </w:trPr>
        <w:tc>
          <w:tcPr>
            <w:tcW w:w="2354" w:type="dxa"/>
            <w:vMerge/>
          </w:tcPr>
          <w:p w14:paraId="3ADAFEB4" w14:textId="77777777" w:rsidR="006F44C8" w:rsidRPr="002B1547" w:rsidRDefault="006F44C8" w:rsidP="005E019A">
            <w:pPr>
              <w:spacing w:line="360" w:lineRule="auto"/>
              <w:rPr>
                <w:rFonts w:cs="Arial"/>
                <w:b/>
              </w:rPr>
            </w:pPr>
          </w:p>
        </w:tc>
        <w:tc>
          <w:tcPr>
            <w:tcW w:w="761" w:type="dxa"/>
          </w:tcPr>
          <w:p w14:paraId="7E6A0F09" w14:textId="77777777" w:rsidR="006F44C8" w:rsidRPr="002B1547" w:rsidRDefault="006F44C8" w:rsidP="005E019A">
            <w:pPr>
              <w:spacing w:line="360" w:lineRule="auto"/>
              <w:jc w:val="center"/>
              <w:rPr>
                <w:rFonts w:cs="Arial"/>
              </w:rPr>
            </w:pPr>
            <w:r>
              <w:rPr>
                <w:rFonts w:cs="Arial"/>
              </w:rPr>
              <w:t>2.</w:t>
            </w:r>
          </w:p>
        </w:tc>
        <w:tc>
          <w:tcPr>
            <w:tcW w:w="5741" w:type="dxa"/>
          </w:tcPr>
          <w:p w14:paraId="45CFCFB2" w14:textId="77777777" w:rsidR="006F44C8" w:rsidRDefault="006F44C8" w:rsidP="005E019A">
            <w:pPr>
              <w:spacing w:line="360" w:lineRule="auto"/>
              <w:rPr>
                <w:rFonts w:cs="Arial"/>
              </w:rPr>
            </w:pPr>
            <w:r>
              <w:rPr>
                <w:rFonts w:cs="Arial"/>
              </w:rPr>
              <w:t>WFS services capable of satisfying the information requirements are identified.</w:t>
            </w:r>
          </w:p>
        </w:tc>
      </w:tr>
      <w:tr w:rsidR="006F44C8" w:rsidRPr="002B1547" w14:paraId="0292143F" w14:textId="77777777" w:rsidTr="005E019A">
        <w:trPr>
          <w:cantSplit/>
          <w:trHeight w:val="120"/>
        </w:trPr>
        <w:tc>
          <w:tcPr>
            <w:tcW w:w="2354" w:type="dxa"/>
            <w:vMerge w:val="restart"/>
          </w:tcPr>
          <w:p w14:paraId="0111F5EC" w14:textId="77777777" w:rsidR="006F44C8" w:rsidRPr="002B1547" w:rsidRDefault="006F44C8" w:rsidP="005E019A">
            <w:pPr>
              <w:spacing w:line="360" w:lineRule="auto"/>
              <w:rPr>
                <w:rFonts w:cs="Arial"/>
                <w:b/>
              </w:rPr>
            </w:pPr>
            <w:r w:rsidRPr="002B1547">
              <w:rPr>
                <w:rFonts w:cs="Arial"/>
                <w:b/>
              </w:rPr>
              <w:t>Extensions</w:t>
            </w:r>
          </w:p>
        </w:tc>
        <w:tc>
          <w:tcPr>
            <w:tcW w:w="761" w:type="dxa"/>
          </w:tcPr>
          <w:p w14:paraId="29140E77" w14:textId="77777777" w:rsidR="006F44C8" w:rsidRPr="002B1547" w:rsidRDefault="006F44C8" w:rsidP="005E019A">
            <w:pPr>
              <w:spacing w:line="360" w:lineRule="auto"/>
              <w:rPr>
                <w:rFonts w:cs="Arial"/>
                <w:b/>
              </w:rPr>
            </w:pPr>
            <w:r w:rsidRPr="002B1547">
              <w:rPr>
                <w:rFonts w:cs="Arial"/>
                <w:b/>
              </w:rPr>
              <w:t>Step</w:t>
            </w:r>
          </w:p>
        </w:tc>
        <w:tc>
          <w:tcPr>
            <w:tcW w:w="5741" w:type="dxa"/>
          </w:tcPr>
          <w:p w14:paraId="017BB9C3"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06CC50DD" w14:textId="77777777" w:rsidTr="005E019A">
        <w:trPr>
          <w:cantSplit/>
          <w:trHeight w:val="120"/>
        </w:trPr>
        <w:tc>
          <w:tcPr>
            <w:tcW w:w="2354" w:type="dxa"/>
            <w:vMerge/>
          </w:tcPr>
          <w:p w14:paraId="391F58AB" w14:textId="77777777" w:rsidR="006F44C8" w:rsidRPr="002B1547" w:rsidRDefault="006F44C8" w:rsidP="005E019A">
            <w:pPr>
              <w:spacing w:line="360" w:lineRule="auto"/>
              <w:rPr>
                <w:rFonts w:cs="Arial"/>
                <w:b/>
              </w:rPr>
            </w:pPr>
          </w:p>
        </w:tc>
        <w:tc>
          <w:tcPr>
            <w:tcW w:w="761" w:type="dxa"/>
          </w:tcPr>
          <w:p w14:paraId="0299600E" w14:textId="77777777" w:rsidR="006F44C8" w:rsidRPr="002B1547" w:rsidRDefault="006F44C8" w:rsidP="005E019A">
            <w:pPr>
              <w:spacing w:line="360" w:lineRule="auto"/>
              <w:rPr>
                <w:rFonts w:cs="Arial"/>
              </w:rPr>
            </w:pPr>
          </w:p>
        </w:tc>
        <w:tc>
          <w:tcPr>
            <w:tcW w:w="5741" w:type="dxa"/>
          </w:tcPr>
          <w:p w14:paraId="5106A3F2" w14:textId="77777777" w:rsidR="006F44C8" w:rsidRPr="002B1547" w:rsidRDefault="006F44C8" w:rsidP="005E019A">
            <w:pPr>
              <w:spacing w:line="360" w:lineRule="auto"/>
              <w:rPr>
                <w:rFonts w:cs="Arial"/>
              </w:rPr>
            </w:pPr>
          </w:p>
        </w:tc>
      </w:tr>
      <w:tr w:rsidR="006F44C8" w:rsidRPr="002B1547" w14:paraId="0FB79654" w14:textId="77777777" w:rsidTr="005E019A">
        <w:trPr>
          <w:cantSplit/>
          <w:trHeight w:val="120"/>
        </w:trPr>
        <w:tc>
          <w:tcPr>
            <w:tcW w:w="2354" w:type="dxa"/>
            <w:vMerge w:val="restart"/>
          </w:tcPr>
          <w:p w14:paraId="6746DF83" w14:textId="77777777" w:rsidR="006F44C8" w:rsidRPr="002B1547" w:rsidRDefault="006F44C8" w:rsidP="005E019A">
            <w:pPr>
              <w:spacing w:line="360" w:lineRule="auto"/>
              <w:rPr>
                <w:rFonts w:cs="Arial"/>
                <w:b/>
              </w:rPr>
            </w:pPr>
            <w:r w:rsidRPr="002B1547">
              <w:rPr>
                <w:rFonts w:cs="Arial"/>
                <w:b/>
              </w:rPr>
              <w:t>Variations</w:t>
            </w:r>
          </w:p>
        </w:tc>
        <w:tc>
          <w:tcPr>
            <w:tcW w:w="761" w:type="dxa"/>
          </w:tcPr>
          <w:p w14:paraId="24F98B65" w14:textId="77777777" w:rsidR="006F44C8" w:rsidRPr="002B1547" w:rsidRDefault="006F44C8" w:rsidP="005E019A">
            <w:pPr>
              <w:spacing w:line="360" w:lineRule="auto"/>
              <w:rPr>
                <w:rFonts w:cs="Arial"/>
                <w:b/>
              </w:rPr>
            </w:pPr>
            <w:r w:rsidRPr="002B1547">
              <w:rPr>
                <w:rFonts w:cs="Arial"/>
                <w:b/>
              </w:rPr>
              <w:t>Step</w:t>
            </w:r>
          </w:p>
        </w:tc>
        <w:tc>
          <w:tcPr>
            <w:tcW w:w="5741" w:type="dxa"/>
          </w:tcPr>
          <w:p w14:paraId="14655D43"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03159BB7" w14:textId="77777777" w:rsidTr="005E019A">
        <w:trPr>
          <w:cantSplit/>
          <w:trHeight w:val="113"/>
        </w:trPr>
        <w:tc>
          <w:tcPr>
            <w:tcW w:w="2354" w:type="dxa"/>
            <w:vMerge/>
          </w:tcPr>
          <w:p w14:paraId="110ED6D5" w14:textId="77777777" w:rsidR="006F44C8" w:rsidRPr="002B1547" w:rsidRDefault="006F44C8" w:rsidP="005E019A">
            <w:pPr>
              <w:spacing w:line="360" w:lineRule="auto"/>
              <w:rPr>
                <w:rFonts w:cs="Arial"/>
                <w:b/>
              </w:rPr>
            </w:pPr>
          </w:p>
        </w:tc>
        <w:tc>
          <w:tcPr>
            <w:tcW w:w="761" w:type="dxa"/>
          </w:tcPr>
          <w:p w14:paraId="01545358" w14:textId="77777777" w:rsidR="006F44C8" w:rsidRPr="002B1547" w:rsidRDefault="006F44C8" w:rsidP="005E019A">
            <w:pPr>
              <w:spacing w:line="360" w:lineRule="auto"/>
              <w:jc w:val="center"/>
              <w:rPr>
                <w:rFonts w:cs="Arial"/>
              </w:rPr>
            </w:pPr>
          </w:p>
        </w:tc>
        <w:tc>
          <w:tcPr>
            <w:tcW w:w="5741" w:type="dxa"/>
          </w:tcPr>
          <w:p w14:paraId="1B0DFFA8" w14:textId="77777777" w:rsidR="006F44C8" w:rsidRPr="002B1547" w:rsidRDefault="006F44C8" w:rsidP="005E019A">
            <w:pPr>
              <w:spacing w:line="360" w:lineRule="auto"/>
              <w:rPr>
                <w:rFonts w:cs="Arial"/>
              </w:rPr>
            </w:pPr>
          </w:p>
        </w:tc>
      </w:tr>
      <w:tr w:rsidR="006F44C8" w:rsidRPr="002B1547" w14:paraId="78FE23F6" w14:textId="77777777" w:rsidTr="005E019A">
        <w:tc>
          <w:tcPr>
            <w:tcW w:w="2354" w:type="dxa"/>
          </w:tcPr>
          <w:p w14:paraId="6F0365A0" w14:textId="77777777" w:rsidR="006F44C8" w:rsidRPr="002B1547" w:rsidRDefault="006F44C8" w:rsidP="005E019A">
            <w:pPr>
              <w:spacing w:line="360" w:lineRule="auto"/>
              <w:rPr>
                <w:rFonts w:cs="Arial"/>
                <w:b/>
              </w:rPr>
            </w:pPr>
            <w:r w:rsidRPr="002B1547">
              <w:rPr>
                <w:rFonts w:cs="Arial"/>
                <w:b/>
              </w:rPr>
              <w:t>Related Information</w:t>
            </w:r>
          </w:p>
        </w:tc>
        <w:tc>
          <w:tcPr>
            <w:tcW w:w="6502" w:type="dxa"/>
            <w:gridSpan w:val="2"/>
          </w:tcPr>
          <w:p w14:paraId="705E9EC7" w14:textId="77777777" w:rsidR="006F44C8" w:rsidRPr="002B1547" w:rsidRDefault="006F44C8" w:rsidP="005E019A">
            <w:pPr>
              <w:spacing w:line="360" w:lineRule="auto"/>
              <w:rPr>
                <w:rFonts w:cs="Arial"/>
              </w:rPr>
            </w:pPr>
          </w:p>
        </w:tc>
      </w:tr>
      <w:tr w:rsidR="006F44C8" w:rsidRPr="002B1547" w14:paraId="3A900049" w14:textId="77777777" w:rsidTr="005E019A">
        <w:tc>
          <w:tcPr>
            <w:tcW w:w="2354" w:type="dxa"/>
          </w:tcPr>
          <w:p w14:paraId="48B69552" w14:textId="77777777" w:rsidR="006F44C8" w:rsidRPr="002B1547" w:rsidRDefault="006F44C8" w:rsidP="005E019A">
            <w:pPr>
              <w:spacing w:line="360" w:lineRule="auto"/>
              <w:rPr>
                <w:rFonts w:cs="Arial"/>
                <w:b/>
              </w:rPr>
            </w:pPr>
            <w:r w:rsidRPr="002B1547">
              <w:rPr>
                <w:rFonts w:cs="Arial"/>
                <w:b/>
              </w:rPr>
              <w:t>Priority</w:t>
            </w:r>
          </w:p>
        </w:tc>
        <w:tc>
          <w:tcPr>
            <w:tcW w:w="6502" w:type="dxa"/>
            <w:gridSpan w:val="2"/>
          </w:tcPr>
          <w:p w14:paraId="1F8B357F" w14:textId="77777777" w:rsidR="006F44C8" w:rsidRPr="002B1547" w:rsidRDefault="006F44C8" w:rsidP="005E019A">
            <w:pPr>
              <w:spacing w:line="360" w:lineRule="auto"/>
              <w:rPr>
                <w:rFonts w:cs="Arial"/>
              </w:rPr>
            </w:pPr>
            <w:r w:rsidRPr="002B1547">
              <w:rPr>
                <w:rFonts w:cs="Arial"/>
              </w:rPr>
              <w:t>High</w:t>
            </w:r>
          </w:p>
        </w:tc>
      </w:tr>
      <w:tr w:rsidR="006F44C8" w:rsidRPr="002B1547" w14:paraId="2B5A2C9B" w14:textId="77777777" w:rsidTr="005E019A">
        <w:tc>
          <w:tcPr>
            <w:tcW w:w="2354" w:type="dxa"/>
          </w:tcPr>
          <w:p w14:paraId="4167BE5F" w14:textId="77777777" w:rsidR="006F44C8" w:rsidRPr="002B1547" w:rsidRDefault="006F44C8" w:rsidP="005E019A">
            <w:pPr>
              <w:spacing w:line="360" w:lineRule="auto"/>
              <w:rPr>
                <w:rFonts w:cs="Arial"/>
                <w:b/>
              </w:rPr>
            </w:pPr>
            <w:r w:rsidRPr="002B1547">
              <w:rPr>
                <w:rFonts w:cs="Arial"/>
                <w:b/>
              </w:rPr>
              <w:t>Performance</w:t>
            </w:r>
          </w:p>
        </w:tc>
        <w:tc>
          <w:tcPr>
            <w:tcW w:w="6502" w:type="dxa"/>
            <w:gridSpan w:val="2"/>
          </w:tcPr>
          <w:p w14:paraId="43FF11C9" w14:textId="77777777" w:rsidR="006F44C8" w:rsidRPr="002B1547" w:rsidRDefault="006F44C8" w:rsidP="005E019A">
            <w:pPr>
              <w:spacing w:line="360" w:lineRule="auto"/>
              <w:rPr>
                <w:rFonts w:cs="Arial"/>
              </w:rPr>
            </w:pPr>
            <w:r>
              <w:rPr>
                <w:rFonts w:cs="Arial"/>
              </w:rPr>
              <w:t>TBD</w:t>
            </w:r>
          </w:p>
        </w:tc>
      </w:tr>
      <w:tr w:rsidR="006F44C8" w:rsidRPr="002B1547" w14:paraId="49AC0B25" w14:textId="77777777" w:rsidTr="005E019A">
        <w:tc>
          <w:tcPr>
            <w:tcW w:w="2354" w:type="dxa"/>
          </w:tcPr>
          <w:p w14:paraId="3D6DEEF4" w14:textId="77777777" w:rsidR="006F44C8" w:rsidRPr="002B1547" w:rsidRDefault="006F44C8" w:rsidP="005E019A">
            <w:pPr>
              <w:spacing w:line="360" w:lineRule="auto"/>
              <w:rPr>
                <w:rFonts w:cs="Arial"/>
                <w:b/>
              </w:rPr>
            </w:pPr>
            <w:r w:rsidRPr="002B1547">
              <w:rPr>
                <w:rFonts w:cs="Arial"/>
                <w:b/>
              </w:rPr>
              <w:t>Frequency</w:t>
            </w:r>
          </w:p>
        </w:tc>
        <w:tc>
          <w:tcPr>
            <w:tcW w:w="6502" w:type="dxa"/>
            <w:gridSpan w:val="2"/>
          </w:tcPr>
          <w:p w14:paraId="3D74ECC5" w14:textId="77777777" w:rsidR="006F44C8" w:rsidRPr="002B1547" w:rsidRDefault="006F44C8" w:rsidP="005E019A">
            <w:pPr>
              <w:spacing w:line="360" w:lineRule="auto"/>
              <w:rPr>
                <w:rFonts w:cs="Arial"/>
              </w:rPr>
            </w:pPr>
            <w:r>
              <w:rPr>
                <w:rFonts w:cs="Arial"/>
              </w:rPr>
              <w:t>High</w:t>
            </w:r>
          </w:p>
        </w:tc>
      </w:tr>
      <w:tr w:rsidR="006F44C8" w:rsidRPr="002B1547" w14:paraId="66FB08A1" w14:textId="77777777" w:rsidTr="005E019A">
        <w:tc>
          <w:tcPr>
            <w:tcW w:w="2354" w:type="dxa"/>
          </w:tcPr>
          <w:p w14:paraId="68347284" w14:textId="77777777" w:rsidR="006F44C8" w:rsidRPr="002B1547" w:rsidRDefault="006F44C8" w:rsidP="005E019A">
            <w:pPr>
              <w:spacing w:line="360" w:lineRule="auto"/>
              <w:rPr>
                <w:rFonts w:cs="Arial"/>
                <w:b/>
              </w:rPr>
            </w:pPr>
            <w:r w:rsidRPr="002B1547">
              <w:rPr>
                <w:rFonts w:cs="Arial"/>
                <w:b/>
              </w:rPr>
              <w:t>Open Issues</w:t>
            </w:r>
          </w:p>
        </w:tc>
        <w:tc>
          <w:tcPr>
            <w:tcW w:w="6502" w:type="dxa"/>
            <w:gridSpan w:val="2"/>
          </w:tcPr>
          <w:p w14:paraId="3F1A1742" w14:textId="77777777" w:rsidR="006F44C8" w:rsidRPr="002B1547" w:rsidRDefault="006F44C8" w:rsidP="005E019A">
            <w:pPr>
              <w:spacing w:line="360" w:lineRule="auto"/>
              <w:rPr>
                <w:rFonts w:cs="Arial"/>
              </w:rPr>
            </w:pPr>
          </w:p>
        </w:tc>
      </w:tr>
    </w:tbl>
    <w:p w14:paraId="7C5753E2" w14:textId="77777777" w:rsidR="006F44C8" w:rsidRPr="007A0043" w:rsidRDefault="006F44C8" w:rsidP="006F44C8"/>
    <w:p w14:paraId="3D39F0A0" w14:textId="77777777" w:rsidR="006F44C8" w:rsidRDefault="006F44C8" w:rsidP="00E80D3C">
      <w:pPr>
        <w:pStyle w:val="Heading3"/>
      </w:pPr>
      <w:bookmarkStart w:id="141" w:name="_Toc19780969"/>
      <w:r>
        <w:t>System Design</w:t>
      </w:r>
      <w:bookmarkEnd w:id="141"/>
    </w:p>
    <w:p w14:paraId="72D0F6C6" w14:textId="611EAF5B" w:rsidR="006F44C8" w:rsidRDefault="006F44C8" w:rsidP="006F44C8">
      <w:r>
        <w:t>Illustrated in</w:t>
      </w:r>
      <w:r w:rsidR="00F924D9">
        <w:t xml:space="preserve"> </w:t>
      </w:r>
      <w:r w:rsidR="00F924D9">
        <w:fldChar w:fldCharType="begin"/>
      </w:r>
      <w:r w:rsidR="00F924D9">
        <w:instrText xml:space="preserve"> REF _Ref520748895 \h </w:instrText>
      </w:r>
      <w:r w:rsidR="00F924D9">
        <w:fldChar w:fldCharType="separate"/>
      </w:r>
      <w:r w:rsidR="00B371C7">
        <w:t xml:space="preserve">Figure </w:t>
      </w:r>
      <w:r w:rsidR="00B371C7">
        <w:rPr>
          <w:noProof/>
        </w:rPr>
        <w:t>9</w:t>
      </w:r>
      <w:r w:rsidR="00F924D9">
        <w:fldChar w:fldCharType="end"/>
      </w:r>
      <w:r>
        <w:t>, the creation of ITS applications using the IT-SoS framework is supported within the iCity project with three key components: the WFS creator, which supports the definition of individual services; the Application creator, which supports the definition of applications as processes; and the Application engine, which supports the automated composition and execution of services.</w:t>
      </w:r>
    </w:p>
    <w:p w14:paraId="5598032A" w14:textId="77777777" w:rsidR="006F44C8" w:rsidRDefault="006F44C8" w:rsidP="006F44C8">
      <w:pPr>
        <w:rPr>
          <w:b/>
          <w:bCs/>
        </w:rPr>
      </w:pPr>
    </w:p>
    <w:p w14:paraId="43BE3833" w14:textId="35BC922B" w:rsidR="006F44C8" w:rsidRDefault="006F44C8" w:rsidP="006F44C8">
      <w:r w:rsidRPr="004D6B66">
        <w:rPr>
          <w:i/>
        </w:rPr>
        <w:t>The WFS Creator</w:t>
      </w:r>
      <w:r>
        <w:t xml:space="preserve"> (illustrated in</w:t>
      </w:r>
      <w:r w:rsidR="00F924D9">
        <w:t xml:space="preserve"> </w:t>
      </w:r>
      <w:r w:rsidR="00F924D9">
        <w:fldChar w:fldCharType="begin"/>
      </w:r>
      <w:r w:rsidR="00F924D9">
        <w:instrText xml:space="preserve"> REF _Ref520748914 \h </w:instrText>
      </w:r>
      <w:r w:rsidR="00F924D9">
        <w:fldChar w:fldCharType="separate"/>
      </w:r>
      <w:r w:rsidR="00B371C7">
        <w:t xml:space="preserve">Figure </w:t>
      </w:r>
      <w:r w:rsidR="00B371C7">
        <w:rPr>
          <w:noProof/>
        </w:rPr>
        <w:t>10</w:t>
      </w:r>
      <w:r w:rsidR="00F924D9">
        <w:fldChar w:fldCharType="end"/>
      </w:r>
      <w:r>
        <w:t>) supports the creation of a WFS service from some existing data source. The WFS is created and published to the ArcGIS server. Additional metadata is also collected during the creation process in order to achieve a complete description of the service (e.g. the equipment it uses, the information it provides). This description is mapped into a formal representation using terminology defined in the iCity ontology, and stored in a triplestore which may be accessed as required by other components.</w:t>
      </w:r>
    </w:p>
    <w:p w14:paraId="737EE37A" w14:textId="77777777" w:rsidR="006F44C8" w:rsidRDefault="006F44C8" w:rsidP="006F44C8"/>
    <w:p w14:paraId="65E9AF30" w14:textId="77777777" w:rsidR="006F44C8" w:rsidRDefault="006F44C8" w:rsidP="006F44C8">
      <w:r w:rsidRPr="004D6B66">
        <w:rPr>
          <w:i/>
        </w:rPr>
        <w:t>The Application Creator</w:t>
      </w:r>
      <w:r>
        <w:t xml:space="preserve"> component supports the definition of ITS applications – in particular the context-specific decomposition of the underlying process (including accounting for possible dependencies between sub-processes). As with the creation of WFS services, each application definition shall be mapped into an ontology-based representation in the IT-SoS triplestore.</w:t>
      </w:r>
    </w:p>
    <w:p w14:paraId="50F2A59E" w14:textId="77777777" w:rsidR="006F44C8" w:rsidRDefault="006F44C8" w:rsidP="006F44C8"/>
    <w:p w14:paraId="07C88ECB" w14:textId="07DFAC15" w:rsidR="006F44C8" w:rsidRDefault="006F44C8" w:rsidP="006F44C8">
      <w:r w:rsidRPr="004D6B66">
        <w:rPr>
          <w:i/>
        </w:rPr>
        <w:lastRenderedPageBreak/>
        <w:t>The iCity ITS Application</w:t>
      </w:r>
      <w:r>
        <w:rPr>
          <w:i/>
        </w:rPr>
        <w:t xml:space="preserve"> Engine</w:t>
      </w:r>
      <w:r>
        <w:t xml:space="preserve"> (illustrated in</w:t>
      </w:r>
      <w:r w:rsidR="00F924D9">
        <w:t xml:space="preserve"> </w:t>
      </w:r>
      <w:r w:rsidR="00F924D9">
        <w:fldChar w:fldCharType="begin"/>
      </w:r>
      <w:r w:rsidR="00F924D9">
        <w:instrText xml:space="preserve"> REF _Ref520748942 \h </w:instrText>
      </w:r>
      <w:r w:rsidR="00F924D9">
        <w:fldChar w:fldCharType="separate"/>
      </w:r>
      <w:r w:rsidR="00B371C7">
        <w:t xml:space="preserve">Figure </w:t>
      </w:r>
      <w:r w:rsidR="00B371C7">
        <w:rPr>
          <w:noProof/>
        </w:rPr>
        <w:t>11</w:t>
      </w:r>
      <w:r w:rsidR="00F924D9">
        <w:fldChar w:fldCharType="end"/>
      </w:r>
      <w:r>
        <w:t xml:space="preserve">) is responsible for building and executing ITS applications on-the-fly, according to the definitions specified by the ITS Application Creator. </w:t>
      </w:r>
    </w:p>
    <w:p w14:paraId="341AC6E8" w14:textId="77777777" w:rsidR="006F44C8" w:rsidRDefault="006F44C8" w:rsidP="006F44C8">
      <w:r>
        <w:t>In the context of the iCity project, each application shall be accessible (buildable and executable) via the iCity dashboard. Based on the selected application and additional contextual information (supplied by the dashboard), the engine queries the triplestore for the appropriate composition in order to determine how the application shall be built. The resulting composition then serves as input for the execution engine, which combines the WGS services from the ArcGIS server in accordance with the prescribed composition in order to execute the application. Since all of the WFS services are represented using the iCity ontology, information between services may be combined easily, using the ontology as the interlingua.</w:t>
      </w:r>
    </w:p>
    <w:p w14:paraId="024D7EDD" w14:textId="77777777" w:rsidR="006F44C8" w:rsidRDefault="006F44C8" w:rsidP="006F44C8"/>
    <w:p w14:paraId="70D129E5" w14:textId="77777777" w:rsidR="00F924D9" w:rsidRDefault="006F44C8">
      <w:pPr>
        <w:keepNext/>
      </w:pPr>
      <w:r w:rsidRPr="003614BC">
        <w:rPr>
          <w:noProof/>
        </w:rPr>
        <w:drawing>
          <wp:inline distT="0" distB="0" distL="0" distR="0" wp14:anchorId="0674B343" wp14:editId="460DCD35">
            <wp:extent cx="3270096"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270096" cy="2520000"/>
                    </a:xfrm>
                    <a:prstGeom prst="rect">
                      <a:avLst/>
                    </a:prstGeom>
                  </pic:spPr>
                </pic:pic>
              </a:graphicData>
            </a:graphic>
          </wp:inline>
        </w:drawing>
      </w:r>
    </w:p>
    <w:p w14:paraId="720889D2" w14:textId="43386D9F" w:rsidR="006F44C8" w:rsidRDefault="00F924D9" w:rsidP="00E80D3C">
      <w:pPr>
        <w:pStyle w:val="Caption"/>
      </w:pPr>
      <w:bookmarkStart w:id="142" w:name="_Ref520748895"/>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81005F">
        <w:rPr>
          <w:noProof/>
        </w:rPr>
        <w:t>7</w:t>
      </w:r>
      <w:r w:rsidR="00FA06BD">
        <w:rPr>
          <w:noProof/>
        </w:rPr>
        <w:fldChar w:fldCharType="end"/>
      </w:r>
      <w:bookmarkEnd w:id="142"/>
      <w:r>
        <w:t xml:space="preserve">: </w:t>
      </w:r>
      <w:r w:rsidRPr="00597304">
        <w:t>Ontology-focused view of the iCity implementation of the IT-SoS framework.</w:t>
      </w:r>
    </w:p>
    <w:p w14:paraId="20F2D365" w14:textId="77777777" w:rsidR="006F44C8" w:rsidRDefault="006F44C8" w:rsidP="006F44C8"/>
    <w:p w14:paraId="15F4EA46" w14:textId="77777777" w:rsidR="00F924D9" w:rsidRDefault="006F44C8">
      <w:pPr>
        <w:keepNext/>
      </w:pPr>
      <w:r w:rsidRPr="000E48DA">
        <w:rPr>
          <w:noProof/>
        </w:rPr>
        <w:drawing>
          <wp:inline distT="0" distB="0" distL="0" distR="0" wp14:anchorId="1A86491E" wp14:editId="2CAFB5BA">
            <wp:extent cx="3603850" cy="2520000"/>
            <wp:effectExtent l="0" t="0" r="317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603850" cy="2520000"/>
                    </a:xfrm>
                    <a:prstGeom prst="rect">
                      <a:avLst/>
                    </a:prstGeom>
                  </pic:spPr>
                </pic:pic>
              </a:graphicData>
            </a:graphic>
          </wp:inline>
        </w:drawing>
      </w:r>
    </w:p>
    <w:p w14:paraId="1EA49CDD" w14:textId="5A5DC26E" w:rsidR="006F44C8" w:rsidRDefault="00F924D9" w:rsidP="00E80D3C">
      <w:pPr>
        <w:pStyle w:val="Caption"/>
      </w:pPr>
      <w:bookmarkStart w:id="143" w:name="_Ref520748914"/>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81005F">
        <w:rPr>
          <w:noProof/>
        </w:rPr>
        <w:t>8</w:t>
      </w:r>
      <w:r w:rsidR="00FA06BD">
        <w:rPr>
          <w:noProof/>
        </w:rPr>
        <w:fldChar w:fldCharType="end"/>
      </w:r>
      <w:bookmarkEnd w:id="143"/>
      <w:r>
        <w:t xml:space="preserve">: </w:t>
      </w:r>
      <w:r w:rsidRPr="006A6783">
        <w:t>Illustration of the key components within the WFS Creator.</w:t>
      </w:r>
    </w:p>
    <w:p w14:paraId="45D18A63" w14:textId="77777777" w:rsidR="006F44C8" w:rsidRDefault="006F44C8" w:rsidP="006F44C8"/>
    <w:p w14:paraId="74E468E3" w14:textId="77777777" w:rsidR="00F924D9" w:rsidRDefault="006F44C8">
      <w:pPr>
        <w:keepNext/>
      </w:pPr>
      <w:r w:rsidRPr="00B919C1">
        <w:rPr>
          <w:noProof/>
        </w:rPr>
        <w:lastRenderedPageBreak/>
        <w:drawing>
          <wp:inline distT="0" distB="0" distL="0" distR="0" wp14:anchorId="6BDB7264" wp14:editId="5CC04DA7">
            <wp:extent cx="3655797" cy="2520000"/>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655797" cy="2520000"/>
                    </a:xfrm>
                    <a:prstGeom prst="rect">
                      <a:avLst/>
                    </a:prstGeom>
                  </pic:spPr>
                </pic:pic>
              </a:graphicData>
            </a:graphic>
          </wp:inline>
        </w:drawing>
      </w:r>
    </w:p>
    <w:p w14:paraId="12B6CB37" w14:textId="273CFE09" w:rsidR="006F44C8" w:rsidRDefault="00F924D9" w:rsidP="00E80D3C">
      <w:pPr>
        <w:pStyle w:val="Caption"/>
      </w:pPr>
      <w:bookmarkStart w:id="144" w:name="_Ref520748942"/>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81005F">
        <w:rPr>
          <w:noProof/>
        </w:rPr>
        <w:t>9</w:t>
      </w:r>
      <w:r w:rsidR="00FA06BD">
        <w:rPr>
          <w:noProof/>
        </w:rPr>
        <w:fldChar w:fldCharType="end"/>
      </w:r>
      <w:bookmarkEnd w:id="144"/>
      <w:r>
        <w:t xml:space="preserve">: </w:t>
      </w:r>
      <w:r w:rsidRPr="001026E7">
        <w:t>Illustration of the key components within the ITS Application Engine.</w:t>
      </w:r>
    </w:p>
    <w:p w14:paraId="26C1F73D" w14:textId="77777777" w:rsidR="006F44C8" w:rsidRDefault="006F44C8" w:rsidP="00E80D3C">
      <w:pPr>
        <w:pStyle w:val="Heading3"/>
      </w:pPr>
      <w:bookmarkStart w:id="145" w:name="_Toc19780970"/>
      <w:r>
        <w:t>Ontology Design: Required Extensions</w:t>
      </w:r>
      <w:bookmarkEnd w:id="145"/>
    </w:p>
    <w:p w14:paraId="7A36B2C7" w14:textId="29A8E2C0" w:rsidR="006F44C8" w:rsidRPr="00D5150A" w:rsidRDefault="00F924D9" w:rsidP="006F44C8">
      <w:pPr>
        <w:autoSpaceDE w:val="0"/>
        <w:autoSpaceDN w:val="0"/>
        <w:adjustRightInd w:val="0"/>
        <w:rPr>
          <w:rFonts w:cstheme="minorHAnsi"/>
        </w:rPr>
      </w:pPr>
      <w:r>
        <w:rPr>
          <w:rFonts w:cstheme="minorHAnsi"/>
        </w:rPr>
        <w:t>The iCity ontology must be extended in order to capture WFS and their possible compositions. This will be approached by f</w:t>
      </w:r>
      <w:r w:rsidR="006F44C8">
        <w:rPr>
          <w:rFonts w:cstheme="minorHAnsi"/>
        </w:rPr>
        <w:t xml:space="preserve">ormalizing </w:t>
      </w:r>
      <w:r>
        <w:rPr>
          <w:rFonts w:cstheme="minorHAnsi"/>
        </w:rPr>
        <w:t>some sample application</w:t>
      </w:r>
      <w:r w:rsidR="006F44C8">
        <w:rPr>
          <w:rFonts w:cstheme="minorHAnsi"/>
        </w:rPr>
        <w:t xml:space="preserve"> definitions and compositions</w:t>
      </w:r>
      <w:r>
        <w:rPr>
          <w:rFonts w:cstheme="minorHAnsi"/>
        </w:rPr>
        <w:t xml:space="preserve"> in order to guide the metadata that will be required to support the system’s functionality</w:t>
      </w:r>
      <w:r w:rsidR="006F44C8">
        <w:rPr>
          <w:rFonts w:cstheme="minorHAnsi"/>
        </w:rPr>
        <w:t xml:space="preserve">. </w:t>
      </w:r>
    </w:p>
    <w:p w14:paraId="12619EC6" w14:textId="427FD840" w:rsidR="00B65D5F" w:rsidRDefault="00F924D9" w:rsidP="00E80D3C">
      <w:pPr>
        <w:pStyle w:val="Heading3"/>
      </w:pPr>
      <w:bookmarkStart w:id="146" w:name="_Toc19780971"/>
      <w:r>
        <w:t>Next Steps</w:t>
      </w:r>
      <w:bookmarkEnd w:id="146"/>
    </w:p>
    <w:p w14:paraId="61A999D8" w14:textId="2BC98ECC" w:rsidR="00F924D9" w:rsidRDefault="00F924D9" w:rsidP="00E80D3C">
      <w:pPr>
        <w:rPr>
          <w:lang w:val="en-US" w:bidi="en-US"/>
        </w:rPr>
      </w:pPr>
      <w:r>
        <w:rPr>
          <w:lang w:val="en-US" w:bidi="en-US"/>
        </w:rPr>
        <w:t>The next steps toward implementation of this application will be to clearly define the required, ontology-based representation of applications and services within the system. This will be incorporated into a workflow that will become part of the system’s processes to add applications and services. In this way, the ontology interface to the IT-SoS system will be baked-in to the creation process, requiring no additional overhead on the part of the user. The system shall be implemented to take advantage of the ontology-based representation in order to support the automated, intelligent composition of applications as envisioned by the IT-SoS framework.</w:t>
      </w:r>
    </w:p>
    <w:p w14:paraId="7BFAC325" w14:textId="711262E7" w:rsidR="00A00EF7" w:rsidRDefault="00A00EF7" w:rsidP="00D72AC0">
      <w:pPr>
        <w:pStyle w:val="Heading2"/>
      </w:pPr>
      <w:bookmarkStart w:id="147" w:name="_Toc19780972"/>
      <w:r>
        <w:t>Analysis of TTC Data for Bus Bridging Study</w:t>
      </w:r>
      <w:bookmarkEnd w:id="147"/>
    </w:p>
    <w:p w14:paraId="0D05C720" w14:textId="70A16DB6" w:rsidR="00A00EF7" w:rsidRDefault="00A00EF7" w:rsidP="00D72AC0">
      <w:pPr>
        <w:pStyle w:val="Heading2"/>
      </w:pPr>
      <w:bookmarkStart w:id="148" w:name="_Toc19780973"/>
      <w:r>
        <w:t>Organization of Travel Model Data</w:t>
      </w:r>
      <w:bookmarkEnd w:id="148"/>
    </w:p>
    <w:p w14:paraId="72D1AB31" w14:textId="77777777" w:rsidR="00A00EF7" w:rsidRPr="00A00EF7" w:rsidRDefault="00A00EF7" w:rsidP="00A00EF7">
      <w:pPr>
        <w:rPr>
          <w:lang w:val="en-US" w:bidi="en-US"/>
        </w:rPr>
      </w:pPr>
    </w:p>
    <w:p w14:paraId="6E77F595" w14:textId="5AA1D218" w:rsidR="00D72AC0" w:rsidRDefault="00A03E2D" w:rsidP="00D72AC0">
      <w:pPr>
        <w:pStyle w:val="Heading2"/>
      </w:pPr>
      <w:bookmarkStart w:id="149" w:name="_Toc19780974"/>
      <w:r>
        <w:t>iCity Ontology for Urban Simulation Results</w:t>
      </w:r>
      <w:bookmarkEnd w:id="149"/>
    </w:p>
    <w:p w14:paraId="71C018F8" w14:textId="77777777" w:rsidR="00A03E2D" w:rsidRDefault="00A03E2D" w:rsidP="00A03E2D">
      <w:pPr>
        <w:rPr>
          <w:lang w:val="en-US" w:bidi="en-US"/>
        </w:rPr>
      </w:pPr>
      <w:r>
        <w:rPr>
          <w:lang w:val="en-US" w:bidi="en-US"/>
        </w:rPr>
        <w:t>Urban System Simulation Ontology</w:t>
      </w:r>
    </w:p>
    <w:p w14:paraId="718ADEEC" w14:textId="77777777" w:rsidR="00A03E2D" w:rsidRDefault="00A03E2D" w:rsidP="00A03E2D">
      <w:pPr>
        <w:rPr>
          <w:lang w:val="en-US" w:bidi="en-US"/>
        </w:rPr>
      </w:pPr>
      <w:r>
        <w:rPr>
          <w:lang w:val="en-US" w:bidi="en-US"/>
        </w:rPr>
        <w:t>UrbanSystemSimulation.owl</w:t>
      </w:r>
    </w:p>
    <w:p w14:paraId="14C4235F" w14:textId="77777777" w:rsidR="00A03E2D" w:rsidRDefault="00A03E2D" w:rsidP="00A03E2D"/>
    <w:p w14:paraId="6B78A1AF" w14:textId="7C5003C1" w:rsidR="00A03E2D" w:rsidRPr="00A03E2D" w:rsidRDefault="00A03E2D" w:rsidP="00A03E2D">
      <w:r w:rsidRPr="00A03E2D">
        <w:t>Ontologies present the opportunity to concurrently address multiple challenges for urban modelling and simulation, such as:</w:t>
      </w:r>
    </w:p>
    <w:p w14:paraId="015ABF94" w14:textId="1AB8ACBF" w:rsidR="00A03E2D" w:rsidRPr="00A03E2D" w:rsidRDefault="00A03E2D" w:rsidP="00DA31E1">
      <w:pPr>
        <w:pStyle w:val="ListParagraph"/>
        <w:numPr>
          <w:ilvl w:val="0"/>
          <w:numId w:val="23"/>
        </w:numPr>
      </w:pPr>
      <w:r w:rsidRPr="00A03E2D">
        <w:t>the incomparability between models and results,</w:t>
      </w:r>
    </w:p>
    <w:p w14:paraId="117445D1" w14:textId="107C7A19" w:rsidR="00A03E2D" w:rsidRPr="00A03E2D" w:rsidRDefault="00A03E2D" w:rsidP="00DA31E1">
      <w:pPr>
        <w:pStyle w:val="ListParagraph"/>
        <w:numPr>
          <w:ilvl w:val="0"/>
          <w:numId w:val="23"/>
        </w:numPr>
      </w:pPr>
      <w:r w:rsidRPr="00A03E2D">
        <w:t>the need for bespoke query design, and</w:t>
      </w:r>
    </w:p>
    <w:p w14:paraId="07BE6F8F" w14:textId="54951627" w:rsidR="00A03E2D" w:rsidRPr="00A03E2D" w:rsidRDefault="00A03E2D" w:rsidP="00DA31E1">
      <w:pPr>
        <w:pStyle w:val="ListParagraph"/>
        <w:numPr>
          <w:ilvl w:val="0"/>
          <w:numId w:val="23"/>
        </w:numPr>
      </w:pPr>
      <w:r w:rsidRPr="00A03E2D">
        <w:t>the opaqueness/complexity of models and results.</w:t>
      </w:r>
    </w:p>
    <w:p w14:paraId="48D8915D" w14:textId="77777777" w:rsidR="00A03E2D" w:rsidRPr="00A03E2D" w:rsidRDefault="00A03E2D" w:rsidP="00A03E2D">
      <w:r w:rsidRPr="00A03E2D">
        <w:t xml:space="preserve">In this application, we focus on the use of the ontology to formalize the simulation results. Future work should extend this to focus on the models and the simulation runs. </w:t>
      </w:r>
    </w:p>
    <w:p w14:paraId="34001073" w14:textId="2D5F0EB2" w:rsidR="00A03E2D" w:rsidRDefault="00A03E2D" w:rsidP="00A03E2D"/>
    <w:p w14:paraId="32C38F51" w14:textId="0F1612BB" w:rsidR="00867B79" w:rsidRPr="00A03E2D" w:rsidRDefault="00867B79" w:rsidP="00A03E2D">
      <w:r>
        <w:lastRenderedPageBreak/>
        <w:t xml:space="preserve">The result of an urban system simulation is essentially an instance of some part(s) of the urban system and can be formalized by the urban system ontology. In addition, we need a way to distinguish such instances </w:t>
      </w:r>
      <w:r w:rsidR="00BA17F1">
        <w:t xml:space="preserve">from real-world data. To accomplish this, we extend the Urban System Ontology with an ontology for simulations: </w:t>
      </w:r>
      <w:proofErr w:type="gramStart"/>
      <w:r w:rsidR="00BA17F1">
        <w:t>the</w:t>
      </w:r>
      <w:proofErr w:type="gramEnd"/>
      <w:r w:rsidR="00BA17F1">
        <w:t xml:space="preserve"> Urban System Simulation Ontology.</w:t>
      </w:r>
    </w:p>
    <w:p w14:paraId="0DDFB163" w14:textId="1203001F" w:rsidR="00A03E2D" w:rsidRDefault="00A03E2D" w:rsidP="00A03E2D">
      <w:r>
        <w:t xml:space="preserve">The following concepts </w:t>
      </w:r>
      <w:r w:rsidR="00BA17F1">
        <w:t>are</w:t>
      </w:r>
      <w:r>
        <w:t xml:space="preserve"> required for the Simulation extension:</w:t>
      </w:r>
    </w:p>
    <w:p w14:paraId="7E804C67" w14:textId="10667A6C" w:rsidR="00B972E5" w:rsidRPr="00E80D3C" w:rsidRDefault="00B972E5" w:rsidP="00B972E5">
      <w:pPr>
        <w:pStyle w:val="ListParagraph"/>
      </w:pPr>
      <w:r w:rsidRPr="00E80D3C">
        <w:t xml:space="preserve">Simulation: A Simulation is an execution of some </w:t>
      </w:r>
      <w:r w:rsidR="00711B91">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p w14:paraId="46A9246C" w14:textId="77777777" w:rsidR="002E21C6" w:rsidRDefault="002E21C6" w:rsidP="002E21C6">
      <w:pPr>
        <w:pStyle w:val="ListParagraph"/>
      </w:pP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2E21C6" w14:paraId="1546C3D5" w14:textId="77777777" w:rsidTr="00D8001F">
        <w:trPr>
          <w:cantSplit/>
        </w:trPr>
        <w:tc>
          <w:tcPr>
            <w:tcW w:w="2771" w:type="dxa"/>
            <w:shd w:val="clear" w:color="auto" w:fill="00FFFF"/>
          </w:tcPr>
          <w:p w14:paraId="61E71C9F" w14:textId="77777777" w:rsidR="002E21C6" w:rsidRDefault="002E21C6" w:rsidP="00D8001F">
            <w:r>
              <w:t>Object</w:t>
            </w:r>
          </w:p>
        </w:tc>
        <w:tc>
          <w:tcPr>
            <w:tcW w:w="2911" w:type="dxa"/>
            <w:shd w:val="clear" w:color="auto" w:fill="00FFFF"/>
          </w:tcPr>
          <w:p w14:paraId="7A41F459" w14:textId="77777777" w:rsidR="002E21C6" w:rsidRDefault="002E21C6" w:rsidP="00D8001F">
            <w:r>
              <w:t>Property</w:t>
            </w:r>
          </w:p>
        </w:tc>
        <w:tc>
          <w:tcPr>
            <w:tcW w:w="3668" w:type="dxa"/>
            <w:shd w:val="clear" w:color="auto" w:fill="00FFFF"/>
          </w:tcPr>
          <w:p w14:paraId="4F47EC72" w14:textId="77777777" w:rsidR="002E21C6" w:rsidRDefault="002E21C6" w:rsidP="00D8001F">
            <w:r>
              <w:t>Value</w:t>
            </w:r>
          </w:p>
        </w:tc>
      </w:tr>
      <w:tr w:rsidR="002E21C6" w14:paraId="0CA136CC" w14:textId="77777777" w:rsidTr="00D8001F">
        <w:trPr>
          <w:cantSplit/>
        </w:trPr>
        <w:tc>
          <w:tcPr>
            <w:tcW w:w="2771" w:type="dxa"/>
            <w:vMerge w:val="restart"/>
          </w:tcPr>
          <w:p w14:paraId="56D383DD" w14:textId="3B44AF50" w:rsidR="002E21C6" w:rsidRDefault="006B559D" w:rsidP="00D8001F">
            <w:r>
              <w:t>Simulation</w:t>
            </w:r>
          </w:p>
        </w:tc>
        <w:tc>
          <w:tcPr>
            <w:tcW w:w="2911" w:type="dxa"/>
          </w:tcPr>
          <w:p w14:paraId="0B76AC0D" w14:textId="4F2C0FDB" w:rsidR="002E21C6" w:rsidRDefault="00401FFF" w:rsidP="00D8001F">
            <w:r>
              <w:t>hasSimulation</w:t>
            </w:r>
            <w:r w:rsidR="00711B91">
              <w:t>Output</w:t>
            </w:r>
          </w:p>
        </w:tc>
        <w:tc>
          <w:tcPr>
            <w:tcW w:w="3668" w:type="dxa"/>
          </w:tcPr>
          <w:p w14:paraId="62B31E60" w14:textId="5EB1754C" w:rsidR="002E21C6" w:rsidRDefault="00711B91" w:rsidP="00D8001F">
            <w:r>
              <w:t>some UrbanSystemOntologyThing</w:t>
            </w:r>
          </w:p>
        </w:tc>
      </w:tr>
      <w:tr w:rsidR="002E21C6" w14:paraId="0F9ABDFF" w14:textId="77777777" w:rsidTr="00D8001F">
        <w:trPr>
          <w:cantSplit/>
        </w:trPr>
        <w:tc>
          <w:tcPr>
            <w:tcW w:w="2771" w:type="dxa"/>
            <w:vMerge/>
          </w:tcPr>
          <w:p w14:paraId="1FBFF57F" w14:textId="77777777" w:rsidR="002E21C6" w:rsidRDefault="002E21C6" w:rsidP="00D8001F"/>
        </w:tc>
        <w:tc>
          <w:tcPr>
            <w:tcW w:w="2911" w:type="dxa"/>
          </w:tcPr>
          <w:p w14:paraId="2239C442" w14:textId="39D1B40D" w:rsidR="002E21C6" w:rsidRDefault="00711B91" w:rsidP="00D8001F">
            <w:r>
              <w:t>hasRunDate</w:t>
            </w:r>
          </w:p>
        </w:tc>
        <w:tc>
          <w:tcPr>
            <w:tcW w:w="3668" w:type="dxa"/>
          </w:tcPr>
          <w:p w14:paraId="1D2AD785" w14:textId="633EABEE" w:rsidR="002E21C6" w:rsidRDefault="00711B91" w:rsidP="00D8001F">
            <w:r>
              <w:t xml:space="preserve">exactly 1 </w:t>
            </w:r>
            <w:proofErr w:type="gramStart"/>
            <w:r>
              <w:t>xsd:dateTime</w:t>
            </w:r>
            <w:proofErr w:type="gramEnd"/>
          </w:p>
        </w:tc>
      </w:tr>
    </w:tbl>
    <w:p w14:paraId="18284E53" w14:textId="5D518E4F" w:rsidR="00BA17F1" w:rsidRDefault="00BA17F1" w:rsidP="00A03E2D"/>
    <w:p w14:paraId="1CCD4378" w14:textId="70F8A394" w:rsidR="00BA17F1" w:rsidRDefault="00E938EB" w:rsidP="00A03E2D">
      <w:r>
        <w:rPr>
          <w:b/>
        </w:rPr>
        <w:t xml:space="preserve">Future work: </w:t>
      </w:r>
      <w:r w:rsidR="00BA17F1">
        <w:t xml:space="preserve">Additional aspects of the simulation (e.g. inputs, run dates, models used) are relevant, and should be defined in future work. They are discussed in </w:t>
      </w:r>
      <w:r w:rsidR="00B972E5">
        <w:t xml:space="preserve">Section </w:t>
      </w:r>
      <w:r w:rsidR="00B972E5">
        <w:fldChar w:fldCharType="begin"/>
      </w:r>
      <w:r w:rsidR="00B972E5">
        <w:instrText xml:space="preserve"> REF _Ref462673142 \r \h </w:instrText>
      </w:r>
      <w:r w:rsidR="00B972E5">
        <w:fldChar w:fldCharType="separate"/>
      </w:r>
      <w:r w:rsidR="00B371C7">
        <w:t>7.2.2</w:t>
      </w:r>
      <w:r w:rsidR="00B972E5">
        <w:fldChar w:fldCharType="end"/>
      </w:r>
      <w:r w:rsidR="00B972E5">
        <w:t>.</w:t>
      </w:r>
    </w:p>
    <w:p w14:paraId="2D4A44AD" w14:textId="77777777" w:rsidR="00B972E5" w:rsidRPr="006E670F" w:rsidRDefault="00B972E5" w:rsidP="00A03E2D"/>
    <w:p w14:paraId="3FFD7359" w14:textId="09CFCB8D" w:rsidR="00382AA3" w:rsidRDefault="00382AA3" w:rsidP="002016ED">
      <w:pPr>
        <w:pStyle w:val="Heading1"/>
      </w:pPr>
      <w:bookmarkStart w:id="150" w:name="_Toc19780975"/>
      <w:r>
        <w:t>Integration with ArcGIS</w:t>
      </w:r>
    </w:p>
    <w:p w14:paraId="03C0A815" w14:textId="553ADC96" w:rsidR="00382AA3" w:rsidRPr="00382AA3" w:rsidRDefault="00382AA3" w:rsidP="00382AA3">
      <w:pPr>
        <w:rPr>
          <w:lang w:val="en-US" w:bidi="en-US"/>
        </w:rPr>
      </w:pPr>
      <w:r>
        <w:rPr>
          <w:lang w:val="en-US" w:bidi="en-US"/>
        </w:rPr>
        <w:t>In support of Esri Canada projects: CTI and NextGen-911. Inclusion of this section TBD.</w:t>
      </w:r>
    </w:p>
    <w:p w14:paraId="765F49F6" w14:textId="6A57A90E" w:rsidR="000050A4" w:rsidRDefault="000050A4" w:rsidP="002016ED">
      <w:pPr>
        <w:pStyle w:val="Heading1"/>
      </w:pPr>
      <w:r>
        <w:t>Implementation</w:t>
      </w:r>
      <w:r w:rsidR="00414E85">
        <w:t xml:space="preserve"> (in progress)</w:t>
      </w:r>
      <w:bookmarkEnd w:id="150"/>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DA31E1">
      <w:pPr>
        <w:pStyle w:val="ListParagraph"/>
        <w:numPr>
          <w:ilvl w:val="0"/>
          <w:numId w:val="31"/>
        </w:numPr>
      </w:pPr>
      <w:r>
        <w:t>Data Mapping</w:t>
      </w:r>
    </w:p>
    <w:p w14:paraId="06DCB2E6" w14:textId="5E750DE9" w:rsidR="00BC5E3C" w:rsidRDefault="00BC5E3C" w:rsidP="00DA31E1">
      <w:pPr>
        <w:pStyle w:val="ListParagraph"/>
        <w:numPr>
          <w:ilvl w:val="0"/>
          <w:numId w:val="31"/>
        </w:numPr>
      </w:pPr>
      <w:r>
        <w:t>Data storage</w:t>
      </w:r>
    </w:p>
    <w:p w14:paraId="28563496" w14:textId="70C57EF1" w:rsidR="00414E85" w:rsidRDefault="00414E85" w:rsidP="00DA31E1">
      <w:pPr>
        <w:pStyle w:val="ListParagraph"/>
        <w:numPr>
          <w:ilvl w:val="0"/>
          <w:numId w:val="31"/>
        </w:numPr>
      </w:pPr>
      <w:r>
        <w:t>Versioning</w:t>
      </w:r>
    </w:p>
    <w:p w14:paraId="05B2CA9A" w14:textId="02B5B688" w:rsidR="00414E85" w:rsidRDefault="00414E85" w:rsidP="00DA31E1">
      <w:pPr>
        <w:pStyle w:val="ListParagraph"/>
        <w:numPr>
          <w:ilvl w:val="0"/>
          <w:numId w:val="31"/>
        </w:numPr>
      </w:pPr>
      <w:r>
        <w:t>Documentation generation</w:t>
      </w:r>
    </w:p>
    <w:p w14:paraId="1028405F" w14:textId="50441AFC" w:rsidR="00476DD3" w:rsidRDefault="00476DD3" w:rsidP="00476DD3">
      <w:pPr>
        <w:pStyle w:val="Heading2"/>
      </w:pPr>
      <w:bookmarkStart w:id="151" w:name="_Toc19780976"/>
      <w:r>
        <w:t>Data Mapping</w:t>
      </w:r>
      <w:bookmarkEnd w:id="151"/>
    </w:p>
    <w:p w14:paraId="5FCC2710" w14:textId="6D4E88D7" w:rsidR="00476DD3" w:rsidRDefault="00C74B62" w:rsidP="00C74B62">
      <w:pPr>
        <w:pStyle w:val="ListParagraph"/>
        <w:numPr>
          <w:ilvl w:val="0"/>
          <w:numId w:val="6"/>
        </w:numPr>
      </w:pPr>
      <w:r w:rsidRPr="00C74B62">
        <w:t>Discussion of alternatives</w:t>
      </w:r>
    </w:p>
    <w:p w14:paraId="2AEF121D" w14:textId="77777777" w:rsidR="0015597C" w:rsidRDefault="0015597C" w:rsidP="0015597C">
      <w:pPr>
        <w:pStyle w:val="Heading3"/>
      </w:pPr>
      <w:bookmarkStart w:id="152" w:name="_Toc19780977"/>
      <w:r>
        <w:t>Alternative approaches</w:t>
      </w:r>
      <w:bookmarkEnd w:id="152"/>
    </w:p>
    <w:p w14:paraId="3096B0B0" w14:textId="77777777" w:rsidR="0015597C" w:rsidRDefault="0015597C" w:rsidP="0015597C">
      <w:r>
        <w:t>In this guide we focus on the triplestore architecture, wherein the data sources are transformed into triples and uploaded to a triplestore(s). This triplestore may then be accessed via SPARQL queries (including applications using the Apache Jena framework). It should be noted that another possible architecture involves applying the semantic augmentation to access the data in a database, this is referred to as Ontology Based Data Access (OBDA).</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17"/>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4CE909D8" w14:textId="77777777" w:rsidR="0015597C" w:rsidRDefault="0015597C" w:rsidP="0015597C">
      <w:pPr>
        <w:pStyle w:val="Heading4"/>
      </w:pPr>
      <w:r>
        <w:lastRenderedPageBreak/>
        <w:t>Factors to consider</w:t>
      </w:r>
    </w:p>
    <w:p w14:paraId="232B7B83" w14:textId="77777777" w:rsidR="0015597C" w:rsidRDefault="0015597C" w:rsidP="00DA31E1">
      <w:pPr>
        <w:pStyle w:val="ListParagraph"/>
        <w:numPr>
          <w:ilvl w:val="0"/>
          <w:numId w:val="36"/>
        </w:numPr>
        <w:rPr>
          <w:lang w:val="en-CA"/>
        </w:rPr>
      </w:pPr>
      <w:r>
        <w:rPr>
          <w:lang w:val="en-CA"/>
        </w:rPr>
        <w:t>Data storage:</w:t>
      </w:r>
    </w:p>
    <w:p w14:paraId="562E1479" w14:textId="77777777" w:rsidR="0015597C" w:rsidRPr="00BC5864" w:rsidRDefault="0015597C" w:rsidP="00DA31E1">
      <w:pPr>
        <w:pStyle w:val="ListParagraph"/>
        <w:numPr>
          <w:ilvl w:val="1"/>
          <w:numId w:val="36"/>
        </w:numPr>
        <w:rPr>
          <w:lang w:val="en-CA"/>
        </w:rPr>
      </w:pPr>
      <w:r>
        <w:rPr>
          <w:lang w:val="en-CA"/>
        </w:rPr>
        <w:t>Which triplestore will you use?</w:t>
      </w:r>
    </w:p>
    <w:p w14:paraId="40D45587" w14:textId="77777777" w:rsidR="0015597C" w:rsidRDefault="0015597C" w:rsidP="00DA31E1">
      <w:pPr>
        <w:pStyle w:val="ListParagraph"/>
        <w:numPr>
          <w:ilvl w:val="1"/>
          <w:numId w:val="36"/>
        </w:numPr>
        <w:rPr>
          <w:lang w:val="en-CA"/>
        </w:rPr>
      </w:pPr>
      <w:r>
        <w:rPr>
          <w:lang w:val="en-CA"/>
        </w:rPr>
        <w:t>May want to consider using the GUDR (Global Urban Data Repository)</w:t>
      </w:r>
    </w:p>
    <w:p w14:paraId="2CE1E147" w14:textId="77777777" w:rsidR="0015597C" w:rsidRPr="00846739" w:rsidRDefault="0015597C" w:rsidP="00DA31E1">
      <w:pPr>
        <w:pStyle w:val="ListParagraph"/>
        <w:numPr>
          <w:ilvl w:val="0"/>
          <w:numId w:val="36"/>
        </w:numPr>
        <w:rPr>
          <w:lang w:val="en-CA"/>
        </w:rPr>
      </w:pPr>
    </w:p>
    <w:p w14:paraId="708C3456" w14:textId="77777777" w:rsidR="0015597C" w:rsidRDefault="0015597C" w:rsidP="0015597C">
      <w:pPr>
        <w:pStyle w:val="Heading3"/>
      </w:pPr>
      <w:bookmarkStart w:id="153" w:name="_Toc19780978"/>
      <w:r>
        <w:t>Basic data mapping/import workflow with Karma and Virtuoso:</w:t>
      </w:r>
      <w:bookmarkEnd w:id="153"/>
    </w:p>
    <w:p w14:paraId="4DC0B563" w14:textId="77777777" w:rsidR="0015597C" w:rsidRDefault="0015597C" w:rsidP="0015597C"/>
    <w:p w14:paraId="74FB7166" w14:textId="77777777" w:rsidR="0015597C" w:rsidRDefault="0015597C" w:rsidP="00DA31E1">
      <w:pPr>
        <w:pStyle w:val="ListParagraph"/>
        <w:numPr>
          <w:ilvl w:val="0"/>
          <w:numId w:val="32"/>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DA31E1">
      <w:pPr>
        <w:pStyle w:val="ListParagraph"/>
        <w:numPr>
          <w:ilvl w:val="1"/>
          <w:numId w:val="32"/>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DA31E1">
      <w:pPr>
        <w:pStyle w:val="ListParagraph"/>
        <w:numPr>
          <w:ilvl w:val="1"/>
          <w:numId w:val="32"/>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return "</w:t>
      </w:r>
      <w:proofErr w:type="gramStart"/>
      <w:r w:rsidRPr="008B3A1C">
        <w:t>POLYGON(</w:t>
      </w:r>
      <w:proofErr w:type="gramEnd"/>
      <w:r w:rsidRPr="008B3A1C">
        <w:t xml:space="preserve">"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 xml:space="preserve">line = </w:t>
      </w:r>
      <w:proofErr w:type="gramStart"/>
      <w:r w:rsidRPr="008B3A1C">
        <w:t>re.sub(</w:t>
      </w:r>
      <w:proofErr w:type="gramEnd"/>
      <w:r w:rsidRPr="008B3A1C">
        <w:t>',',' ',line)</w:t>
      </w:r>
    </w:p>
    <w:p w14:paraId="59106606" w14:textId="77777777" w:rsidR="0015597C" w:rsidRPr="008B3A1C" w:rsidRDefault="0015597C" w:rsidP="0015597C">
      <w:pPr>
        <w:ind w:left="1440"/>
      </w:pPr>
      <w:r w:rsidRPr="008B3A1C">
        <w:t xml:space="preserve">line = </w:t>
      </w:r>
      <w:proofErr w:type="gramStart"/>
      <w:r w:rsidRPr="008B3A1C">
        <w:t>re.sub(</w:t>
      </w:r>
      <w:proofErr w:type="gramEnd"/>
      <w:r w:rsidRPr="008B3A1C">
        <w:t>'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DA31E1">
      <w:pPr>
        <w:pStyle w:val="ListParagraph"/>
        <w:numPr>
          <w:ilvl w:val="1"/>
          <w:numId w:val="32"/>
        </w:numPr>
        <w:rPr>
          <w:lang w:val="en-CA"/>
        </w:rPr>
      </w:pPr>
      <w:r>
        <w:rPr>
          <w:lang w:val="en-CA"/>
        </w:rPr>
        <w:t>Specify ontology mappings in Karma.</w:t>
      </w:r>
    </w:p>
    <w:p w14:paraId="606764D9" w14:textId="77777777" w:rsidR="0015597C" w:rsidRDefault="0015597C" w:rsidP="00DA31E1">
      <w:pPr>
        <w:pStyle w:val="ListParagraph"/>
        <w:numPr>
          <w:ilvl w:val="1"/>
          <w:numId w:val="32"/>
        </w:numPr>
        <w:rPr>
          <w:lang w:val="en-CA"/>
        </w:rPr>
      </w:pPr>
      <w:r>
        <w:rPr>
          <w:lang w:val="en-CA"/>
        </w:rPr>
        <w:t>Export R2RML model (ttl or rdf) file. This model is a representation of the mapping of the data into the ontology.</w:t>
      </w:r>
    </w:p>
    <w:p w14:paraId="7994C912" w14:textId="77777777" w:rsidR="0015597C" w:rsidRDefault="0015597C" w:rsidP="00DA31E1">
      <w:pPr>
        <w:pStyle w:val="ListParagraph"/>
        <w:numPr>
          <w:ilvl w:val="1"/>
          <w:numId w:val="32"/>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54" w:name="_Toc19780979"/>
      <w:r>
        <w:t>Repeat Data Mappings</w:t>
      </w:r>
      <w:bookmarkEnd w:id="154"/>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18"/>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DA31E1">
      <w:pPr>
        <w:pStyle w:val="ListParagraph"/>
        <w:numPr>
          <w:ilvl w:val="0"/>
          <w:numId w:val="33"/>
        </w:numPr>
        <w:rPr>
          <w:lang w:val="en-CA"/>
        </w:rPr>
      </w:pPr>
      <w:r w:rsidRPr="00091669">
        <w:rPr>
          <w:lang w:val="en-CA"/>
        </w:rPr>
        <w:t>SubwayDelay201706</w:t>
      </w:r>
      <w:r>
        <w:rPr>
          <w:lang w:val="en-CA"/>
        </w:rPr>
        <w:t>.csv</w:t>
      </w:r>
    </w:p>
    <w:p w14:paraId="0BFB246F" w14:textId="77777777" w:rsidR="0015597C" w:rsidRDefault="0015597C" w:rsidP="00DA31E1">
      <w:pPr>
        <w:pStyle w:val="ListParagraph"/>
        <w:numPr>
          <w:ilvl w:val="0"/>
          <w:numId w:val="33"/>
        </w:numPr>
        <w:rPr>
          <w:lang w:val="en-CA"/>
        </w:rPr>
      </w:pPr>
      <w:r w:rsidRPr="00091669">
        <w:rPr>
          <w:lang w:val="en-CA"/>
        </w:rPr>
        <w:t>SubwaySRTLogs201707</w:t>
      </w:r>
      <w:r>
        <w:rPr>
          <w:lang w:val="en-CA"/>
        </w:rPr>
        <w:t>.csv</w:t>
      </w:r>
    </w:p>
    <w:p w14:paraId="3CB1684D" w14:textId="77777777" w:rsidR="0015597C" w:rsidRDefault="0015597C" w:rsidP="00DA31E1">
      <w:pPr>
        <w:pStyle w:val="ListParagraph"/>
        <w:numPr>
          <w:ilvl w:val="0"/>
          <w:numId w:val="33"/>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DA31E1">
      <w:pPr>
        <w:pStyle w:val="ListParagraph"/>
        <w:numPr>
          <w:ilvl w:val="0"/>
          <w:numId w:val="33"/>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55" w:name="_Toc19780980"/>
      <w:r>
        <w:rPr>
          <w:rFonts w:eastAsia="Times New Roman"/>
          <w:bdr w:val="none" w:sz="0" w:space="0" w:color="auto" w:frame="1"/>
          <w:lang w:eastAsia="en-CA"/>
        </w:rPr>
        <w:t>Offline Batch Mapping</w:t>
      </w:r>
      <w:bookmarkEnd w:id="155"/>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 xml:space="preserve">java -cp karma-offline-0.0.1-SNAPSHOT-shaded.jar </w:t>
      </w:r>
      <w:proofErr w:type="gramStart"/>
      <w:r w:rsidRPr="00E535FF">
        <w:rPr>
          <w:rFonts w:ascii="Consolas" w:hAnsi="Consolas" w:cs="Consolas"/>
          <w:color w:val="24292E"/>
          <w:sz w:val="20"/>
          <w:szCs w:val="20"/>
          <w:bdr w:val="none" w:sz="0" w:space="0" w:color="auto" w:frame="1"/>
          <w:lang w:eastAsia="en-CA"/>
        </w:rPr>
        <w:t>edu.isi.karma.rdf.OfflineRdfGenerator</w:t>
      </w:r>
      <w:proofErr w:type="gramEnd"/>
      <w:r w:rsidRPr="00E535FF">
        <w:rPr>
          <w:rFonts w:ascii="Consolas" w:hAnsi="Consolas" w:cs="Consolas"/>
          <w:color w:val="24292E"/>
          <w:sz w:val="20"/>
          <w:szCs w:val="20"/>
          <w:bdr w:val="none" w:sz="0" w:space="0" w:color="auto" w:frame="1"/>
          <w:lang w:eastAsia="en-CA"/>
        </w:rPr>
        <w:t xml:space="preserve">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DA31E1">
      <w:pPr>
        <w:pStyle w:val="ListParagraph"/>
        <w:numPr>
          <w:ilvl w:val="0"/>
          <w:numId w:val="33"/>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 xml:space="preserve">one or more files of the same type (i.e. with the same semantic mapping), in the directory </w:t>
      </w:r>
      <w:proofErr w:type="gramStart"/>
      <w:r w:rsidRPr="007F54DB">
        <w:rPr>
          <w:rFonts w:eastAsia="Times New Roman" w:cstheme="minorHAnsi"/>
          <w:color w:val="24292E"/>
          <w:szCs w:val="20"/>
          <w:bdr w:val="none" w:sz="0" w:space="0" w:color="auto" w:frame="1"/>
          <w:lang w:val="en-CA" w:eastAsia="en-CA"/>
        </w:rPr>
        <w:t>“</w:t>
      </w:r>
      <w:r w:rsidRPr="007F54DB">
        <w:rPr>
          <w:rFonts w:ascii="Courier" w:eastAsia="Times New Roman" w:hAnsi="Courier" w:cstheme="minorHAnsi"/>
          <w:color w:val="24292E"/>
          <w:szCs w:val="20"/>
          <w:bdr w:val="none" w:sz="0" w:space="0" w:color="auto" w:frame="1"/>
          <w:lang w:val="en-CA" w:eastAsia="en-CA"/>
        </w:rPr>
        <w:t>./</w:t>
      </w:r>
      <w:proofErr w:type="gramEnd"/>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DA31E1">
      <w:pPr>
        <w:pStyle w:val="ListParagraph"/>
        <w:numPr>
          <w:ilvl w:val="0"/>
          <w:numId w:val="33"/>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w:t>
      </w:r>
      <w:proofErr w:type="gramStart"/>
      <w:r w:rsidRPr="00A674AB">
        <w:rPr>
          <w:rFonts w:cstheme="minorHAnsi"/>
          <w:color w:val="24292E"/>
          <w:szCs w:val="20"/>
          <w:bdr w:val="none" w:sz="0" w:space="0" w:color="auto" w:frame="1"/>
          <w:lang w:eastAsia="en-CA"/>
        </w:rPr>
        <w:t>from .</w:t>
      </w:r>
      <w:proofErr w:type="gramEnd"/>
      <w:r w:rsidRPr="00A674AB">
        <w:rPr>
          <w:rFonts w:cstheme="minorHAnsi"/>
          <w:color w:val="24292E"/>
          <w:szCs w:val="20"/>
          <w:bdr w:val="none" w:sz="0" w:space="0" w:color="auto" w:frame="1"/>
          <w:lang w:eastAsia="en-CA"/>
        </w:rPr>
        <w:t>/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w:t>
      </w:r>
      <w:proofErr w:type="gramStart"/>
      <w:r w:rsidRPr="00A674AB">
        <w:rPr>
          <w:rFonts w:ascii="Courier" w:hAnsi="Courier" w:cstheme="minorHAnsi"/>
          <w:color w:val="24292E"/>
          <w:sz w:val="20"/>
          <w:szCs w:val="20"/>
          <w:bdr w:val="none" w:sz="0" w:space="0" w:color="auto" w:frame="1"/>
          <w:lang w:eastAsia="en-CA"/>
        </w:rPr>
        <w:t>edu.isi.karma.rdf.OfflineRdfGenerator</w:t>
      </w:r>
      <w:proofErr w:type="gramEnd"/>
      <w:r w:rsidRPr="00A674AB">
        <w:rPr>
          <w:rFonts w:ascii="Courier" w:hAnsi="Courier" w:cstheme="minorHAnsi"/>
          <w:color w:val="24292E"/>
          <w:sz w:val="20"/>
          <w:szCs w:val="20"/>
          <w:bdr w:val="none" w:sz="0" w:space="0" w:color="auto" w:frame="1"/>
          <w:lang w:eastAsia="en-CA"/>
        </w:rPr>
        <w:t xml:space="preserve">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w:t>
      </w:r>
      <w:proofErr w:type="gramStart"/>
      <w:r w:rsidRPr="005E44FC">
        <w:rPr>
          <w:rFonts w:ascii="Courier" w:hAnsi="Courier"/>
          <w:sz w:val="21"/>
        </w:rPr>
        <w:t>edu.isi.karma.rdf.OfflineRdfGenerator</w:t>
      </w:r>
      <w:proofErr w:type="gramEnd"/>
      <w:r w:rsidRPr="005E44FC">
        <w:rPr>
          <w:rFonts w:ascii="Courier" w:hAnsi="Courier"/>
          <w:sz w:val="21"/>
        </w:rPr>
        <w:t xml:space="preserve">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DA31E1">
      <w:pPr>
        <w:pStyle w:val="ListParagraph"/>
        <w:numPr>
          <w:ilvl w:val="0"/>
          <w:numId w:val="35"/>
        </w:numPr>
        <w:rPr>
          <w:lang w:val="en-CA"/>
        </w:rPr>
      </w:pPr>
      <w:r>
        <w:rPr>
          <w:lang w:val="en-CA"/>
        </w:rPr>
        <w:lastRenderedPageBreak/>
        <w:t>A translated set of triples for each input file (</w:t>
      </w:r>
      <w:r w:rsidRPr="007F54DB">
        <w:rPr>
          <w:rFonts w:ascii="Courier" w:hAnsi="Courier"/>
          <w:lang w:val="en-CA"/>
        </w:rPr>
        <w:t>&lt;filename</w:t>
      </w:r>
      <w:proofErr w:type="gramStart"/>
      <w:r w:rsidRPr="007F54DB">
        <w:rPr>
          <w:rFonts w:ascii="Courier" w:hAnsi="Courier"/>
          <w:lang w:val="en-CA"/>
        </w:rPr>
        <w:t>&gt;.ttl</w:t>
      </w:r>
      <w:proofErr w:type="gramEnd"/>
      <w:r>
        <w:rPr>
          <w:lang w:val="en-CA"/>
        </w:rPr>
        <w:t>)</w:t>
      </w:r>
    </w:p>
    <w:p w14:paraId="2127DFE6" w14:textId="77777777" w:rsidR="0015597C" w:rsidRDefault="0015597C" w:rsidP="0015597C">
      <w:pPr>
        <w:pStyle w:val="Heading4"/>
      </w:pPr>
      <w:r>
        <w:t>Notes</w:t>
      </w:r>
    </w:p>
    <w:p w14:paraId="11C52DE2" w14:textId="77777777" w:rsidR="0015597C" w:rsidRDefault="0015597C" w:rsidP="00DA31E1">
      <w:pPr>
        <w:pStyle w:val="ListParagraph"/>
        <w:numPr>
          <w:ilvl w:val="0"/>
          <w:numId w:val="34"/>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DA31E1">
      <w:pPr>
        <w:pStyle w:val="ListParagraph"/>
        <w:numPr>
          <w:ilvl w:val="0"/>
          <w:numId w:val="34"/>
        </w:numPr>
        <w:rPr>
          <w:lang w:val="en-CA"/>
        </w:rPr>
      </w:pPr>
      <w:r>
        <w:rPr>
          <w:lang w:val="en-CA"/>
        </w:rPr>
        <w:t xml:space="preserve">To run Karma (gui app) from the full installation: </w:t>
      </w:r>
      <w:r>
        <w:rPr>
          <w:lang w:val="en-CA"/>
        </w:rPr>
        <w:br/>
        <w:t>&gt;cd Web-Karma/karma-web</w:t>
      </w:r>
      <w:r>
        <w:rPr>
          <w:lang w:val="en-CA"/>
        </w:rPr>
        <w:br/>
        <w:t xml:space="preserve">&gt;mvn </w:t>
      </w:r>
      <w:proofErr w:type="gramStart"/>
      <w:r>
        <w:rPr>
          <w:lang w:val="en-CA"/>
        </w:rPr>
        <w:t>jetty:run</w:t>
      </w:r>
      <w:proofErr w:type="gramEnd"/>
      <w:r>
        <w:rPr>
          <w:lang w:val="en-CA"/>
        </w:rPr>
        <w:br/>
        <w:t xml:space="preserve">Karma should be accessible at: </w:t>
      </w:r>
      <w:r w:rsidRPr="00782A9A">
        <w:rPr>
          <w:lang w:val="en-CA"/>
        </w:rPr>
        <w:t>http://localhost:8080</w:t>
      </w:r>
    </w:p>
    <w:p w14:paraId="000CC561" w14:textId="77777777" w:rsidR="0015597C" w:rsidRDefault="0015597C" w:rsidP="00DA31E1">
      <w:pPr>
        <w:pStyle w:val="ListParagraph"/>
        <w:numPr>
          <w:ilvl w:val="0"/>
          <w:numId w:val="34"/>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56" w:name="_Toc19780981"/>
      <w:r w:rsidR="00BC5E3C">
        <w:t>Data Storage</w:t>
      </w:r>
      <w:bookmarkEnd w:id="156"/>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57" w:name="_Toc19780982"/>
      <w:r>
        <w:t>Upload to triplestore</w:t>
      </w:r>
      <w:bookmarkEnd w:id="157"/>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DA31E1">
      <w:pPr>
        <w:pStyle w:val="ListParagraph"/>
        <w:numPr>
          <w:ilvl w:val="0"/>
          <w:numId w:val="37"/>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38"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DA31E1">
      <w:pPr>
        <w:pStyle w:val="ListParagraph"/>
        <w:numPr>
          <w:ilvl w:val="0"/>
          <w:numId w:val="37"/>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DA31E1">
      <w:pPr>
        <w:pStyle w:val="ListParagraph"/>
        <w:numPr>
          <w:ilvl w:val="0"/>
          <w:numId w:val="37"/>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58" w:name="_Toc19780983"/>
      <w:r>
        <w:t>Future Work</w:t>
      </w:r>
      <w:bookmarkEnd w:id="135"/>
      <w:bookmarkEnd w:id="158"/>
    </w:p>
    <w:p w14:paraId="00DD08A1" w14:textId="05E61F05" w:rsidR="006539A1" w:rsidRPr="003F4B8C" w:rsidRDefault="006539A1" w:rsidP="006539A1">
      <w:r>
        <w:t>The iCity Ontology, presented in the previous section, has been classified with the Hermit reasoner in Proteg</w:t>
      </w:r>
      <w:r>
        <w:rPr>
          <w:rFonts w:cstheme="minorHAnsi"/>
        </w:rPr>
        <w:t>é</w:t>
      </w:r>
      <w:r>
        <w:t xml:space="preserve"> 5.1</w:t>
      </w:r>
      <w:r>
        <w:rPr>
          <w:rStyle w:val="FootnoteReference"/>
        </w:rPr>
        <w:footnoteReference w:id="19"/>
      </w:r>
      <w:r>
        <w:t xml:space="preserve"> and shown to be consistent. An initial, informal evaluation has been performed through a review of its contents with iCity project members serving as domain experts. Future iterations shall be informed by and evaluated against a more precisely defined series of competency questions to be elicited from the iCity project team.</w:t>
      </w:r>
    </w:p>
    <w:p w14:paraId="3AA0C6AE" w14:textId="77777777" w:rsidR="006539A1" w:rsidRDefault="006539A1" w:rsidP="00540B7F"/>
    <w:p w14:paraId="44F2D1E9" w14:textId="6840A86E"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326BAEA3" w14:textId="77777777" w:rsidR="00B61932" w:rsidRDefault="00B61932" w:rsidP="00B61932">
      <w:pPr>
        <w:pStyle w:val="Heading2"/>
      </w:pPr>
      <w:bookmarkStart w:id="159" w:name="_Toc19780984"/>
      <w:r>
        <w:t>Extensions to the Urban System Ontology</w:t>
      </w:r>
      <w:bookmarkEnd w:id="159"/>
    </w:p>
    <w:p w14:paraId="681778A2" w14:textId="77777777" w:rsidR="0099398E" w:rsidRDefault="001469E2" w:rsidP="00540B7F">
      <w:r>
        <w:t>I</w:t>
      </w:r>
      <w:r w:rsidR="002A3EDA">
        <w:t xml:space="preserve">n developing a richer semantics for the iCity concepts, we will </w:t>
      </w:r>
      <w:r>
        <w:t xml:space="preserve">also </w:t>
      </w:r>
      <w:r w:rsidR="002A3EDA">
        <w:t xml:space="preserve">look to </w:t>
      </w:r>
      <w:r>
        <w:t xml:space="preserve">identify </w:t>
      </w:r>
      <w:r w:rsidR="002A3EDA">
        <w:t>more detailed connections between them. This will serve to facilitate shareability between the various projects and domains within iCity. Consider for example, the i</w:t>
      </w:r>
      <w:r w:rsidR="009B4346">
        <w:t>dentification of relationship between c</w:t>
      </w:r>
      <w:r w:rsidR="00434958">
        <w:t xml:space="preserve">ommon </w:t>
      </w:r>
      <w:r w:rsidR="009B4346">
        <w:t>property types</w:t>
      </w:r>
      <w:r w:rsidR="00434958">
        <w:t xml:space="preserve">, </w:t>
      </w:r>
      <w:r w:rsidR="009B4346">
        <w:t>such as hasId, memberOf. W</w:t>
      </w:r>
      <w:r w:rsidR="00434958">
        <w:t xml:space="preserve">hile there is likely a shared semantics between these relations in, for example the Person/Family and the Organization ontology, </w:t>
      </w:r>
      <w:r w:rsidR="009B4346">
        <w:t xml:space="preserve">in this initial release, we </w:t>
      </w:r>
      <w:r w:rsidR="00434958">
        <w:t>opt to maintain a distinction between these relations (through sp</w:t>
      </w:r>
      <w:r w:rsidR="009B4346">
        <w:t xml:space="preserve">ecialized names, e.g. personId). Future work should, if required, investigate and make explicit </w:t>
      </w:r>
      <w:r w:rsidR="00434958">
        <w:t>exactly what the relationship is.</w:t>
      </w:r>
    </w:p>
    <w:p w14:paraId="677BBB63" w14:textId="77777777" w:rsidR="001469E2" w:rsidRDefault="001469E2" w:rsidP="00540B7F">
      <w:r>
        <w:t xml:space="preserve">In a similar vein, future work will also look to integration of the iCity ontology with other existing vocabularies, </w:t>
      </w:r>
      <w:r w:rsidR="005B0E28">
        <w:t xml:space="preserve">which may provide </w:t>
      </w:r>
      <w:r>
        <w:t>opportunities to improve its shareability. For example, in the design of the iCity ontology we identified some vocabularies that were not directly reusable, (specified as XML schemas, for example), however based on their applications</w:t>
      </w:r>
      <w:r w:rsidR="00B61932">
        <w:t>,</w:t>
      </w:r>
      <w:r>
        <w:t xml:space="preserve"> </w:t>
      </w:r>
      <w:r w:rsidR="00B61932">
        <w:t xml:space="preserve">it might </w:t>
      </w:r>
      <w:r>
        <w:t>be advantageous to incorporate the representations</w:t>
      </w:r>
      <w:r w:rsidR="00B61932">
        <w:t xml:space="preserve"> in some way</w:t>
      </w:r>
      <w:r>
        <w:t xml:space="preserve">. For example, </w:t>
      </w:r>
      <w:r w:rsidR="005B0E28">
        <w:t xml:space="preserve">GTFS </w:t>
      </w:r>
      <w:r w:rsidR="005B0E28">
        <w:rPr>
          <w:rStyle w:val="FootnoteReference"/>
        </w:rPr>
        <w:footnoteReference w:id="20"/>
      </w:r>
      <w:r w:rsidR="005B0E28">
        <w:t xml:space="preserve">, </w:t>
      </w:r>
      <w:r>
        <w:t xml:space="preserve">the </w:t>
      </w:r>
      <w:r w:rsidR="005B0E28">
        <w:t xml:space="preserve">format </w:t>
      </w:r>
      <w:r>
        <w:t>used by Google for travel information.</w:t>
      </w:r>
    </w:p>
    <w:p w14:paraId="10D0AB52" w14:textId="77777777" w:rsidR="00540B7F" w:rsidRDefault="00540B7F" w:rsidP="00540B7F">
      <w:pPr>
        <w:pStyle w:val="Heading2"/>
      </w:pPr>
      <w:bookmarkStart w:id="160" w:name="_Ref468171904"/>
      <w:bookmarkStart w:id="161" w:name="_Toc19780985"/>
      <w:r>
        <w:t>Extensions for iCity Applications</w:t>
      </w:r>
      <w:bookmarkEnd w:id="160"/>
      <w:bookmarkEnd w:id="161"/>
    </w:p>
    <w:p w14:paraId="304920E9" w14:textId="2E64D5A5"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B371C7">
        <w:t xml:space="preserve">Figure </w:t>
      </w:r>
      <w:r w:rsidR="00B371C7">
        <w:rPr>
          <w:noProof/>
        </w:rPr>
        <w:t>12</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lastRenderedPageBreak/>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53713" cy="3625200"/>
                    </a:xfrm>
                    <a:prstGeom prst="rect">
                      <a:avLst/>
                    </a:prstGeom>
                  </pic:spPr>
                </pic:pic>
              </a:graphicData>
            </a:graphic>
          </wp:inline>
        </w:drawing>
      </w:r>
    </w:p>
    <w:p w14:paraId="2E375581" w14:textId="51C0C39E" w:rsidR="00540B7F" w:rsidRDefault="00540B7F" w:rsidP="00540B7F">
      <w:pPr>
        <w:pStyle w:val="Caption"/>
      </w:pPr>
      <w:bookmarkStart w:id="162"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81005F">
        <w:rPr>
          <w:noProof/>
        </w:rPr>
        <w:t>10</w:t>
      </w:r>
      <w:r w:rsidR="00FB5BA5">
        <w:rPr>
          <w:noProof/>
        </w:rPr>
        <w:fldChar w:fldCharType="end"/>
      </w:r>
      <w:bookmarkEnd w:id="162"/>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63" w:name="_Ref462673109"/>
      <w:bookmarkStart w:id="164" w:name="_Toc19780986"/>
      <w:r w:rsidRPr="006E670F">
        <w:t>Data</w:t>
      </w:r>
      <w:r>
        <w:t xml:space="preserve"> Collection</w:t>
      </w:r>
      <w:bookmarkEnd w:id="163"/>
      <w:bookmarkEnd w:id="164"/>
    </w:p>
    <w:p w14:paraId="68234A1C" w14:textId="77777777" w:rsidR="00343E6B" w:rsidRPr="00343E6B" w:rsidRDefault="00343E6B" w:rsidP="00343E6B">
      <w:pPr>
        <w:rPr>
          <w:b/>
        </w:rPr>
      </w:pPr>
      <w:r w:rsidRPr="00343E6B">
        <w:rPr>
          <w:b/>
        </w:rPr>
        <w:t>Related projects: 1.2, 1.3, 2.1, 2.2, 2.3</w:t>
      </w:r>
    </w:p>
    <w:p w14:paraId="2CDF040B" w14:textId="77777777" w:rsidR="00343E6B" w:rsidRDefault="00343E6B" w:rsidP="00343E6B"/>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r>
      <w:r w:rsidRPr="00E80D3C">
        <w:lastRenderedPageBreak/>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65" w:name="_Ref462673142"/>
      <w:bookmarkStart w:id="166" w:name="_Toc19780987"/>
      <w:r w:rsidRPr="00DB0856">
        <w:t>Simulation of Urban Systems</w:t>
      </w:r>
      <w:bookmarkEnd w:id="165"/>
      <w:bookmarkEnd w:id="166"/>
    </w:p>
    <w:p w14:paraId="529B52BA" w14:textId="77777777" w:rsidR="00343E6B" w:rsidRDefault="00343E6B" w:rsidP="00343E6B">
      <w:pPr>
        <w:rPr>
          <w:b/>
        </w:rPr>
      </w:pPr>
      <w:r w:rsidRPr="00343E6B">
        <w:rPr>
          <w:b/>
        </w:rPr>
        <w:t>Related projects: 2.2, 2.3, 2.4</w:t>
      </w:r>
    </w:p>
    <w:p w14:paraId="2BC17E77" w14:textId="77777777" w:rsidR="006E670F" w:rsidRDefault="006E670F" w:rsidP="00343E6B">
      <w:pPr>
        <w:rPr>
          <w:b/>
        </w:rPr>
      </w:pPr>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r>
      <w:r w:rsidRPr="00E80D3C">
        <w:lastRenderedPageBreak/>
        <w:t>A State-oriented Model has some Clock Function to advance "time".</w:t>
      </w:r>
      <w:r w:rsidRPr="00E80D3C">
        <w:br/>
        <w:t>A State-oriented Model has some Initial State.</w:t>
      </w:r>
    </w:p>
    <w:p w14:paraId="53D2C718" w14:textId="77777777" w:rsidR="00343E6B" w:rsidRDefault="00343E6B" w:rsidP="00343E6B">
      <w:pPr>
        <w:pStyle w:val="Heading3"/>
      </w:pPr>
      <w:bookmarkStart w:id="167" w:name="_Ref462673156"/>
      <w:bookmarkStart w:id="168" w:name="_Toc19780988"/>
      <w:r>
        <w:t>Analysis of Urban Systems</w:t>
      </w:r>
      <w:bookmarkEnd w:id="167"/>
      <w:bookmarkEnd w:id="168"/>
    </w:p>
    <w:p w14:paraId="582CC2CD" w14:textId="77777777" w:rsidR="00343E6B" w:rsidRPr="006E670F" w:rsidRDefault="00343E6B" w:rsidP="00343E6B">
      <w:pPr>
        <w:rPr>
          <w:b/>
        </w:rPr>
      </w:pPr>
      <w:r w:rsidRPr="006E670F">
        <w:rPr>
          <w:b/>
        </w:rPr>
        <w:t>Related projects: Project 1.2, 2.1, 2.2, 2.3, 2.4</w:t>
      </w:r>
    </w:p>
    <w:p w14:paraId="483A1F91" w14:textId="77777777" w:rsidR="006E670F" w:rsidRDefault="006E670F" w:rsidP="00343E6B"/>
    <w:p w14:paraId="78D9E97F" w14:textId="77777777" w:rsidR="00343E6B" w:rsidRDefault="006E670F" w:rsidP="00343E6B">
      <w:r>
        <w:t>Similar to the previous section, capturing the various analysis</w:t>
      </w:r>
      <w:r w:rsidR="00022D28">
        <w:t xml:space="preserve"> applications</w:t>
      </w:r>
      <w:r>
        <w:t xml:space="preserve"> may be seen as a sort of experiment management. We must capture the concepts of analysis input, output, as well as the analysis itself: in other words, how is the </w:t>
      </w:r>
      <w:r w:rsidR="00343E6B">
        <w:t>output determined from the input?</w:t>
      </w:r>
      <w:r w:rsidR="004C17AC">
        <w:t xml:space="preserve"> The following concepts may be required for the Analysis extension:</w:t>
      </w:r>
    </w:p>
    <w:p w14:paraId="5ADF9596" w14:textId="77777777" w:rsidR="00343E6B" w:rsidRPr="00E80D3C" w:rsidRDefault="00343E6B" w:rsidP="00343E6B">
      <w:pPr>
        <w:pStyle w:val="ListParagraph"/>
      </w:pPr>
      <w:r w:rsidRPr="00E80D3C">
        <w:t>Analysis: A set of rules or criteria applied to some Analysis Input to obtain some Analysis Output.</w:t>
      </w:r>
      <w:r w:rsidRPr="00E80D3C">
        <w:br/>
        <w:t>An Analysis may take only certain class(es) of instances as Input.</w:t>
      </w:r>
      <w:r w:rsidRPr="00E80D3C">
        <w:br/>
        <w:t>An Analysis will output only certain class(es) of instances as Output.</w:t>
      </w:r>
    </w:p>
    <w:p w14:paraId="4E7A7D6C" w14:textId="77777777" w:rsidR="00343E6B" w:rsidRPr="00E80D3C" w:rsidRDefault="00343E6B" w:rsidP="00343E6B">
      <w:pPr>
        <w:pStyle w:val="ListParagraph"/>
      </w:pPr>
      <w:r w:rsidRPr="00E80D3C">
        <w:t>Analysis Input: An Analysis Input is input for some Analysis.</w:t>
      </w:r>
    </w:p>
    <w:p w14:paraId="4C2A8195" w14:textId="77777777" w:rsidR="00343E6B" w:rsidRPr="00E80D3C" w:rsidRDefault="00343E6B" w:rsidP="00343E6B">
      <w:pPr>
        <w:pStyle w:val="ListParagraph"/>
      </w:pPr>
      <w:r w:rsidRPr="00E80D3C">
        <w:t>Analysis Output: An Analysis Output is output from some Analysis.</w:t>
      </w:r>
    </w:p>
    <w:p w14:paraId="15BA19CE" w14:textId="77777777" w:rsidR="00343E6B" w:rsidRDefault="00343E6B" w:rsidP="00343E6B">
      <w:pPr>
        <w:pStyle w:val="Heading3"/>
      </w:pPr>
      <w:bookmarkStart w:id="169" w:name="_Ref462673168"/>
      <w:bookmarkStart w:id="170" w:name="_Toc19780989"/>
      <w:r>
        <w:t>Visualization of Urban Systems</w:t>
      </w:r>
      <w:bookmarkEnd w:id="169"/>
      <w:bookmarkEnd w:id="170"/>
    </w:p>
    <w:p w14:paraId="1F7CC429" w14:textId="77777777" w:rsidR="00343E6B" w:rsidRDefault="00343E6B" w:rsidP="00343E6B">
      <w:pPr>
        <w:rPr>
          <w:b/>
        </w:rPr>
      </w:pPr>
      <w:r w:rsidRPr="006E670F">
        <w:rPr>
          <w:b/>
        </w:rPr>
        <w:t>Related</w:t>
      </w:r>
      <w:r w:rsidR="006E670F" w:rsidRPr="006E670F">
        <w:rPr>
          <w:b/>
        </w:rPr>
        <w:t xml:space="preserve"> projects</w:t>
      </w:r>
      <w:r w:rsidRPr="006E670F">
        <w:rPr>
          <w:b/>
        </w:rPr>
        <w:t xml:space="preserve">: </w:t>
      </w:r>
      <w:r w:rsidR="006E670F" w:rsidRPr="006E670F">
        <w:rPr>
          <w:b/>
        </w:rPr>
        <w:t xml:space="preserve">All of </w:t>
      </w:r>
      <w:r w:rsidRPr="006E670F">
        <w:rPr>
          <w:b/>
        </w:rPr>
        <w:t>Theme 3</w:t>
      </w:r>
    </w:p>
    <w:p w14:paraId="107E27F2" w14:textId="77777777" w:rsidR="006E670F" w:rsidRPr="006E670F" w:rsidRDefault="006E670F" w:rsidP="00343E6B">
      <w:pPr>
        <w:rPr>
          <w:b/>
        </w:rPr>
      </w:pPr>
    </w:p>
    <w:p w14:paraId="52CF3A97" w14:textId="77777777" w:rsidR="00045329" w:rsidRPr="00045329" w:rsidRDefault="00343E6B" w:rsidP="00045329">
      <w:r>
        <w:t>The concepts defined in the iCity ontology (and the data they define) shall be interpreted for visual renderings; to-date no additional requirements have been identified.</w:t>
      </w:r>
    </w:p>
    <w:p w14:paraId="406679EB" w14:textId="19769829" w:rsidR="00A85D8C" w:rsidRDefault="00A85D8C" w:rsidP="00E80D3C">
      <w:pPr>
        <w:pStyle w:val="Heading1"/>
      </w:pPr>
      <w:bookmarkStart w:id="171" w:name="_Toc19780990"/>
      <w:r>
        <w:t>Extra-logical Design Practices</w:t>
      </w:r>
      <w:bookmarkEnd w:id="171"/>
    </w:p>
    <w:p w14:paraId="04B2BB3D" w14:textId="03234D9F" w:rsidR="00A85D8C" w:rsidRDefault="00A85D8C" w:rsidP="00E80D3C">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7C658627" w14:textId="5DD88B9E" w:rsidR="00A85D8C" w:rsidRPr="00E80D3C" w:rsidRDefault="00A85D8C" w:rsidP="001D3F17">
      <w:pPr>
        <w:pStyle w:val="ListParagraph"/>
        <w:numPr>
          <w:ilvl w:val="0"/>
          <w:numId w:val="16"/>
        </w:numPr>
      </w:pPr>
      <w:r w:rsidRPr="00E80D3C">
        <w:t>Organizational terms</w:t>
      </w:r>
    </w:p>
    <w:p w14:paraId="68E7A14A" w14:textId="77777777" w:rsidR="00A85D8C" w:rsidRPr="00E80D3C" w:rsidRDefault="00A85D8C" w:rsidP="001D3F17">
      <w:pPr>
        <w:pStyle w:val="ListParagraph"/>
        <w:numPr>
          <w:ilvl w:val="0"/>
          <w:numId w:val="16"/>
        </w:numPr>
      </w:pPr>
      <w:r w:rsidRPr="00E80D3C">
        <w:t>For reuse (full import) of existing, external ontologies, 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5CEEF8" w14:textId="77777777" w:rsidR="00563609" w:rsidRDefault="00563609" w:rsidP="00563609">
      <w:pPr>
        <w:pStyle w:val="Heading1"/>
      </w:pPr>
      <w:bookmarkStart w:id="172" w:name="_Toc19780991"/>
      <w:r>
        <w:t>Summary of Changes from Previous Version</w:t>
      </w:r>
      <w:bookmarkEnd w:id="172"/>
    </w:p>
    <w:p w14:paraId="5A48A816" w14:textId="77777777" w:rsidR="00563609" w:rsidRPr="00E80D3C" w:rsidRDefault="00563609" w:rsidP="00563609">
      <w:r>
        <w:t>The</w:t>
      </w:r>
      <w:r w:rsidRPr="00E80D3C">
        <w:t xml:space="preserve"> </w:t>
      </w:r>
      <w:r>
        <w:t>“iCity</w:t>
      </w:r>
      <w:proofErr w:type="gramStart"/>
      <w:r>
        <w:t>-“</w:t>
      </w:r>
      <w:r w:rsidRPr="00E80D3C">
        <w:t xml:space="preserve"> prefix</w:t>
      </w:r>
      <w:proofErr w:type="gramEnd"/>
      <w:r>
        <w:t xml:space="preserve"> was removed</w:t>
      </w:r>
      <w:r w:rsidRPr="00E80D3C">
        <w:t xml:space="preserve"> from all ontology filenames</w:t>
      </w:r>
      <w:r>
        <w:t xml:space="preserve"> and</w:t>
      </w:r>
      <w:r w:rsidRPr="00E80D3C">
        <w:t xml:space="preserve"> IRIs</w:t>
      </w:r>
      <w:r>
        <w:t xml:space="preserve"> in order to improve readability and convey generality. All other changes are summarized by ontology below.</w:t>
      </w:r>
    </w:p>
    <w:p w14:paraId="306547E8" w14:textId="77777777" w:rsidR="00563609" w:rsidRPr="00C142F9" w:rsidRDefault="00563609" w:rsidP="00563609">
      <w:pPr>
        <w:rPr>
          <w:highlight w:val="yellow"/>
          <w:u w:val="single"/>
        </w:rPr>
      </w:pPr>
    </w:p>
    <w:p w14:paraId="3884690C" w14:textId="77777777" w:rsidR="00563609" w:rsidRDefault="00563609" w:rsidP="00563609">
      <w:r>
        <w:rPr>
          <w:u w:val="single"/>
        </w:rPr>
        <w:t>Activity ontology:</w:t>
      </w:r>
      <w:r>
        <w:t xml:space="preserve"> </w:t>
      </w:r>
    </w:p>
    <w:p w14:paraId="4ABEBC10" w14:textId="77777777" w:rsidR="00563609" w:rsidRDefault="00563609" w:rsidP="00563609">
      <w:pPr>
        <w:pStyle w:val="ListParagraph"/>
        <w:numPr>
          <w:ilvl w:val="0"/>
          <w:numId w:val="11"/>
        </w:numPr>
      </w:pPr>
      <w:r w:rsidRPr="00E80D3C">
        <w:t>revised representation such that an activity is a class of occurrences (activities and occurrences are not separate entities); removal of ActivityOccurrence, definition of State instead of StateType</w:t>
      </w:r>
      <w:r>
        <w:t>.</w:t>
      </w:r>
    </w:p>
    <w:p w14:paraId="12418F53" w14:textId="77777777" w:rsidR="00563609" w:rsidRDefault="00563609" w:rsidP="00563609">
      <w:pPr>
        <w:rPr>
          <w:color w:val="FF0000"/>
        </w:rPr>
      </w:pPr>
    </w:p>
    <w:p w14:paraId="78243100" w14:textId="77777777" w:rsidR="00563609" w:rsidRDefault="00563609" w:rsidP="00563609">
      <w:pPr>
        <w:rPr>
          <w:color w:val="000000" w:themeColor="text1"/>
        </w:rPr>
      </w:pPr>
      <w:r>
        <w:rPr>
          <w:color w:val="000000" w:themeColor="text1"/>
          <w:u w:val="single"/>
        </w:rPr>
        <w:t>Transportation Network ontology:</w:t>
      </w:r>
      <w:r>
        <w:rPr>
          <w:color w:val="000000" w:themeColor="text1"/>
        </w:rPr>
        <w:t xml:space="preserve"> </w:t>
      </w:r>
    </w:p>
    <w:p w14:paraId="1F78C2A4" w14:textId="77777777" w:rsidR="00563609" w:rsidRDefault="00563609" w:rsidP="00563609">
      <w:pPr>
        <w:pStyle w:val="ListParagraph"/>
        <w:numPr>
          <w:ilvl w:val="0"/>
          <w:numId w:val="11"/>
        </w:numPr>
        <w:rPr>
          <w:color w:val="000000" w:themeColor="text1"/>
        </w:rPr>
      </w:pPr>
      <w:r w:rsidRPr="00E80D3C">
        <w:rPr>
          <w:color w:val="000000" w:themeColor="text1"/>
        </w:rPr>
        <w:lastRenderedPageBreak/>
        <w:t xml:space="preserve">added Link and LinkPD classes to serve as “containers” for multiple arcs (e.g. vehicle lanes, bicycle lanes, </w:t>
      </w:r>
      <w:r w:rsidRPr="00E80D3C">
        <w:t>walkways</w:t>
      </w:r>
      <w:r w:rsidRPr="00E80D3C">
        <w:rPr>
          <w:color w:val="000000" w:themeColor="text1"/>
        </w:rPr>
        <w:t>); introduced some additional properties and changed the mode of an Arc from an invariant to variant property.</w:t>
      </w:r>
    </w:p>
    <w:p w14:paraId="76CFC7F2" w14:textId="77777777" w:rsidR="00563609" w:rsidRPr="00E80D3C" w:rsidRDefault="00563609" w:rsidP="00563609">
      <w:pPr>
        <w:pStyle w:val="ListParagraph"/>
        <w:numPr>
          <w:ilvl w:val="0"/>
          <w:numId w:val="11"/>
        </w:numPr>
        <w:rPr>
          <w:color w:val="000000" w:themeColor="text1"/>
          <w:sz w:val="36"/>
        </w:rPr>
      </w:pPr>
      <w:r w:rsidRPr="00E80D3C">
        <w:rPr>
          <w:color w:val="000000" w:themeColor="text1"/>
        </w:rPr>
        <w:t>Associated Nodes with location information.</w:t>
      </w:r>
    </w:p>
    <w:p w14:paraId="1C367BDD" w14:textId="77777777" w:rsidR="00563609" w:rsidRPr="00E80D3C" w:rsidRDefault="00563609" w:rsidP="00563609">
      <w:pPr>
        <w:pStyle w:val="ListParagraph"/>
        <w:numPr>
          <w:ilvl w:val="0"/>
          <w:numId w:val="9"/>
        </w:numPr>
        <w:rPr>
          <w:color w:val="000000" w:themeColor="text1"/>
        </w:rPr>
      </w:pPr>
      <w:r w:rsidRPr="00E80D3C">
        <w:rPr>
          <w:color w:val="000000" w:themeColor="text1"/>
        </w:rPr>
        <w:t xml:space="preserve">Links and Arcs represent access on some part of the physical infrastructure, which has an associated location. Although Nodes do not represent access in the same way, they are still associated with some physical location. </w:t>
      </w:r>
      <w:r>
        <w:rPr>
          <w:color w:val="000000" w:themeColor="text1"/>
        </w:rPr>
        <w:t>A</w:t>
      </w:r>
      <w:r w:rsidRPr="00E80D3C">
        <w:rPr>
          <w:color w:val="000000" w:themeColor="text1"/>
        </w:rPr>
        <w:t xml:space="preserve"> property</w:t>
      </w:r>
      <w:r>
        <w:rPr>
          <w:color w:val="000000" w:themeColor="text1"/>
        </w:rPr>
        <w:t xml:space="preserve"> was added</w:t>
      </w:r>
      <w:r w:rsidRPr="00E80D3C">
        <w:rPr>
          <w:color w:val="000000" w:themeColor="text1"/>
        </w:rPr>
        <w:t xml:space="preserve"> to specify the </w:t>
      </w:r>
      <w:r w:rsidRPr="00E80D3C">
        <w:rPr>
          <w:i/>
          <w:color w:val="000000" w:themeColor="text1"/>
        </w:rPr>
        <w:t>associated</w:t>
      </w:r>
      <w:r w:rsidRPr="00E80D3C">
        <w:rPr>
          <w:color w:val="000000" w:themeColor="text1"/>
        </w:rPr>
        <w:t xml:space="preserve"> location of a Node. </w:t>
      </w:r>
      <w:r>
        <w:rPr>
          <w:color w:val="000000" w:themeColor="text1"/>
        </w:rPr>
        <w:t>It should be possible</w:t>
      </w:r>
      <w:r w:rsidRPr="00E80D3C">
        <w:rPr>
          <w:color w:val="000000" w:themeColor="text1"/>
        </w:rPr>
        <w:t xml:space="preserve"> to infer which Transportation Complexes (e.g. road segments) meet or contain the node based on th</w:t>
      </w:r>
      <w:r>
        <w:rPr>
          <w:color w:val="000000" w:themeColor="text1"/>
        </w:rPr>
        <w:t>e links it is connected to. F</w:t>
      </w:r>
      <w:r w:rsidRPr="00E80D3C">
        <w:rPr>
          <w:color w:val="000000" w:themeColor="text1"/>
        </w:rPr>
        <w:t xml:space="preserve">uture extensions </w:t>
      </w:r>
      <w:r>
        <w:rPr>
          <w:color w:val="000000" w:themeColor="text1"/>
        </w:rPr>
        <w:t>may</w:t>
      </w:r>
      <w:r w:rsidRPr="00E80D3C">
        <w:rPr>
          <w:color w:val="000000" w:themeColor="text1"/>
        </w:rPr>
        <w:t xml:space="preserve"> consider capturing the relationship between the </w:t>
      </w:r>
      <w:proofErr w:type="gramStart"/>
      <w:r w:rsidRPr="00E80D3C">
        <w:rPr>
          <w:color w:val="000000" w:themeColor="text1"/>
        </w:rPr>
        <w:t>nodes</w:t>
      </w:r>
      <w:proofErr w:type="gramEnd"/>
      <w:r w:rsidRPr="00E80D3C">
        <w:rPr>
          <w:color w:val="000000" w:themeColor="text1"/>
        </w:rPr>
        <w:t xml:space="preserve"> location and the location of the Transportation Complexes accessed by its related links.</w:t>
      </w:r>
    </w:p>
    <w:p w14:paraId="713A84F4" w14:textId="77777777" w:rsidR="00563609" w:rsidRDefault="00563609" w:rsidP="00563609">
      <w:pPr>
        <w:rPr>
          <w:color w:val="000000" w:themeColor="text1"/>
        </w:rPr>
      </w:pPr>
    </w:p>
    <w:p w14:paraId="6D0B8344" w14:textId="77777777" w:rsidR="00563609" w:rsidRPr="00E80D3C" w:rsidRDefault="00563609" w:rsidP="00563609">
      <w:pPr>
        <w:rPr>
          <w:color w:val="000000" w:themeColor="text1"/>
          <w:u w:val="single"/>
        </w:rPr>
      </w:pPr>
      <w:r w:rsidRPr="00E80D3C">
        <w:rPr>
          <w:color w:val="000000" w:themeColor="text1"/>
          <w:u w:val="single"/>
        </w:rPr>
        <w:t xml:space="preserve">Added: </w:t>
      </w:r>
      <w:r>
        <w:rPr>
          <w:color w:val="000000" w:themeColor="text1"/>
          <w:u w:val="single"/>
        </w:rPr>
        <w:t>iContact.owl O</w:t>
      </w:r>
      <w:r w:rsidRPr="00E80D3C">
        <w:rPr>
          <w:color w:val="000000" w:themeColor="text1"/>
          <w:u w:val="single"/>
        </w:rPr>
        <w:t>ntology</w:t>
      </w:r>
    </w:p>
    <w:p w14:paraId="6DB7C701" w14:textId="77777777" w:rsidR="00563609" w:rsidRPr="00E80D3C" w:rsidRDefault="00563609" w:rsidP="00563609">
      <w:pPr>
        <w:rPr>
          <w:color w:val="000000" w:themeColor="text1"/>
        </w:rPr>
      </w:pPr>
      <w:r w:rsidRPr="00E80D3C">
        <w:rPr>
          <w:color w:val="000000" w:themeColor="text1"/>
        </w:rPr>
        <w:t xml:space="preserve">The notion of addresses is required to represent information about buildings, parking lots, the start and end of trips, and so on. Contact information for individuals and organizations may also be required and captured for some applications. </w:t>
      </w:r>
    </w:p>
    <w:p w14:paraId="3E5A6295" w14:textId="77777777" w:rsidR="00563609" w:rsidRDefault="00563609" w:rsidP="00563609">
      <w:pPr>
        <w:rPr>
          <w:color w:val="000000" w:themeColor="text1"/>
        </w:rPr>
      </w:pPr>
    </w:p>
    <w:p w14:paraId="2C84B34A" w14:textId="77777777" w:rsidR="00563609" w:rsidRDefault="00563609" w:rsidP="00563609">
      <w:pPr>
        <w:rPr>
          <w:color w:val="000000" w:themeColor="text1"/>
          <w:u w:val="single"/>
        </w:rPr>
      </w:pPr>
      <w:r w:rsidRPr="00E80D3C">
        <w:rPr>
          <w:color w:val="000000" w:themeColor="text1"/>
          <w:u w:val="single"/>
        </w:rPr>
        <w:t>Added: Calendar/Hours of Operation Ontology:</w:t>
      </w:r>
    </w:p>
    <w:p w14:paraId="79DEEA75" w14:textId="77777777" w:rsidR="00563609" w:rsidRDefault="00563609" w:rsidP="00563609">
      <w:pPr>
        <w:rPr>
          <w:color w:val="000000" w:themeColor="text1"/>
        </w:rPr>
      </w:pPr>
      <w:r>
        <w:t xml:space="preserve">Beyond the representation of individual timepoints and time intervals, there is often a requirement to reference concepts from a calendar. In particular, the specification of hours of operation (e.g. fora business or transportation network policy) relies on the representation of these concepts, such as the days of the week or times of day. </w:t>
      </w:r>
      <w:r>
        <w:rPr>
          <w:color w:val="000000" w:themeColor="text1"/>
        </w:rPr>
        <w:t>The Calendar Ontology is introduced to define these concepts.</w:t>
      </w:r>
    </w:p>
    <w:p w14:paraId="77D57CC4" w14:textId="77777777" w:rsidR="00563609" w:rsidRDefault="00563609" w:rsidP="00563609">
      <w:pPr>
        <w:rPr>
          <w:color w:val="000000" w:themeColor="text1"/>
        </w:rPr>
      </w:pPr>
    </w:p>
    <w:p w14:paraId="54206B8E" w14:textId="77777777" w:rsidR="00563609" w:rsidRDefault="00563609" w:rsidP="00563609">
      <w:pPr>
        <w:rPr>
          <w:color w:val="000000" w:themeColor="text1"/>
          <w:u w:val="single"/>
        </w:rPr>
      </w:pPr>
      <w:r w:rsidRPr="00C142F9">
        <w:rPr>
          <w:color w:val="000000" w:themeColor="text1"/>
          <w:u w:val="single"/>
        </w:rPr>
        <w:t>Imported SSN/SOSA Ontology</w:t>
      </w:r>
      <w:r>
        <w:rPr>
          <w:color w:val="000000" w:themeColor="text1"/>
          <w:u w:val="single"/>
        </w:rPr>
        <w:t>:</w:t>
      </w:r>
    </w:p>
    <w:p w14:paraId="7ACB0644" w14:textId="77777777" w:rsidR="00563609" w:rsidRDefault="00563609" w:rsidP="00563609">
      <w:pPr>
        <w:rPr>
          <w:color w:val="000000" w:themeColor="text1"/>
        </w:rPr>
      </w:pPr>
      <w:r>
        <w:rPr>
          <w:color w:val="000000" w:themeColor="text1"/>
        </w:rPr>
        <w:t>Sensor observations are an integral part of ITS operations and research. To capture these sensors and the data they generate, we import the SSN/SOSA ontology [ref].</w:t>
      </w:r>
    </w:p>
    <w:p w14:paraId="59BC5D2E" w14:textId="77777777" w:rsidR="00563609" w:rsidRDefault="00563609" w:rsidP="00563609">
      <w:pPr>
        <w:rPr>
          <w:color w:val="FF0000"/>
        </w:rPr>
      </w:pPr>
    </w:p>
    <w:p w14:paraId="2A4F9EEE" w14:textId="77777777" w:rsidR="00563609" w:rsidRDefault="00563609" w:rsidP="00563609">
      <w:pPr>
        <w:rPr>
          <w:color w:val="000000" w:themeColor="text1"/>
          <w:u w:val="single"/>
        </w:rPr>
      </w:pPr>
      <w:r>
        <w:rPr>
          <w:color w:val="000000" w:themeColor="text1"/>
          <w:u w:val="single"/>
        </w:rPr>
        <w:t>Units of Measure Ontology:</w:t>
      </w:r>
    </w:p>
    <w:p w14:paraId="4B90D58B" w14:textId="77777777" w:rsidR="00563609" w:rsidRPr="00E80D3C" w:rsidRDefault="00563609" w:rsidP="00563609">
      <w:pPr>
        <w:pStyle w:val="ListParagraph"/>
        <w:numPr>
          <w:ilvl w:val="0"/>
          <w:numId w:val="12"/>
        </w:numPr>
        <w:rPr>
          <w:color w:val="000000" w:themeColor="text1"/>
        </w:rPr>
      </w:pPr>
      <w:r w:rsidRPr="00E80D3C">
        <w:rPr>
          <w:color w:val="000000" w:themeColor="text1"/>
        </w:rPr>
        <w:t>Extended and merged with monetary value ontology.</w:t>
      </w:r>
    </w:p>
    <w:p w14:paraId="0E5D2179" w14:textId="77777777" w:rsidR="00563609" w:rsidRPr="00E80D3C" w:rsidRDefault="00563609" w:rsidP="00563609">
      <w:pPr>
        <w:pStyle w:val="ListParagraph"/>
        <w:numPr>
          <w:ilvl w:val="0"/>
          <w:numId w:val="12"/>
        </w:numPr>
        <w:rPr>
          <w:color w:val="000000" w:themeColor="text1"/>
        </w:rPr>
      </w:pPr>
      <w:r w:rsidRPr="00E80D3C">
        <w:rPr>
          <w:color w:val="000000" w:themeColor="text1"/>
        </w:rPr>
        <w:t>Updated with new release OM 2.0</w:t>
      </w:r>
    </w:p>
    <w:p w14:paraId="25D9C89E" w14:textId="77777777" w:rsidR="00563609" w:rsidRPr="00E80D3C" w:rsidRDefault="00563609" w:rsidP="00563609">
      <w:pPr>
        <w:pStyle w:val="ListParagraph"/>
        <w:numPr>
          <w:ilvl w:val="0"/>
          <w:numId w:val="12"/>
        </w:numPr>
        <w:rPr>
          <w:color w:val="000000" w:themeColor="text1"/>
        </w:rPr>
      </w:pPr>
      <w:r w:rsidRPr="00E80D3C">
        <w:rPr>
          <w:color w:val="000000" w:themeColor="text1"/>
        </w:rPr>
        <w:t>Extend with specializations of quantities, measures, etc, as required by use cases.</w:t>
      </w:r>
    </w:p>
    <w:p w14:paraId="2EF22EF0" w14:textId="77777777" w:rsidR="00563609" w:rsidRDefault="00563609" w:rsidP="00563609">
      <w:pPr>
        <w:rPr>
          <w:color w:val="FF0000"/>
        </w:rPr>
      </w:pPr>
    </w:p>
    <w:p w14:paraId="1BFF895A" w14:textId="77777777" w:rsidR="00563609" w:rsidRPr="007A52BC" w:rsidRDefault="00563609" w:rsidP="00563609">
      <w:pPr>
        <w:rPr>
          <w:color w:val="000000" w:themeColor="text1"/>
          <w:u w:val="single"/>
        </w:rPr>
      </w:pPr>
      <w:r>
        <w:rPr>
          <w:color w:val="000000" w:themeColor="text1"/>
          <w:u w:val="single"/>
        </w:rPr>
        <w:t>S</w:t>
      </w:r>
      <w:r w:rsidRPr="007A52BC">
        <w:rPr>
          <w:color w:val="000000" w:themeColor="text1"/>
          <w:u w:val="single"/>
        </w:rPr>
        <w:t>patial</w:t>
      </w:r>
      <w:r>
        <w:rPr>
          <w:color w:val="000000" w:themeColor="text1"/>
          <w:u w:val="single"/>
        </w:rPr>
        <w:t xml:space="preserve"> </w:t>
      </w:r>
      <w:r w:rsidRPr="007A52BC">
        <w:rPr>
          <w:color w:val="000000" w:themeColor="text1"/>
          <w:u w:val="single"/>
        </w:rPr>
        <w:t>Location ontology:</w:t>
      </w:r>
    </w:p>
    <w:p w14:paraId="35450535" w14:textId="77777777" w:rsidR="00563609" w:rsidRPr="00E80D3C" w:rsidRDefault="00563609" w:rsidP="00563609">
      <w:pPr>
        <w:pStyle w:val="ListParagraph"/>
        <w:numPr>
          <w:ilvl w:val="0"/>
          <w:numId w:val="13"/>
        </w:numPr>
        <w:rPr>
          <w:color w:val="000000" w:themeColor="text1"/>
        </w:rPr>
      </w:pPr>
      <w:r w:rsidRPr="00E80D3C">
        <w:rPr>
          <w:color w:val="000000" w:themeColor="text1"/>
        </w:rPr>
        <w:t xml:space="preserve">Replaced original representation with geoSPARQL terminology, primarily due to it being better supported (geoSPARQL works for simple linked data but also offers the potential for specialized query abilities) and more current. </w:t>
      </w:r>
      <w:r w:rsidRPr="00E80D3C">
        <w:rPr>
          <w:color w:val="000000" w:themeColor="text1"/>
        </w:rPr>
        <w:br/>
        <w:t>Features have geometry (</w:t>
      </w:r>
      <w:proofErr w:type="gramStart"/>
      <w:r w:rsidRPr="00E80D3C">
        <w:rPr>
          <w:color w:val="000000" w:themeColor="text1"/>
        </w:rPr>
        <w:t>geo:hasGeometry</w:t>
      </w:r>
      <w:proofErr w:type="gramEnd"/>
      <w:r w:rsidRPr="00E80D3C">
        <w:rPr>
          <w:color w:val="000000" w:themeColor="text1"/>
        </w:rPr>
        <w:t xml:space="preserve">); geometries can be defined as simple features (points, polygons,…); these geometries can be </w:t>
      </w:r>
      <w:r w:rsidRPr="00E80D3C">
        <w:rPr>
          <w:i/>
          <w:color w:val="000000" w:themeColor="text1"/>
        </w:rPr>
        <w:t>serialized</w:t>
      </w:r>
      <w:r w:rsidRPr="00E80D3C">
        <w:rPr>
          <w:color w:val="000000" w:themeColor="text1"/>
        </w:rPr>
        <w:t xml:space="preserve"> as WKT or GML, special purpose datatypes that allow for, e.g. a series of coordinates. Both serializations support the specification of a reference system, therefore (for now) we do not need to extend OM with NAD83 and WGS84.</w:t>
      </w:r>
      <w:r w:rsidRPr="00E80D3C">
        <w:rPr>
          <w:color w:val="000000" w:themeColor="text1"/>
        </w:rPr>
        <w:br/>
        <w:t xml:space="preserve">The representation of the reference system is not ideal as in the current implementation of geoSPARQL it is appended within the same IRI as the coordinate data, (it is also not clear what code is to be used for NAD83). Future revisions should investigate a possible </w:t>
      </w:r>
      <w:r w:rsidRPr="00E80D3C">
        <w:rPr>
          <w:color w:val="000000" w:themeColor="text1"/>
        </w:rPr>
        <w:lastRenderedPageBreak/>
        <w:t>extension to this representation that will capture the reference system in a more convenient way (while still leveraging the capabilities of geoSPARQL).</w:t>
      </w:r>
      <w:r w:rsidRPr="00E80D3C">
        <w:rPr>
          <w:color w:val="000000" w:themeColor="text1"/>
        </w:rPr>
        <w:br/>
        <w:t>Ideally, in future work we would like to look consider the spatial-location theory in more detail as it geoSPARQL provides a vocabulary and a tool but lacks a complete declarative semantics</w:t>
      </w:r>
    </w:p>
    <w:p w14:paraId="33E58EFB" w14:textId="77777777" w:rsidR="00563609" w:rsidRPr="00E80D3C" w:rsidRDefault="00563609" w:rsidP="00563609">
      <w:pPr>
        <w:pStyle w:val="ListParagraph"/>
        <w:numPr>
          <w:ilvl w:val="0"/>
          <w:numId w:val="13"/>
        </w:numPr>
        <w:rPr>
          <w:color w:val="000000" w:themeColor="text1"/>
        </w:rPr>
      </w:pPr>
      <w:r w:rsidRPr="00E80D3C">
        <w:rPr>
          <w:color w:val="000000" w:themeColor="text1"/>
        </w:rPr>
        <w:t>This change impacts many of the other ontologies within iCity (those with spatial information). Each was modified to address this.</w:t>
      </w:r>
    </w:p>
    <w:p w14:paraId="08AB0D07" w14:textId="77777777" w:rsidR="00563609" w:rsidRPr="00E80D3C" w:rsidRDefault="00563609" w:rsidP="00563609">
      <w:pPr>
        <w:pStyle w:val="ListParagraph"/>
        <w:numPr>
          <w:ilvl w:val="0"/>
          <w:numId w:val="13"/>
        </w:numPr>
        <w:rPr>
          <w:color w:val="000000" w:themeColor="text1"/>
        </w:rPr>
      </w:pPr>
      <w:r w:rsidRPr="00E80D3C">
        <w:rPr>
          <w:color w:val="000000" w:themeColor="text1"/>
        </w:rPr>
        <w:t xml:space="preserve">Extended SpatialLoc to include a hasLocation property. This allows us to separate objects from their spatial embodiment as required. Whether an object is related to </w:t>
      </w:r>
      <w:proofErr w:type="gramStart"/>
      <w:r w:rsidRPr="00E80D3C">
        <w:rPr>
          <w:color w:val="000000" w:themeColor="text1"/>
        </w:rPr>
        <w:t>geosparql:Feature</w:t>
      </w:r>
      <w:proofErr w:type="gramEnd"/>
      <w:r w:rsidRPr="00E80D3C">
        <w:rPr>
          <w:color w:val="000000" w:themeColor="text1"/>
        </w:rPr>
        <w:t xml:space="preserve"> or is a subclass of geosparql:Feature is a foundational ontological decision. In either case, we can describe location of these objects more precisely via the hasGeometry property.</w:t>
      </w:r>
    </w:p>
    <w:p w14:paraId="251F70DA" w14:textId="77777777" w:rsidR="00563609" w:rsidRPr="00105569" w:rsidRDefault="00563609" w:rsidP="00563609">
      <w:pPr>
        <w:rPr>
          <w:color w:val="000000" w:themeColor="text1"/>
          <w:u w:val="single"/>
        </w:rPr>
      </w:pPr>
      <w:r w:rsidRPr="00105569">
        <w:rPr>
          <w:color w:val="000000" w:themeColor="text1"/>
          <w:u w:val="single"/>
        </w:rPr>
        <w:t>Foundation Ontology: removed</w:t>
      </w:r>
    </w:p>
    <w:p w14:paraId="42393496" w14:textId="77777777" w:rsidR="00563609" w:rsidRPr="00105569" w:rsidRDefault="00563609" w:rsidP="00563609">
      <w:pPr>
        <w:pStyle w:val="ListParagraph"/>
        <w:numPr>
          <w:ilvl w:val="0"/>
          <w:numId w:val="9"/>
        </w:numPr>
        <w:rPr>
          <w:color w:val="000000" w:themeColor="text1"/>
          <w:u w:val="single"/>
        </w:rPr>
      </w:pPr>
      <w:r w:rsidRPr="00105569">
        <w:rPr>
          <w:color w:val="000000" w:themeColor="text1"/>
        </w:rPr>
        <w:t>In the initial design Foundation is imported by all of the domain ontologies, this requires a revision to all of the Urban System ontologies. We observe that this design is not ideal as there may be cases where foundational concepts (e.g. activities or resources) are not used in a particular domain ontology. In such cases, updates to Foundation.owl will result in unnecessary updates to unaffected domain ontologies.</w:t>
      </w:r>
      <w:r w:rsidRPr="00105569">
        <w:rPr>
          <w:color w:val="000000" w:themeColor="text1"/>
        </w:rPr>
        <w:br/>
        <w:t xml:space="preserve">This was originally done for </w:t>
      </w:r>
      <w:proofErr w:type="gramStart"/>
      <w:r w:rsidRPr="00105569">
        <w:rPr>
          <w:color w:val="000000" w:themeColor="text1"/>
        </w:rPr>
        <w:t>convenience,</w:t>
      </w:r>
      <w:proofErr w:type="gramEnd"/>
      <w:r w:rsidRPr="00105569">
        <w:rPr>
          <w:color w:val="000000" w:themeColor="text1"/>
        </w:rPr>
        <w:t xml:space="preserve"> however we observe that it may be more clear and effective to only consider the foundational grouping conceptually, and individually import whichever ontologies are required.</w:t>
      </w:r>
    </w:p>
    <w:p w14:paraId="27A32CB8" w14:textId="77777777" w:rsidR="00563609" w:rsidRPr="00105569" w:rsidRDefault="00563609" w:rsidP="00563609">
      <w:pPr>
        <w:pStyle w:val="ListParagraph"/>
        <w:numPr>
          <w:ilvl w:val="0"/>
          <w:numId w:val="9"/>
        </w:numPr>
        <w:rPr>
          <w:color w:val="000000" w:themeColor="text1"/>
          <w:u w:val="single"/>
        </w:rPr>
      </w:pPr>
      <w:r w:rsidRPr="00105569">
        <w:rPr>
          <w:color w:val="000000" w:themeColor="text1"/>
        </w:rPr>
        <w:t>In version 1.2 of the ontology, we replace all imports of the Foundation ontology only with the ontologies that are used. In some cases, this may be equivalent to importing the Foundation ontology, however in other cases this will be a sub-theory of the Foundation ontology.</w:t>
      </w:r>
    </w:p>
    <w:p w14:paraId="39F75A99" w14:textId="77777777" w:rsidR="00563609" w:rsidRPr="00105569" w:rsidRDefault="00563609" w:rsidP="00563609">
      <w:pPr>
        <w:rPr>
          <w:color w:val="000000" w:themeColor="text1"/>
          <w:u w:val="single"/>
        </w:rPr>
      </w:pPr>
      <w:r w:rsidRPr="00105569">
        <w:rPr>
          <w:color w:val="000000" w:themeColor="text1"/>
          <w:u w:val="single"/>
        </w:rPr>
        <w:t>Land Use Ontology:</w:t>
      </w:r>
    </w:p>
    <w:p w14:paraId="615B6B8F" w14:textId="77777777" w:rsidR="00563609" w:rsidRPr="00105569" w:rsidRDefault="00563609" w:rsidP="00DA31E1">
      <w:pPr>
        <w:pStyle w:val="ListParagraph"/>
        <w:numPr>
          <w:ilvl w:val="0"/>
          <w:numId w:val="19"/>
        </w:numPr>
        <w:rPr>
          <w:color w:val="000000" w:themeColor="text1"/>
        </w:rPr>
      </w:pPr>
      <w:r w:rsidRPr="00105569">
        <w:rPr>
          <w:color w:val="000000" w:themeColor="text1"/>
        </w:rPr>
        <w:t>Defined new subclasses of Parcel based on sample data: TrafficZone, PlanningDistrict, Municipality. It’s unclear what the logical distinction between these classes will be, but they are distinct types of parcels used by the domain experts.</w:t>
      </w:r>
    </w:p>
    <w:p w14:paraId="0B3A2DD6" w14:textId="77777777" w:rsidR="00563609" w:rsidRPr="00105569" w:rsidRDefault="00563609" w:rsidP="00DA31E1">
      <w:pPr>
        <w:pStyle w:val="ListParagraph"/>
        <w:numPr>
          <w:ilvl w:val="0"/>
          <w:numId w:val="19"/>
        </w:numPr>
        <w:rPr>
          <w:color w:val="000000" w:themeColor="text1"/>
        </w:rPr>
      </w:pPr>
      <w:r w:rsidRPr="00105569">
        <w:rPr>
          <w:color w:val="000000" w:themeColor="text1"/>
        </w:rPr>
        <w:t>Introduced additional land use classifications, aligned with lbcs classifications where possible, based on CLUMP and AAFC systems.</w:t>
      </w:r>
    </w:p>
    <w:p w14:paraId="51FD18E6" w14:textId="77777777" w:rsidR="00563609" w:rsidRPr="00105569" w:rsidRDefault="00563609" w:rsidP="00DA31E1">
      <w:pPr>
        <w:pStyle w:val="ListParagraph"/>
        <w:numPr>
          <w:ilvl w:val="0"/>
          <w:numId w:val="19"/>
        </w:numPr>
        <w:rPr>
          <w:color w:val="000000" w:themeColor="text1"/>
        </w:rPr>
      </w:pPr>
      <w:r w:rsidRPr="00105569">
        <w:rPr>
          <w:color w:val="000000" w:themeColor="text1"/>
        </w:rPr>
        <w:t>Added TrafficZone subclass of Parcel</w:t>
      </w:r>
    </w:p>
    <w:p w14:paraId="75B10532" w14:textId="77777777" w:rsidR="00563609" w:rsidRPr="00105569" w:rsidRDefault="00563609" w:rsidP="00DA31E1">
      <w:pPr>
        <w:pStyle w:val="ListParagraph"/>
        <w:numPr>
          <w:ilvl w:val="0"/>
          <w:numId w:val="19"/>
        </w:numPr>
        <w:rPr>
          <w:color w:val="000000" w:themeColor="text1"/>
        </w:rPr>
      </w:pPr>
      <w:r w:rsidRPr="00105569">
        <w:rPr>
          <w:color w:val="000000" w:themeColor="text1"/>
        </w:rPr>
        <w:t>Added population properties for Parcels</w:t>
      </w:r>
    </w:p>
    <w:p w14:paraId="2321409C" w14:textId="77777777" w:rsidR="00563609" w:rsidRPr="00105569" w:rsidRDefault="00563609" w:rsidP="00563609">
      <w:pPr>
        <w:rPr>
          <w:color w:val="000000" w:themeColor="text1"/>
          <w:u w:val="single"/>
        </w:rPr>
      </w:pPr>
      <w:r w:rsidRPr="00105569">
        <w:rPr>
          <w:color w:val="000000" w:themeColor="text1"/>
          <w:u w:val="single"/>
        </w:rPr>
        <w:t>PublicTransit Ontology:</w:t>
      </w:r>
    </w:p>
    <w:p w14:paraId="4DB85472" w14:textId="77777777" w:rsidR="00563609" w:rsidRPr="00105569" w:rsidRDefault="00563609" w:rsidP="00DA31E1">
      <w:pPr>
        <w:pStyle w:val="ListParagraph"/>
        <w:numPr>
          <w:ilvl w:val="0"/>
          <w:numId w:val="20"/>
        </w:numPr>
        <w:rPr>
          <w:color w:val="000000" w:themeColor="text1"/>
        </w:rPr>
      </w:pPr>
      <w:r w:rsidRPr="00105569">
        <w:rPr>
          <w:color w:val="000000" w:themeColor="text1"/>
        </w:rPr>
        <w:t>Added specializations of the Activity class: TransitTrip and TransitIncident</w:t>
      </w:r>
    </w:p>
    <w:p w14:paraId="338C86F6" w14:textId="77777777" w:rsidR="00563609" w:rsidRPr="00105569" w:rsidRDefault="00563609" w:rsidP="00DA31E1">
      <w:pPr>
        <w:pStyle w:val="ListParagraph"/>
        <w:numPr>
          <w:ilvl w:val="0"/>
          <w:numId w:val="20"/>
        </w:numPr>
        <w:rPr>
          <w:color w:val="000000" w:themeColor="text1"/>
        </w:rPr>
      </w:pPr>
      <w:r w:rsidRPr="00105569">
        <w:rPr>
          <w:color w:val="000000" w:themeColor="text1"/>
        </w:rPr>
        <w:t>Included some additional properties and added to the definitions of some existing classes</w:t>
      </w:r>
    </w:p>
    <w:p w14:paraId="31225446" w14:textId="77777777" w:rsidR="00563609" w:rsidRPr="00105569" w:rsidRDefault="00563609" w:rsidP="00DA31E1">
      <w:pPr>
        <w:pStyle w:val="ListParagraph"/>
        <w:numPr>
          <w:ilvl w:val="0"/>
          <w:numId w:val="20"/>
        </w:numPr>
        <w:rPr>
          <w:color w:val="000000" w:themeColor="text1"/>
        </w:rPr>
      </w:pPr>
      <w:r w:rsidRPr="00105569">
        <w:rPr>
          <w:color w:val="000000" w:themeColor="text1"/>
        </w:rPr>
        <w:t>Imported Transportation System ontology</w:t>
      </w:r>
    </w:p>
    <w:p w14:paraId="0D07D128" w14:textId="77777777" w:rsidR="00563609" w:rsidRPr="00105569" w:rsidRDefault="00563609" w:rsidP="00DA31E1">
      <w:pPr>
        <w:pStyle w:val="ListParagraph"/>
        <w:numPr>
          <w:ilvl w:val="0"/>
          <w:numId w:val="20"/>
        </w:numPr>
        <w:rPr>
          <w:color w:val="000000" w:themeColor="text1"/>
        </w:rPr>
      </w:pPr>
      <w:r w:rsidRPr="00105569">
        <w:rPr>
          <w:color w:val="000000" w:themeColor="text1"/>
        </w:rPr>
        <w:t>Imported Activity ontology</w:t>
      </w:r>
    </w:p>
    <w:p w14:paraId="7FEFA932" w14:textId="77777777" w:rsidR="00563609" w:rsidRPr="00105569" w:rsidRDefault="00563609" w:rsidP="00563609">
      <w:pPr>
        <w:rPr>
          <w:color w:val="000000" w:themeColor="text1"/>
          <w:u w:val="single"/>
        </w:rPr>
      </w:pPr>
      <w:r w:rsidRPr="00105569">
        <w:rPr>
          <w:color w:val="000000" w:themeColor="text1"/>
          <w:u w:val="single"/>
        </w:rPr>
        <w:t>Time Ontology:</w:t>
      </w:r>
    </w:p>
    <w:p w14:paraId="283ACFD0" w14:textId="77777777" w:rsidR="00563609" w:rsidRPr="00105569" w:rsidRDefault="00563609" w:rsidP="00DA31E1">
      <w:pPr>
        <w:pStyle w:val="ListParagraph"/>
        <w:numPr>
          <w:ilvl w:val="0"/>
          <w:numId w:val="21"/>
        </w:numPr>
        <w:rPr>
          <w:color w:val="000000" w:themeColor="text1"/>
        </w:rPr>
      </w:pPr>
      <w:r w:rsidRPr="00105569">
        <w:rPr>
          <w:color w:val="000000" w:themeColor="text1"/>
        </w:rPr>
        <w:t>Revised to reuse the new version of OWL-Time (updated via W3C in fall of 2017)</w:t>
      </w:r>
    </w:p>
    <w:p w14:paraId="734320B9" w14:textId="77777777" w:rsidR="00563609" w:rsidRPr="00105569" w:rsidRDefault="00563609" w:rsidP="00563609">
      <w:pPr>
        <w:rPr>
          <w:color w:val="000000" w:themeColor="text1"/>
        </w:rPr>
      </w:pPr>
      <w:r w:rsidRPr="00105569">
        <w:rPr>
          <w:color w:val="000000" w:themeColor="text1"/>
          <w:u w:val="single"/>
        </w:rPr>
        <w:t>Parking Ontology:</w:t>
      </w:r>
    </w:p>
    <w:p w14:paraId="714B41F4" w14:textId="77777777" w:rsidR="00563609" w:rsidRPr="00105569" w:rsidRDefault="00563609" w:rsidP="00DA31E1">
      <w:pPr>
        <w:pStyle w:val="ListParagraph"/>
        <w:numPr>
          <w:ilvl w:val="0"/>
          <w:numId w:val="22"/>
        </w:numPr>
        <w:rPr>
          <w:color w:val="000000" w:themeColor="text1"/>
        </w:rPr>
      </w:pPr>
      <w:r w:rsidRPr="00105569">
        <w:rPr>
          <w:color w:val="000000" w:themeColor="text1"/>
        </w:rPr>
        <w:t>Based on requirements identified by CUHK use cases, the parking ontology has been extended to capture additional concepts to provide a more detailed picture of existing car parks.</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73" w:name="_Toc19780992"/>
      <w:r w:rsidRPr="00045329">
        <w:lastRenderedPageBreak/>
        <w:t>Acknowledgements</w:t>
      </w:r>
      <w:bookmarkEnd w:id="173"/>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74" w:name="_Toc19780993"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74"/>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77777777" w:rsidR="00BF257D" w:rsidRDefault="00BF257D" w:rsidP="00316A06"/>
    <w:p w14:paraId="33B41715" w14:textId="77777777" w:rsidR="007B59DF" w:rsidRPr="007B59DF" w:rsidRDefault="00BF257D" w:rsidP="007B59DF">
      <w:pPr>
        <w:pStyle w:val="EndNoteBibliography"/>
        <w:framePr w:wrap="around"/>
        <w:ind w:left="720" w:hanging="720"/>
        <w:rPr>
          <w:noProof/>
        </w:rPr>
      </w:pPr>
      <w:r>
        <w:fldChar w:fldCharType="begin"/>
      </w:r>
      <w:r>
        <w:instrText xml:space="preserve"> ADDIN EN.REFLIST </w:instrText>
      </w:r>
      <w:r>
        <w:fldChar w:fldCharType="separate"/>
      </w:r>
      <w:r w:rsidR="007B59DF" w:rsidRPr="007B59DF">
        <w:rPr>
          <w:noProof/>
        </w:rPr>
        <w:t>[1]</w:t>
      </w:r>
      <w:r w:rsidR="007B59DF" w:rsidRPr="007B59DF">
        <w:rPr>
          <w:noProof/>
        </w:rPr>
        <w:tab/>
        <w:t xml:space="preserve">E. J. Miller and P. A. Salvini, "The integrated land use, transportation, environment (ILUTE) microsimulation modelling system: Description and current status," </w:t>
      </w:r>
      <w:r w:rsidR="007B59DF" w:rsidRPr="007B59DF">
        <w:rPr>
          <w:i/>
          <w:noProof/>
        </w:rPr>
        <w:t xml:space="preserve">Travel behaviour research: The leading edge, </w:t>
      </w:r>
      <w:r w:rsidR="007B59DF" w:rsidRPr="007B59DF">
        <w:rPr>
          <w:noProof/>
        </w:rPr>
        <w:t>pp. 711-724, 2001.</w:t>
      </w:r>
    </w:p>
    <w:p w14:paraId="5C077421" w14:textId="77777777" w:rsidR="007B59DF" w:rsidRPr="007B59DF" w:rsidRDefault="007B59DF" w:rsidP="007B59DF">
      <w:pPr>
        <w:pStyle w:val="EndNoteBibliography"/>
        <w:framePr w:wrap="around"/>
        <w:ind w:left="720" w:hanging="720"/>
        <w:rPr>
          <w:noProof/>
        </w:rPr>
      </w:pPr>
      <w:r w:rsidRPr="007B59DF">
        <w:rPr>
          <w:noProof/>
        </w:rPr>
        <w:t>[2]</w:t>
      </w:r>
      <w:r w:rsidRPr="007B59DF">
        <w:rPr>
          <w:noProof/>
        </w:rPr>
        <w:tab/>
        <w:t>M. Grüninger and M. S. Fox, "Methodology for the design and evaluation of ontologies," 1995.</w:t>
      </w:r>
    </w:p>
    <w:p w14:paraId="65E9CB2A" w14:textId="4547374D" w:rsidR="007B59DF" w:rsidRPr="007B59DF" w:rsidRDefault="007B59DF" w:rsidP="007B59DF">
      <w:pPr>
        <w:pStyle w:val="EndNoteBibliography"/>
        <w:framePr w:wrap="around"/>
        <w:ind w:left="720" w:hanging="720"/>
        <w:rPr>
          <w:noProof/>
        </w:rPr>
      </w:pPr>
      <w:r w:rsidRPr="007B59DF">
        <w:rPr>
          <w:noProof/>
        </w:rPr>
        <w:t>[3]</w:t>
      </w:r>
      <w:r w:rsidRPr="007B59DF">
        <w:rPr>
          <w:noProof/>
        </w:rPr>
        <w:tab/>
        <w:t xml:space="preserve">S. Cox, A. Cuthbert, R. Lake, and R. Martell, "Geography markup language (GML) 2.0," </w:t>
      </w:r>
      <w:r w:rsidRPr="007B59DF">
        <w:rPr>
          <w:i/>
          <w:noProof/>
        </w:rPr>
        <w:t xml:space="preserve">URL: </w:t>
      </w:r>
      <w:hyperlink r:id="rId40" w:history="1">
        <w:r w:rsidRPr="007B59DF">
          <w:rPr>
            <w:rStyle w:val="Hyperlink"/>
            <w:i/>
            <w:noProof/>
          </w:rPr>
          <w:t>http://www</w:t>
        </w:r>
      </w:hyperlink>
      <w:r w:rsidRPr="007B59DF">
        <w:rPr>
          <w:i/>
          <w:noProof/>
        </w:rPr>
        <w:t xml:space="preserve">. opengis. net/gml/01-029/GML2. html, </w:t>
      </w:r>
      <w:r w:rsidRPr="007B59DF">
        <w:rPr>
          <w:noProof/>
        </w:rPr>
        <w:t>2001.</w:t>
      </w:r>
    </w:p>
    <w:p w14:paraId="589CFE8D" w14:textId="24FF0183" w:rsidR="0040754B" w:rsidRPr="00E17349" w:rsidRDefault="00BF257D" w:rsidP="00316A06">
      <w:r>
        <w:fldChar w:fldCharType="end"/>
      </w:r>
    </w:p>
    <w:sectPr w:rsidR="0040754B" w:rsidRPr="00E17349" w:rsidSect="002C59C9">
      <w:footerReference w:type="default" r:id="rId41"/>
      <w:footerReference w:type="first" r:id="rId42"/>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5" w:author="Megan Katsumi" w:date="2019-09-27T13:03:00Z" w:initials="MK">
    <w:p w14:paraId="166ED15F" w14:textId="7D34C0C4" w:rsidR="00FF06FB" w:rsidRDefault="00FF06FB">
      <w:pPr>
        <w:pStyle w:val="CommentText"/>
      </w:pPr>
      <w:r>
        <w:rPr>
          <w:rStyle w:val="CommentReference"/>
        </w:rPr>
        <w:annotationRef/>
      </w:r>
      <w:r>
        <w:t>Revise to “-S” for stat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6ED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ED15F" w16cid:durableId="213887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47B771" w14:textId="77777777" w:rsidR="0077145A" w:rsidRDefault="0077145A" w:rsidP="00EA354A">
      <w:r>
        <w:separator/>
      </w:r>
    </w:p>
  </w:endnote>
  <w:endnote w:type="continuationSeparator" w:id="0">
    <w:p w14:paraId="07399B10" w14:textId="77777777" w:rsidR="0077145A" w:rsidRDefault="0077145A"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Roman">
    <w:altName w:val="Times"/>
    <w:panose1 w:val="020B0604020202020204"/>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20005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D4672F" w:rsidRDefault="00D4672F">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D4672F" w:rsidRPr="0032583C" w:rsidRDefault="00D4672F">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D4672F" w14:paraId="2B76F3B3" w14:textId="77777777" w:rsidTr="00967D94">
      <w:tc>
        <w:tcPr>
          <w:tcW w:w="6947" w:type="dxa"/>
        </w:tcPr>
        <w:p w14:paraId="07DEE8C9" w14:textId="77777777" w:rsidR="00D4672F" w:rsidRDefault="00D4672F"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D4672F" w:rsidRDefault="00D4672F"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D4672F" w:rsidRDefault="00D467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B296AC" w14:textId="77777777" w:rsidR="0077145A" w:rsidRDefault="0077145A" w:rsidP="00EA354A">
      <w:r>
        <w:separator/>
      </w:r>
    </w:p>
  </w:footnote>
  <w:footnote w:type="continuationSeparator" w:id="0">
    <w:p w14:paraId="2C2CE16A" w14:textId="77777777" w:rsidR="0077145A" w:rsidRDefault="0077145A" w:rsidP="00EA354A">
      <w:r>
        <w:continuationSeparator/>
      </w:r>
    </w:p>
  </w:footnote>
  <w:footnote w:id="1">
    <w:p w14:paraId="005D8B98" w14:textId="5699BB61" w:rsidR="00D4672F" w:rsidRPr="00FF4EA6" w:rsidRDefault="00D4672F">
      <w:pPr>
        <w:pStyle w:val="FootnoteText"/>
        <w:rPr>
          <w:lang w:val="en-CA"/>
        </w:rPr>
      </w:pPr>
      <w:r>
        <w:rPr>
          <w:rStyle w:val="FootnoteReference"/>
        </w:rPr>
        <w:footnoteRef/>
      </w:r>
      <w:r>
        <w:t xml:space="preserve"> </w:t>
      </w:r>
      <w:r w:rsidRPr="00FF4EA6">
        <w:t>https://github.com/dgarijo/Widoco</w:t>
      </w:r>
    </w:p>
  </w:footnote>
  <w:footnote w:id="2">
    <w:p w14:paraId="2A27582E" w14:textId="72F030AB" w:rsidR="00BF3C2C" w:rsidRPr="008C1769" w:rsidRDefault="00BF3C2C" w:rsidP="00CF7E00">
      <w:pPr>
        <w:pStyle w:val="FootnoteText"/>
        <w:rPr>
          <w:lang w:val="en-CA"/>
        </w:rPr>
      </w:pPr>
      <w:r>
        <w:rPr>
          <w:rStyle w:val="FootnoteReference"/>
        </w:rPr>
        <w:footnoteRef/>
      </w:r>
      <w:r>
        <w:t xml:space="preserve"> </w:t>
      </w:r>
      <w:r>
        <w:rPr>
          <w:lang w:val="en-CA"/>
        </w:rPr>
        <w:t>A</w:t>
      </w:r>
      <w:r w:rsidR="00D22EE2">
        <w:rPr>
          <w:lang w:val="en-CA"/>
        </w:rPr>
        <w:t>llegro</w:t>
      </w:r>
      <w:r>
        <w:rPr>
          <w:lang w:val="en-CA"/>
        </w:rPr>
        <w:t>Graph</w:t>
      </w:r>
      <w:r w:rsidR="00D22EE2">
        <w:rPr>
          <w:lang w:val="en-CA"/>
        </w:rPr>
        <w:t>-</w:t>
      </w:r>
      <w:r>
        <w:rPr>
          <w:lang w:val="en-CA"/>
        </w:rPr>
        <w:t>generated nD datatype for lat-lon location data</w:t>
      </w:r>
    </w:p>
  </w:footnote>
  <w:footnote w:id="3">
    <w:p w14:paraId="2C4D8884" w14:textId="77777777" w:rsidR="00D4672F" w:rsidRDefault="00D4672F">
      <w:pPr>
        <w:pStyle w:val="FootnoteText"/>
      </w:pPr>
      <w:r>
        <w:rPr>
          <w:rStyle w:val="FootnoteReference"/>
        </w:rPr>
        <w:footnoteRef/>
      </w:r>
      <w:r>
        <w:t xml:space="preserve"> </w:t>
      </w:r>
      <w:r w:rsidRPr="009A36FB">
        <w:t>https://www.w3.org/TR/owl-time/</w:t>
      </w:r>
    </w:p>
  </w:footnote>
  <w:footnote w:id="4">
    <w:p w14:paraId="2926F4D4" w14:textId="77777777" w:rsidR="00A62F41" w:rsidRDefault="00A62F41" w:rsidP="00A62F41">
      <w:pPr>
        <w:pStyle w:val="FootnoteText"/>
      </w:pPr>
      <w:r>
        <w:rPr>
          <w:rStyle w:val="FootnoteReference"/>
        </w:rPr>
        <w:footnoteRef/>
      </w:r>
      <w:r>
        <w:t xml:space="preserve"> Note: in order to avoid confusion that may result from the use of the "-Process" suffix (e.g. </w:t>
      </w:r>
      <w:proofErr w:type="gramStart"/>
      <w:r>
        <w:t>VehicleProcess,OrganizationProcess</w:t>
      </w:r>
      <w:proofErr w:type="gramEnd"/>
      <w:r>
        <w:t>), we opt instead to use the suffix "PD", i.e. short for "Perdurant".</w:t>
      </w:r>
    </w:p>
  </w:footnote>
  <w:footnote w:id="5">
    <w:p w14:paraId="769F109D" w14:textId="6B5645ED" w:rsidR="00FE13B1" w:rsidRPr="00FE13B1" w:rsidRDefault="00FE13B1">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E8128A" w:rsidRPr="008E7C02" w:rsidRDefault="00E8128A"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0CCCF2E2" w14:textId="46693F90" w:rsidR="00D4672F" w:rsidRPr="00E80D3C" w:rsidRDefault="00D4672F">
      <w:pPr>
        <w:pStyle w:val="FootnoteText"/>
        <w:rPr>
          <w:lang w:val="en-CA"/>
        </w:rPr>
      </w:pPr>
      <w:r>
        <w:rPr>
          <w:rStyle w:val="FootnoteReference"/>
        </w:rPr>
        <w:footnoteRef/>
      </w:r>
      <w:r>
        <w:t xml:space="preserve"> om: </w:t>
      </w:r>
      <w:r w:rsidRPr="00B90704">
        <w:t>http://www.ontology-of-units-of-measure.org/resource/om-2/</w:t>
      </w:r>
    </w:p>
  </w:footnote>
  <w:footnote w:id="8">
    <w:p w14:paraId="62054BCC" w14:textId="77777777" w:rsidR="00D4672F" w:rsidRPr="00BD4EF4" w:rsidRDefault="00D4672F" w:rsidP="00E80D3C">
      <w:r>
        <w:rPr>
          <w:rStyle w:val="FootnoteReference"/>
        </w:rPr>
        <w:footnoteRef/>
      </w:r>
      <w:r>
        <w:t xml:space="preserve"> </w:t>
      </w:r>
      <w:r w:rsidRPr="00B74DA0">
        <w:rPr>
          <w:sz w:val="20"/>
        </w:rPr>
        <w:t>http://ontology.eil.utoronto.ca/GCI/Foundation/GCI-Foundation-v2.owl#</w:t>
      </w:r>
    </w:p>
    <w:p w14:paraId="4AE1EB08" w14:textId="6D90AB37" w:rsidR="00D4672F" w:rsidRPr="00E80D3C" w:rsidRDefault="00D4672F">
      <w:pPr>
        <w:pStyle w:val="FootnoteText"/>
        <w:rPr>
          <w:lang w:val="en-CA"/>
        </w:rPr>
      </w:pPr>
    </w:p>
  </w:footnote>
  <w:footnote w:id="9">
    <w:p w14:paraId="717C987B" w14:textId="77777777" w:rsidR="008A4F0D" w:rsidRPr="008B5808" w:rsidRDefault="008A4F0D"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0">
    <w:p w14:paraId="25631F8F" w14:textId="6B49DF7F" w:rsidR="00D4672F" w:rsidRPr="00046E73" w:rsidRDefault="00D4672F">
      <w:pPr>
        <w:pStyle w:val="FootnoteText"/>
        <w:rPr>
          <w:lang w:val="en-CA"/>
        </w:rPr>
      </w:pPr>
      <w:r>
        <w:rPr>
          <w:rStyle w:val="FootnoteReference"/>
        </w:rPr>
        <w:footnoteRef/>
      </w:r>
      <w:r>
        <w:t xml:space="preserve"> </w:t>
      </w:r>
      <w:r w:rsidRPr="00046E73">
        <w:t>http://www23.statcan.gc.ca/imdb/p3Var.pl?Function=DEC&amp;Id=24101</w:t>
      </w:r>
    </w:p>
  </w:footnote>
  <w:footnote w:id="11">
    <w:p w14:paraId="6F87F670" w14:textId="77777777" w:rsidR="00D4672F" w:rsidRDefault="00D4672F">
      <w:pPr>
        <w:pStyle w:val="FootnoteText"/>
      </w:pPr>
      <w:r>
        <w:rPr>
          <w:rStyle w:val="FootnoteReference"/>
        </w:rPr>
        <w:footnoteRef/>
      </w:r>
      <w:r>
        <w:t xml:space="preserve"> </w:t>
      </w:r>
      <w:r w:rsidRPr="00827DD8">
        <w:t>http://schema.org/</w:t>
      </w:r>
    </w:p>
  </w:footnote>
  <w:footnote w:id="12">
    <w:p w14:paraId="4E061129" w14:textId="77777777" w:rsidR="00D4672F" w:rsidRDefault="00D4672F">
      <w:pPr>
        <w:pStyle w:val="FootnoteText"/>
      </w:pPr>
      <w:r>
        <w:rPr>
          <w:rStyle w:val="FootnoteReference"/>
        </w:rPr>
        <w:footnoteRef/>
      </w:r>
      <w:r>
        <w:t xml:space="preserve"> </w:t>
      </w:r>
      <w:r w:rsidRPr="00827DD8">
        <w:t>http://ontology.eil.utoronto.ca/GCI/Shelters/GCI-Shelters.html</w:t>
      </w:r>
    </w:p>
  </w:footnote>
  <w:footnote w:id="13">
    <w:p w14:paraId="59CD3014" w14:textId="77777777" w:rsidR="00D4672F" w:rsidRDefault="00D4672F">
      <w:pPr>
        <w:pStyle w:val="FootnoteText"/>
      </w:pPr>
      <w:r>
        <w:rPr>
          <w:rStyle w:val="FootnoteReference"/>
        </w:rPr>
        <w:footnoteRef/>
      </w:r>
      <w:r>
        <w:t xml:space="preserve"> </w:t>
      </w:r>
      <w:r w:rsidRPr="005B2B4C">
        <w:t>http://ontology.eil.utoronto.ca/tove/organization.html</w:t>
      </w:r>
    </w:p>
  </w:footnote>
  <w:footnote w:id="14">
    <w:p w14:paraId="2EAE6E34" w14:textId="77777777" w:rsidR="00D4672F" w:rsidRDefault="00D4672F" w:rsidP="00C36CB8">
      <w:pPr>
        <w:pStyle w:val="FootnoteText"/>
      </w:pPr>
      <w:r>
        <w:rPr>
          <w:rStyle w:val="FootnoteReference"/>
        </w:rPr>
        <w:footnoteRef/>
      </w:r>
      <w:r>
        <w:t xml:space="preserve"> </w:t>
      </w:r>
      <w:r w:rsidRPr="005B2B4C">
        <w:t>http://www.pms.ifi.lmu.de/rewerse-wga1/otn/OTN.owl</w:t>
      </w:r>
    </w:p>
  </w:footnote>
  <w:footnote w:id="15">
    <w:p w14:paraId="4979EED5" w14:textId="1603F09E" w:rsidR="00D4672F" w:rsidRPr="001A792D" w:rsidRDefault="00D4672F">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6">
    <w:p w14:paraId="1A6DAD25" w14:textId="77777777" w:rsidR="00D4672F" w:rsidRDefault="00D4672F">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5F58FA41" w14:textId="77777777" w:rsidR="00D4672F" w:rsidRPr="00846739" w:rsidRDefault="00D4672F" w:rsidP="0015597C">
      <w:pPr>
        <w:pStyle w:val="FootnoteText"/>
        <w:rPr>
          <w:lang w:val="en-CA"/>
        </w:rPr>
      </w:pPr>
      <w:r>
        <w:rPr>
          <w:rStyle w:val="FootnoteReference"/>
        </w:rPr>
        <w:footnoteRef/>
      </w:r>
      <w:r>
        <w:t xml:space="preserve"> </w:t>
      </w:r>
      <w:r w:rsidRPr="00846739">
        <w:t>http://usc-isi-i2.github.io/karma/</w:t>
      </w:r>
    </w:p>
  </w:footnote>
  <w:footnote w:id="18">
    <w:p w14:paraId="73856734" w14:textId="77777777" w:rsidR="00D4672F" w:rsidRPr="00E9694B" w:rsidRDefault="00D4672F" w:rsidP="0015597C">
      <w:r>
        <w:rPr>
          <w:rStyle w:val="FootnoteReference"/>
        </w:rPr>
        <w:footnoteRef/>
      </w:r>
      <w:r>
        <w:t xml:space="preserve"> </w:t>
      </w:r>
      <w:r w:rsidRPr="00E9694B">
        <w:t>https://github.com/usc-isi-i2/Web-Karma/wiki/Batch-Mode-for-RDF-Generation</w:t>
      </w:r>
    </w:p>
    <w:p w14:paraId="5FD51CB1" w14:textId="77777777" w:rsidR="00D4672F" w:rsidRPr="00E9694B" w:rsidRDefault="00D4672F" w:rsidP="0015597C">
      <w:pPr>
        <w:pStyle w:val="FootnoteText"/>
        <w:rPr>
          <w:lang w:val="en-CA"/>
        </w:rPr>
      </w:pPr>
    </w:p>
  </w:footnote>
  <w:footnote w:id="19">
    <w:p w14:paraId="7C982207" w14:textId="77777777" w:rsidR="00D4672F" w:rsidRPr="006539A1" w:rsidRDefault="00D4672F" w:rsidP="006539A1">
      <w:pPr>
        <w:pStyle w:val="FootnoteText"/>
        <w:rPr>
          <w:lang w:val="en-CA"/>
        </w:rPr>
      </w:pPr>
      <w:r>
        <w:rPr>
          <w:rStyle w:val="FootnoteReference"/>
        </w:rPr>
        <w:footnoteRef/>
      </w:r>
      <w:r>
        <w:t xml:space="preserve"> </w:t>
      </w:r>
      <w:r w:rsidRPr="006539A1">
        <w:t>http://protege.stanford.edu/</w:t>
      </w:r>
    </w:p>
  </w:footnote>
  <w:footnote w:id="20">
    <w:p w14:paraId="735E7295" w14:textId="77777777" w:rsidR="00D4672F" w:rsidRPr="005B0E28" w:rsidRDefault="00D4672F">
      <w:pPr>
        <w:pStyle w:val="FootnoteText"/>
        <w:rPr>
          <w:lang w:val="en-CA"/>
        </w:rPr>
      </w:pPr>
      <w:r>
        <w:rPr>
          <w:rStyle w:val="FootnoteReference"/>
        </w:rPr>
        <w:footnoteRef/>
      </w:r>
      <w:r>
        <w:t xml:space="preserve"> </w:t>
      </w:r>
      <w:r w:rsidRPr="005B0E28">
        <w:t>https://developers.google.com/transit/gtf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D300AC"/>
    <w:multiLevelType w:val="hybridMultilevel"/>
    <w:tmpl w:val="FDA0940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862DEC"/>
    <w:multiLevelType w:val="hybridMultilevel"/>
    <w:tmpl w:val="B248F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A348CA"/>
    <w:multiLevelType w:val="hybridMultilevel"/>
    <w:tmpl w:val="60EA7F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B45B7D"/>
    <w:multiLevelType w:val="hybridMultilevel"/>
    <w:tmpl w:val="364A01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B14F1A"/>
    <w:multiLevelType w:val="multilevel"/>
    <w:tmpl w:val="9E06CC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C726935"/>
    <w:multiLevelType w:val="hybridMultilevel"/>
    <w:tmpl w:val="C2A833DC"/>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916F61"/>
    <w:multiLevelType w:val="hybridMultilevel"/>
    <w:tmpl w:val="5B8A4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4" w15:restartNumberingAfterBreak="0">
    <w:nsid w:val="262A444C"/>
    <w:multiLevelType w:val="hybridMultilevel"/>
    <w:tmpl w:val="AA540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E5503C"/>
    <w:multiLevelType w:val="hybridMultilevel"/>
    <w:tmpl w:val="1774141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4C51E1"/>
    <w:multiLevelType w:val="hybridMultilevel"/>
    <w:tmpl w:val="B7245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DD333F0"/>
    <w:multiLevelType w:val="hybridMultilevel"/>
    <w:tmpl w:val="7416F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F06F31"/>
    <w:multiLevelType w:val="hybridMultilevel"/>
    <w:tmpl w:val="FECA4182"/>
    <w:lvl w:ilvl="0" w:tplc="3536A1B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AF41A7"/>
    <w:multiLevelType w:val="hybridMultilevel"/>
    <w:tmpl w:val="B8B45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E87540"/>
    <w:multiLevelType w:val="hybridMultilevel"/>
    <w:tmpl w:val="F280E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62A3507C"/>
    <w:multiLevelType w:val="hybridMultilevel"/>
    <w:tmpl w:val="C2386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6F6D57"/>
    <w:multiLevelType w:val="hybridMultilevel"/>
    <w:tmpl w:val="C8642E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D4569F"/>
    <w:multiLevelType w:val="hybridMultilevel"/>
    <w:tmpl w:val="9A5A0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BD33D43"/>
    <w:multiLevelType w:val="hybridMultilevel"/>
    <w:tmpl w:val="04FA55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E785293"/>
    <w:multiLevelType w:val="hybridMultilevel"/>
    <w:tmpl w:val="47B66B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71621890"/>
    <w:multiLevelType w:val="hybridMultilevel"/>
    <w:tmpl w:val="0D642B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7A9610F"/>
    <w:multiLevelType w:val="hybridMultilevel"/>
    <w:tmpl w:val="95904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78AB1540"/>
    <w:multiLevelType w:val="hybridMultilevel"/>
    <w:tmpl w:val="CD5CB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2118FA"/>
    <w:multiLevelType w:val="hybridMultilevel"/>
    <w:tmpl w:val="5F9698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41"/>
  </w:num>
  <w:num w:numId="3">
    <w:abstractNumId w:val="1"/>
  </w:num>
  <w:num w:numId="4">
    <w:abstractNumId w:val="17"/>
  </w:num>
  <w:num w:numId="5">
    <w:abstractNumId w:val="39"/>
  </w:num>
  <w:num w:numId="6">
    <w:abstractNumId w:val="48"/>
  </w:num>
  <w:num w:numId="7">
    <w:abstractNumId w:val="28"/>
  </w:num>
  <w:num w:numId="8">
    <w:abstractNumId w:val="45"/>
  </w:num>
  <w:num w:numId="9">
    <w:abstractNumId w:val="4"/>
  </w:num>
  <w:num w:numId="10">
    <w:abstractNumId w:val="46"/>
  </w:num>
  <w:num w:numId="11">
    <w:abstractNumId w:val="15"/>
  </w:num>
  <w:num w:numId="12">
    <w:abstractNumId w:val="8"/>
  </w:num>
  <w:num w:numId="13">
    <w:abstractNumId w:val="3"/>
  </w:num>
  <w:num w:numId="14">
    <w:abstractNumId w:val="37"/>
  </w:num>
  <w:num w:numId="15">
    <w:abstractNumId w:val="40"/>
  </w:num>
  <w:num w:numId="16">
    <w:abstractNumId w:val="10"/>
  </w:num>
  <w:num w:numId="17">
    <w:abstractNumId w:val="34"/>
  </w:num>
  <w:num w:numId="18">
    <w:abstractNumId w:val="21"/>
  </w:num>
  <w:num w:numId="19">
    <w:abstractNumId w:val="19"/>
  </w:num>
  <w:num w:numId="20">
    <w:abstractNumId w:val="43"/>
  </w:num>
  <w:num w:numId="21">
    <w:abstractNumId w:val="30"/>
  </w:num>
  <w:num w:numId="22">
    <w:abstractNumId w:val="16"/>
  </w:num>
  <w:num w:numId="23">
    <w:abstractNumId w:val="20"/>
  </w:num>
  <w:num w:numId="24">
    <w:abstractNumId w:val="32"/>
  </w:num>
  <w:num w:numId="25">
    <w:abstractNumId w:val="42"/>
  </w:num>
  <w:num w:numId="26">
    <w:abstractNumId w:val="33"/>
  </w:num>
  <w:num w:numId="27">
    <w:abstractNumId w:val="31"/>
  </w:num>
  <w:num w:numId="28">
    <w:abstractNumId w:val="24"/>
  </w:num>
  <w:num w:numId="29">
    <w:abstractNumId w:val="0"/>
  </w:num>
  <w:num w:numId="30">
    <w:abstractNumId w:val="12"/>
  </w:num>
  <w:num w:numId="31">
    <w:abstractNumId w:val="2"/>
  </w:num>
  <w:num w:numId="32">
    <w:abstractNumId w:val="23"/>
  </w:num>
  <w:num w:numId="33">
    <w:abstractNumId w:val="38"/>
  </w:num>
  <w:num w:numId="34">
    <w:abstractNumId w:val="29"/>
  </w:num>
  <w:num w:numId="35">
    <w:abstractNumId w:val="35"/>
  </w:num>
  <w:num w:numId="36">
    <w:abstractNumId w:val="9"/>
  </w:num>
  <w:num w:numId="37">
    <w:abstractNumId w:val="11"/>
  </w:num>
  <w:num w:numId="38">
    <w:abstractNumId w:val="13"/>
  </w:num>
  <w:num w:numId="39">
    <w:abstractNumId w:val="22"/>
  </w:num>
  <w:num w:numId="40">
    <w:abstractNumId w:val="36"/>
  </w:num>
  <w:num w:numId="41">
    <w:abstractNumId w:val="47"/>
  </w:num>
  <w:num w:numId="42">
    <w:abstractNumId w:val="7"/>
  </w:num>
  <w:num w:numId="43">
    <w:abstractNumId w:val="6"/>
  </w:num>
  <w:num w:numId="44">
    <w:abstractNumId w:val="44"/>
  </w:num>
  <w:num w:numId="45">
    <w:abstractNumId w:val="5"/>
  </w:num>
  <w:num w:numId="46">
    <w:abstractNumId w:val="14"/>
  </w:num>
  <w:num w:numId="47">
    <w:abstractNumId w:val="25"/>
  </w:num>
  <w:num w:numId="4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6"/>
  </w:num>
  <w:num w:numId="52">
    <w:abstractNumId w:val="18"/>
  </w:num>
  <w:num w:numId="5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3a3cdae67c2c63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oNotDisplayPageBoundaries/>
  <w:proofState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2431"/>
    <w:rsid w:val="000225DA"/>
    <w:rsid w:val="00022AC1"/>
    <w:rsid w:val="00022B45"/>
    <w:rsid w:val="00022D28"/>
    <w:rsid w:val="0002418C"/>
    <w:rsid w:val="00024402"/>
    <w:rsid w:val="000253F7"/>
    <w:rsid w:val="00025862"/>
    <w:rsid w:val="00025F2B"/>
    <w:rsid w:val="0002692E"/>
    <w:rsid w:val="00026CEF"/>
    <w:rsid w:val="000274B3"/>
    <w:rsid w:val="00030577"/>
    <w:rsid w:val="000306CA"/>
    <w:rsid w:val="0003082E"/>
    <w:rsid w:val="00030D85"/>
    <w:rsid w:val="0003104B"/>
    <w:rsid w:val="0003235F"/>
    <w:rsid w:val="0003253D"/>
    <w:rsid w:val="00033962"/>
    <w:rsid w:val="00033AA0"/>
    <w:rsid w:val="0003690F"/>
    <w:rsid w:val="00036AF1"/>
    <w:rsid w:val="00037609"/>
    <w:rsid w:val="00037CEC"/>
    <w:rsid w:val="000407A9"/>
    <w:rsid w:val="00041E49"/>
    <w:rsid w:val="0004205B"/>
    <w:rsid w:val="000428DE"/>
    <w:rsid w:val="00043DB0"/>
    <w:rsid w:val="00043F71"/>
    <w:rsid w:val="00044769"/>
    <w:rsid w:val="00045329"/>
    <w:rsid w:val="00045BC5"/>
    <w:rsid w:val="00045BFD"/>
    <w:rsid w:val="000466FC"/>
    <w:rsid w:val="00046E73"/>
    <w:rsid w:val="000511A3"/>
    <w:rsid w:val="00051B45"/>
    <w:rsid w:val="00055B81"/>
    <w:rsid w:val="00055D84"/>
    <w:rsid w:val="00055FDB"/>
    <w:rsid w:val="000562BB"/>
    <w:rsid w:val="00056363"/>
    <w:rsid w:val="000566DF"/>
    <w:rsid w:val="00062332"/>
    <w:rsid w:val="00063707"/>
    <w:rsid w:val="00063991"/>
    <w:rsid w:val="00063996"/>
    <w:rsid w:val="00065816"/>
    <w:rsid w:val="00066EB8"/>
    <w:rsid w:val="0006796A"/>
    <w:rsid w:val="00070B80"/>
    <w:rsid w:val="00070E0D"/>
    <w:rsid w:val="00072731"/>
    <w:rsid w:val="00075AA3"/>
    <w:rsid w:val="0007622D"/>
    <w:rsid w:val="0007681B"/>
    <w:rsid w:val="00077033"/>
    <w:rsid w:val="0007792D"/>
    <w:rsid w:val="00077DD8"/>
    <w:rsid w:val="00077EEA"/>
    <w:rsid w:val="0008093F"/>
    <w:rsid w:val="00081639"/>
    <w:rsid w:val="00082561"/>
    <w:rsid w:val="00082A66"/>
    <w:rsid w:val="00082C83"/>
    <w:rsid w:val="0008527B"/>
    <w:rsid w:val="00086B4C"/>
    <w:rsid w:val="00087D57"/>
    <w:rsid w:val="00090A29"/>
    <w:rsid w:val="0009190F"/>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7020"/>
    <w:rsid w:val="000C7745"/>
    <w:rsid w:val="000C7B23"/>
    <w:rsid w:val="000D021E"/>
    <w:rsid w:val="000D073E"/>
    <w:rsid w:val="000D0EE9"/>
    <w:rsid w:val="000D2B20"/>
    <w:rsid w:val="000D2D51"/>
    <w:rsid w:val="000D3AF9"/>
    <w:rsid w:val="000D6904"/>
    <w:rsid w:val="000D74C8"/>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76B"/>
    <w:rsid w:val="00107E77"/>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212D"/>
    <w:rsid w:val="001222AE"/>
    <w:rsid w:val="0012265A"/>
    <w:rsid w:val="00123855"/>
    <w:rsid w:val="00124142"/>
    <w:rsid w:val="00124453"/>
    <w:rsid w:val="001248E6"/>
    <w:rsid w:val="00124C4B"/>
    <w:rsid w:val="00125B98"/>
    <w:rsid w:val="00125E0F"/>
    <w:rsid w:val="00127DA8"/>
    <w:rsid w:val="001301AE"/>
    <w:rsid w:val="00130F0F"/>
    <w:rsid w:val="00131A80"/>
    <w:rsid w:val="00131B2A"/>
    <w:rsid w:val="00131B2E"/>
    <w:rsid w:val="0013210A"/>
    <w:rsid w:val="00133839"/>
    <w:rsid w:val="00133D57"/>
    <w:rsid w:val="00134C72"/>
    <w:rsid w:val="00135DBA"/>
    <w:rsid w:val="00136B29"/>
    <w:rsid w:val="00140D8C"/>
    <w:rsid w:val="001410B1"/>
    <w:rsid w:val="00141D20"/>
    <w:rsid w:val="00141DF1"/>
    <w:rsid w:val="001422EF"/>
    <w:rsid w:val="0014465C"/>
    <w:rsid w:val="001469E2"/>
    <w:rsid w:val="00147C1C"/>
    <w:rsid w:val="0015093A"/>
    <w:rsid w:val="001529B8"/>
    <w:rsid w:val="001546EB"/>
    <w:rsid w:val="00154813"/>
    <w:rsid w:val="00155428"/>
    <w:rsid w:val="0015597C"/>
    <w:rsid w:val="00155C21"/>
    <w:rsid w:val="001565C3"/>
    <w:rsid w:val="00157C17"/>
    <w:rsid w:val="00160087"/>
    <w:rsid w:val="0016027A"/>
    <w:rsid w:val="0016067D"/>
    <w:rsid w:val="00161997"/>
    <w:rsid w:val="00163DA5"/>
    <w:rsid w:val="00164066"/>
    <w:rsid w:val="001646D3"/>
    <w:rsid w:val="00165031"/>
    <w:rsid w:val="00165B84"/>
    <w:rsid w:val="001668E9"/>
    <w:rsid w:val="00166F85"/>
    <w:rsid w:val="0017129E"/>
    <w:rsid w:val="00171ED8"/>
    <w:rsid w:val="0017215C"/>
    <w:rsid w:val="0017276B"/>
    <w:rsid w:val="00172BEE"/>
    <w:rsid w:val="00172C03"/>
    <w:rsid w:val="001733E0"/>
    <w:rsid w:val="00173F6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92B"/>
    <w:rsid w:val="001C1ECD"/>
    <w:rsid w:val="001C1F21"/>
    <w:rsid w:val="001C20EB"/>
    <w:rsid w:val="001C2A47"/>
    <w:rsid w:val="001C2B10"/>
    <w:rsid w:val="001C3B00"/>
    <w:rsid w:val="001C45CD"/>
    <w:rsid w:val="001C4E8E"/>
    <w:rsid w:val="001C600E"/>
    <w:rsid w:val="001C6A89"/>
    <w:rsid w:val="001D0540"/>
    <w:rsid w:val="001D1384"/>
    <w:rsid w:val="001D1B93"/>
    <w:rsid w:val="001D23BA"/>
    <w:rsid w:val="001D2538"/>
    <w:rsid w:val="001D3486"/>
    <w:rsid w:val="001D3F17"/>
    <w:rsid w:val="001D4C2D"/>
    <w:rsid w:val="001D5F7A"/>
    <w:rsid w:val="001D7226"/>
    <w:rsid w:val="001D7CBC"/>
    <w:rsid w:val="001E0400"/>
    <w:rsid w:val="001E494D"/>
    <w:rsid w:val="001E5B10"/>
    <w:rsid w:val="001E5CDE"/>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6ED"/>
    <w:rsid w:val="00202756"/>
    <w:rsid w:val="00202937"/>
    <w:rsid w:val="002029D7"/>
    <w:rsid w:val="00203506"/>
    <w:rsid w:val="00203F97"/>
    <w:rsid w:val="002043EA"/>
    <w:rsid w:val="0020475C"/>
    <w:rsid w:val="00204CEE"/>
    <w:rsid w:val="002056D3"/>
    <w:rsid w:val="0020642E"/>
    <w:rsid w:val="00206467"/>
    <w:rsid w:val="00211C28"/>
    <w:rsid w:val="00212353"/>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B5F"/>
    <w:rsid w:val="0023704E"/>
    <w:rsid w:val="00237391"/>
    <w:rsid w:val="00237F66"/>
    <w:rsid w:val="00240C97"/>
    <w:rsid w:val="002417DA"/>
    <w:rsid w:val="002439D3"/>
    <w:rsid w:val="00244D2C"/>
    <w:rsid w:val="0024607C"/>
    <w:rsid w:val="002515AE"/>
    <w:rsid w:val="00251F46"/>
    <w:rsid w:val="0025317E"/>
    <w:rsid w:val="0025356D"/>
    <w:rsid w:val="00254311"/>
    <w:rsid w:val="00254DB4"/>
    <w:rsid w:val="00254E5A"/>
    <w:rsid w:val="002551E6"/>
    <w:rsid w:val="00255B76"/>
    <w:rsid w:val="00257B0C"/>
    <w:rsid w:val="00261D05"/>
    <w:rsid w:val="00261E64"/>
    <w:rsid w:val="002626F5"/>
    <w:rsid w:val="00262946"/>
    <w:rsid w:val="002630F2"/>
    <w:rsid w:val="002630FB"/>
    <w:rsid w:val="00263D82"/>
    <w:rsid w:val="00265148"/>
    <w:rsid w:val="00265B46"/>
    <w:rsid w:val="0026639F"/>
    <w:rsid w:val="0026789E"/>
    <w:rsid w:val="00270463"/>
    <w:rsid w:val="002705E8"/>
    <w:rsid w:val="00272044"/>
    <w:rsid w:val="002733DB"/>
    <w:rsid w:val="0027394F"/>
    <w:rsid w:val="00273DC2"/>
    <w:rsid w:val="002768AB"/>
    <w:rsid w:val="00276A16"/>
    <w:rsid w:val="00276A22"/>
    <w:rsid w:val="00280336"/>
    <w:rsid w:val="0028054A"/>
    <w:rsid w:val="00281C77"/>
    <w:rsid w:val="00283F74"/>
    <w:rsid w:val="002840F8"/>
    <w:rsid w:val="00284650"/>
    <w:rsid w:val="00284B0F"/>
    <w:rsid w:val="00285647"/>
    <w:rsid w:val="002862FC"/>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2024"/>
    <w:rsid w:val="002A21B1"/>
    <w:rsid w:val="002A2608"/>
    <w:rsid w:val="002A2C7E"/>
    <w:rsid w:val="002A3EDA"/>
    <w:rsid w:val="002A4A86"/>
    <w:rsid w:val="002A514F"/>
    <w:rsid w:val="002A6246"/>
    <w:rsid w:val="002A65F9"/>
    <w:rsid w:val="002A6C67"/>
    <w:rsid w:val="002B00FB"/>
    <w:rsid w:val="002B09D4"/>
    <w:rsid w:val="002B0B5C"/>
    <w:rsid w:val="002B207C"/>
    <w:rsid w:val="002B28F0"/>
    <w:rsid w:val="002B2AAB"/>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5F98"/>
    <w:rsid w:val="002E611F"/>
    <w:rsid w:val="002E6C09"/>
    <w:rsid w:val="002E74DC"/>
    <w:rsid w:val="002E7622"/>
    <w:rsid w:val="002F0C0F"/>
    <w:rsid w:val="002F0EF1"/>
    <w:rsid w:val="002F1071"/>
    <w:rsid w:val="002F1647"/>
    <w:rsid w:val="002F1A27"/>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611"/>
    <w:rsid w:val="00311B9D"/>
    <w:rsid w:val="003125FD"/>
    <w:rsid w:val="0031270D"/>
    <w:rsid w:val="00315576"/>
    <w:rsid w:val="00315D14"/>
    <w:rsid w:val="00316A06"/>
    <w:rsid w:val="00320390"/>
    <w:rsid w:val="00320C3A"/>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4553"/>
    <w:rsid w:val="00344FDC"/>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5930"/>
    <w:rsid w:val="00365980"/>
    <w:rsid w:val="00365B56"/>
    <w:rsid w:val="00366841"/>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6195"/>
    <w:rsid w:val="003978C5"/>
    <w:rsid w:val="003A0FD1"/>
    <w:rsid w:val="003A1F01"/>
    <w:rsid w:val="003A4251"/>
    <w:rsid w:val="003A4B14"/>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32A3"/>
    <w:rsid w:val="00403B49"/>
    <w:rsid w:val="0040449F"/>
    <w:rsid w:val="0040482C"/>
    <w:rsid w:val="004053E0"/>
    <w:rsid w:val="00405984"/>
    <w:rsid w:val="00405D2A"/>
    <w:rsid w:val="0040754B"/>
    <w:rsid w:val="00407BDE"/>
    <w:rsid w:val="004100A2"/>
    <w:rsid w:val="004108C3"/>
    <w:rsid w:val="00412279"/>
    <w:rsid w:val="00413420"/>
    <w:rsid w:val="0041369F"/>
    <w:rsid w:val="0041386A"/>
    <w:rsid w:val="00414538"/>
    <w:rsid w:val="00414DCD"/>
    <w:rsid w:val="00414E85"/>
    <w:rsid w:val="0041621A"/>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650B"/>
    <w:rsid w:val="00446A35"/>
    <w:rsid w:val="00447B80"/>
    <w:rsid w:val="00451410"/>
    <w:rsid w:val="00451959"/>
    <w:rsid w:val="004519E4"/>
    <w:rsid w:val="004523C2"/>
    <w:rsid w:val="004528D5"/>
    <w:rsid w:val="0045302A"/>
    <w:rsid w:val="00453E60"/>
    <w:rsid w:val="00455BD0"/>
    <w:rsid w:val="004604AD"/>
    <w:rsid w:val="00461B74"/>
    <w:rsid w:val="00464B54"/>
    <w:rsid w:val="00464F72"/>
    <w:rsid w:val="00464F88"/>
    <w:rsid w:val="00464FE5"/>
    <w:rsid w:val="00465293"/>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E43"/>
    <w:rsid w:val="004931D2"/>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E0A"/>
    <w:rsid w:val="004D310C"/>
    <w:rsid w:val="004D3985"/>
    <w:rsid w:val="004D39D0"/>
    <w:rsid w:val="004D3B2F"/>
    <w:rsid w:val="004D444C"/>
    <w:rsid w:val="004D66F4"/>
    <w:rsid w:val="004D75E9"/>
    <w:rsid w:val="004D79D8"/>
    <w:rsid w:val="004D7DF1"/>
    <w:rsid w:val="004E01E5"/>
    <w:rsid w:val="004E1082"/>
    <w:rsid w:val="004E1ED2"/>
    <w:rsid w:val="004E2B7F"/>
    <w:rsid w:val="004E353F"/>
    <w:rsid w:val="004E3D0A"/>
    <w:rsid w:val="004E3E33"/>
    <w:rsid w:val="004E50C3"/>
    <w:rsid w:val="004E5463"/>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3161"/>
    <w:rsid w:val="005053E8"/>
    <w:rsid w:val="0050576E"/>
    <w:rsid w:val="0050598D"/>
    <w:rsid w:val="00510CD2"/>
    <w:rsid w:val="00510D38"/>
    <w:rsid w:val="00510DA3"/>
    <w:rsid w:val="00510F2B"/>
    <w:rsid w:val="00512299"/>
    <w:rsid w:val="005132E8"/>
    <w:rsid w:val="00514173"/>
    <w:rsid w:val="00514882"/>
    <w:rsid w:val="005148B3"/>
    <w:rsid w:val="00514D83"/>
    <w:rsid w:val="00515D05"/>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6C51"/>
    <w:rsid w:val="005371CB"/>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254"/>
    <w:rsid w:val="00561CA2"/>
    <w:rsid w:val="005622FC"/>
    <w:rsid w:val="005631B0"/>
    <w:rsid w:val="005631DB"/>
    <w:rsid w:val="00563609"/>
    <w:rsid w:val="005639AD"/>
    <w:rsid w:val="0056419C"/>
    <w:rsid w:val="005642BB"/>
    <w:rsid w:val="00564626"/>
    <w:rsid w:val="0056469A"/>
    <w:rsid w:val="00565650"/>
    <w:rsid w:val="00565C6B"/>
    <w:rsid w:val="00565EE7"/>
    <w:rsid w:val="00566694"/>
    <w:rsid w:val="0056778D"/>
    <w:rsid w:val="00567FDF"/>
    <w:rsid w:val="00570F4F"/>
    <w:rsid w:val="00571AFD"/>
    <w:rsid w:val="00571DAE"/>
    <w:rsid w:val="005734B9"/>
    <w:rsid w:val="005749BB"/>
    <w:rsid w:val="00574C80"/>
    <w:rsid w:val="00574E04"/>
    <w:rsid w:val="00576274"/>
    <w:rsid w:val="00576975"/>
    <w:rsid w:val="005769DF"/>
    <w:rsid w:val="00576D1D"/>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3920"/>
    <w:rsid w:val="00593A52"/>
    <w:rsid w:val="00593B1D"/>
    <w:rsid w:val="00593B7B"/>
    <w:rsid w:val="005962DE"/>
    <w:rsid w:val="005A153F"/>
    <w:rsid w:val="005A25A4"/>
    <w:rsid w:val="005A2CAA"/>
    <w:rsid w:val="005A3DFD"/>
    <w:rsid w:val="005A3E9C"/>
    <w:rsid w:val="005A47BC"/>
    <w:rsid w:val="005A7ABB"/>
    <w:rsid w:val="005B0AA7"/>
    <w:rsid w:val="005B0DB3"/>
    <w:rsid w:val="005B0E28"/>
    <w:rsid w:val="005B1267"/>
    <w:rsid w:val="005B2B4C"/>
    <w:rsid w:val="005B3B04"/>
    <w:rsid w:val="005B5A71"/>
    <w:rsid w:val="005B6DF7"/>
    <w:rsid w:val="005B758E"/>
    <w:rsid w:val="005B7CBE"/>
    <w:rsid w:val="005C0B05"/>
    <w:rsid w:val="005C0FAE"/>
    <w:rsid w:val="005C171B"/>
    <w:rsid w:val="005C1AFC"/>
    <w:rsid w:val="005C1EB3"/>
    <w:rsid w:val="005C2025"/>
    <w:rsid w:val="005C310A"/>
    <w:rsid w:val="005C4A05"/>
    <w:rsid w:val="005C4DB9"/>
    <w:rsid w:val="005C50A4"/>
    <w:rsid w:val="005C555E"/>
    <w:rsid w:val="005C5ABB"/>
    <w:rsid w:val="005C62B3"/>
    <w:rsid w:val="005C7810"/>
    <w:rsid w:val="005D0B2D"/>
    <w:rsid w:val="005D0FBF"/>
    <w:rsid w:val="005D1C20"/>
    <w:rsid w:val="005D3386"/>
    <w:rsid w:val="005D38DC"/>
    <w:rsid w:val="005D3A61"/>
    <w:rsid w:val="005D44C9"/>
    <w:rsid w:val="005D4E06"/>
    <w:rsid w:val="005D4E2C"/>
    <w:rsid w:val="005D56A5"/>
    <w:rsid w:val="005D59CC"/>
    <w:rsid w:val="005D6189"/>
    <w:rsid w:val="005D6B56"/>
    <w:rsid w:val="005D7372"/>
    <w:rsid w:val="005D78FA"/>
    <w:rsid w:val="005E019A"/>
    <w:rsid w:val="005E0780"/>
    <w:rsid w:val="005E0A4A"/>
    <w:rsid w:val="005E14B4"/>
    <w:rsid w:val="005E19ED"/>
    <w:rsid w:val="005E323D"/>
    <w:rsid w:val="005E45F1"/>
    <w:rsid w:val="005E4B16"/>
    <w:rsid w:val="005E5545"/>
    <w:rsid w:val="005E5FCD"/>
    <w:rsid w:val="005E732C"/>
    <w:rsid w:val="005E7D8F"/>
    <w:rsid w:val="005F00D8"/>
    <w:rsid w:val="005F07AB"/>
    <w:rsid w:val="005F0BBD"/>
    <w:rsid w:val="005F0F5A"/>
    <w:rsid w:val="005F3C16"/>
    <w:rsid w:val="005F5656"/>
    <w:rsid w:val="005F57B5"/>
    <w:rsid w:val="005F6193"/>
    <w:rsid w:val="005F67F8"/>
    <w:rsid w:val="005F681C"/>
    <w:rsid w:val="005F7459"/>
    <w:rsid w:val="00602F42"/>
    <w:rsid w:val="00604BF5"/>
    <w:rsid w:val="0060579F"/>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5E1"/>
    <w:rsid w:val="00660D4B"/>
    <w:rsid w:val="0066239F"/>
    <w:rsid w:val="00662AF4"/>
    <w:rsid w:val="00663411"/>
    <w:rsid w:val="00663DB9"/>
    <w:rsid w:val="006641A9"/>
    <w:rsid w:val="00664979"/>
    <w:rsid w:val="00665086"/>
    <w:rsid w:val="00667888"/>
    <w:rsid w:val="00667926"/>
    <w:rsid w:val="0067071B"/>
    <w:rsid w:val="00671DA3"/>
    <w:rsid w:val="00671E67"/>
    <w:rsid w:val="00672FFC"/>
    <w:rsid w:val="0067572F"/>
    <w:rsid w:val="00675C3D"/>
    <w:rsid w:val="00675F84"/>
    <w:rsid w:val="006763D1"/>
    <w:rsid w:val="00676875"/>
    <w:rsid w:val="00676DDE"/>
    <w:rsid w:val="006779B7"/>
    <w:rsid w:val="00677C22"/>
    <w:rsid w:val="00680235"/>
    <w:rsid w:val="00680A88"/>
    <w:rsid w:val="00680CBC"/>
    <w:rsid w:val="00682F22"/>
    <w:rsid w:val="006841E7"/>
    <w:rsid w:val="0068608F"/>
    <w:rsid w:val="00686921"/>
    <w:rsid w:val="00686C04"/>
    <w:rsid w:val="00687AE6"/>
    <w:rsid w:val="006908A2"/>
    <w:rsid w:val="006908F9"/>
    <w:rsid w:val="006914EE"/>
    <w:rsid w:val="00691E55"/>
    <w:rsid w:val="00692917"/>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9AD"/>
    <w:rsid w:val="006B0EC9"/>
    <w:rsid w:val="006B0F81"/>
    <w:rsid w:val="006B1085"/>
    <w:rsid w:val="006B1183"/>
    <w:rsid w:val="006B1410"/>
    <w:rsid w:val="006B1F7B"/>
    <w:rsid w:val="006B3727"/>
    <w:rsid w:val="006B4965"/>
    <w:rsid w:val="006B559D"/>
    <w:rsid w:val="006B7E3B"/>
    <w:rsid w:val="006C01D0"/>
    <w:rsid w:val="006C0740"/>
    <w:rsid w:val="006C2C08"/>
    <w:rsid w:val="006C32BE"/>
    <w:rsid w:val="006C61B0"/>
    <w:rsid w:val="006C6529"/>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D88"/>
    <w:rsid w:val="006E4169"/>
    <w:rsid w:val="006E4B9E"/>
    <w:rsid w:val="006E6071"/>
    <w:rsid w:val="006E6506"/>
    <w:rsid w:val="006E670F"/>
    <w:rsid w:val="006E76B7"/>
    <w:rsid w:val="006F0379"/>
    <w:rsid w:val="006F1016"/>
    <w:rsid w:val="006F25A2"/>
    <w:rsid w:val="006F4479"/>
    <w:rsid w:val="006F44C8"/>
    <w:rsid w:val="006F4B87"/>
    <w:rsid w:val="006F5C52"/>
    <w:rsid w:val="006F76ED"/>
    <w:rsid w:val="006F7C33"/>
    <w:rsid w:val="0070052E"/>
    <w:rsid w:val="00700C61"/>
    <w:rsid w:val="00700D3F"/>
    <w:rsid w:val="007026A8"/>
    <w:rsid w:val="00703007"/>
    <w:rsid w:val="00703C61"/>
    <w:rsid w:val="00703F12"/>
    <w:rsid w:val="0070434A"/>
    <w:rsid w:val="0070440A"/>
    <w:rsid w:val="00705D78"/>
    <w:rsid w:val="00706098"/>
    <w:rsid w:val="007064E2"/>
    <w:rsid w:val="00706876"/>
    <w:rsid w:val="00706CDA"/>
    <w:rsid w:val="00706F9C"/>
    <w:rsid w:val="00706FA9"/>
    <w:rsid w:val="00707032"/>
    <w:rsid w:val="007074BC"/>
    <w:rsid w:val="00707CFC"/>
    <w:rsid w:val="00710220"/>
    <w:rsid w:val="00710A59"/>
    <w:rsid w:val="0071143C"/>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784"/>
    <w:rsid w:val="00745AD6"/>
    <w:rsid w:val="00745C8C"/>
    <w:rsid w:val="007474BA"/>
    <w:rsid w:val="00750909"/>
    <w:rsid w:val="00750A77"/>
    <w:rsid w:val="00751605"/>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4839"/>
    <w:rsid w:val="007650AC"/>
    <w:rsid w:val="007654A6"/>
    <w:rsid w:val="0076633D"/>
    <w:rsid w:val="007663E5"/>
    <w:rsid w:val="00766700"/>
    <w:rsid w:val="0076675C"/>
    <w:rsid w:val="007678F4"/>
    <w:rsid w:val="00767989"/>
    <w:rsid w:val="00770B33"/>
    <w:rsid w:val="00770F99"/>
    <w:rsid w:val="0077145A"/>
    <w:rsid w:val="00771541"/>
    <w:rsid w:val="00771BDD"/>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4C8"/>
    <w:rsid w:val="0079461C"/>
    <w:rsid w:val="0079514B"/>
    <w:rsid w:val="0079549A"/>
    <w:rsid w:val="0079610A"/>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3991"/>
    <w:rsid w:val="007B3E65"/>
    <w:rsid w:val="007B4D7A"/>
    <w:rsid w:val="007B5361"/>
    <w:rsid w:val="007B569F"/>
    <w:rsid w:val="007B59DF"/>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E8C"/>
    <w:rsid w:val="007E3275"/>
    <w:rsid w:val="007E3CAA"/>
    <w:rsid w:val="007E3D7D"/>
    <w:rsid w:val="007E44D2"/>
    <w:rsid w:val="007E4AA7"/>
    <w:rsid w:val="007E5C3D"/>
    <w:rsid w:val="007E5F4F"/>
    <w:rsid w:val="007E76BD"/>
    <w:rsid w:val="007F18DA"/>
    <w:rsid w:val="007F1B3B"/>
    <w:rsid w:val="007F1C18"/>
    <w:rsid w:val="007F2649"/>
    <w:rsid w:val="007F3284"/>
    <w:rsid w:val="007F3308"/>
    <w:rsid w:val="007F380B"/>
    <w:rsid w:val="007F39F0"/>
    <w:rsid w:val="007F3BBB"/>
    <w:rsid w:val="007F4062"/>
    <w:rsid w:val="007F6AE3"/>
    <w:rsid w:val="007F6B36"/>
    <w:rsid w:val="007F76CA"/>
    <w:rsid w:val="007F7B8D"/>
    <w:rsid w:val="00800752"/>
    <w:rsid w:val="008010DA"/>
    <w:rsid w:val="00802321"/>
    <w:rsid w:val="00803B7C"/>
    <w:rsid w:val="00804490"/>
    <w:rsid w:val="00805271"/>
    <w:rsid w:val="00805310"/>
    <w:rsid w:val="00805906"/>
    <w:rsid w:val="00806205"/>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C27"/>
    <w:rsid w:val="00850110"/>
    <w:rsid w:val="00850CCC"/>
    <w:rsid w:val="0085168E"/>
    <w:rsid w:val="0085190E"/>
    <w:rsid w:val="008532E5"/>
    <w:rsid w:val="00854636"/>
    <w:rsid w:val="008551FA"/>
    <w:rsid w:val="00856E41"/>
    <w:rsid w:val="008575B9"/>
    <w:rsid w:val="008608D9"/>
    <w:rsid w:val="00860FAE"/>
    <w:rsid w:val="008626EB"/>
    <w:rsid w:val="008635BB"/>
    <w:rsid w:val="0086459A"/>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4131"/>
    <w:rsid w:val="0089518D"/>
    <w:rsid w:val="00895F0B"/>
    <w:rsid w:val="00896202"/>
    <w:rsid w:val="00896B55"/>
    <w:rsid w:val="00896F7F"/>
    <w:rsid w:val="008970CB"/>
    <w:rsid w:val="008972CE"/>
    <w:rsid w:val="00897526"/>
    <w:rsid w:val="008A031D"/>
    <w:rsid w:val="008A0807"/>
    <w:rsid w:val="008A08B1"/>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718B"/>
    <w:rsid w:val="008A7A83"/>
    <w:rsid w:val="008A7BC9"/>
    <w:rsid w:val="008A7F02"/>
    <w:rsid w:val="008B03E4"/>
    <w:rsid w:val="008B1314"/>
    <w:rsid w:val="008B1472"/>
    <w:rsid w:val="008B16BF"/>
    <w:rsid w:val="008B1965"/>
    <w:rsid w:val="008B1A8F"/>
    <w:rsid w:val="008B32DA"/>
    <w:rsid w:val="008B36EB"/>
    <w:rsid w:val="008B3700"/>
    <w:rsid w:val="008B370B"/>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6847"/>
    <w:rsid w:val="008D6D01"/>
    <w:rsid w:val="008D7379"/>
    <w:rsid w:val="008D7756"/>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C50"/>
    <w:rsid w:val="008F4442"/>
    <w:rsid w:val="008F6075"/>
    <w:rsid w:val="008F778E"/>
    <w:rsid w:val="009013A6"/>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D04"/>
    <w:rsid w:val="00940129"/>
    <w:rsid w:val="009420ED"/>
    <w:rsid w:val="00942F7F"/>
    <w:rsid w:val="00943A38"/>
    <w:rsid w:val="00943F1A"/>
    <w:rsid w:val="00944B19"/>
    <w:rsid w:val="00946644"/>
    <w:rsid w:val="00946D63"/>
    <w:rsid w:val="00947530"/>
    <w:rsid w:val="0095082F"/>
    <w:rsid w:val="00950BB8"/>
    <w:rsid w:val="00951044"/>
    <w:rsid w:val="00951CFF"/>
    <w:rsid w:val="00952765"/>
    <w:rsid w:val="009528A0"/>
    <w:rsid w:val="00953642"/>
    <w:rsid w:val="00954869"/>
    <w:rsid w:val="00954BF6"/>
    <w:rsid w:val="00955E64"/>
    <w:rsid w:val="00956273"/>
    <w:rsid w:val="00956276"/>
    <w:rsid w:val="00956BC4"/>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78F"/>
    <w:rsid w:val="00977DB8"/>
    <w:rsid w:val="00980A22"/>
    <w:rsid w:val="00982A72"/>
    <w:rsid w:val="009844E2"/>
    <w:rsid w:val="0098475B"/>
    <w:rsid w:val="009857CA"/>
    <w:rsid w:val="00985D91"/>
    <w:rsid w:val="00985FB1"/>
    <w:rsid w:val="00990159"/>
    <w:rsid w:val="00990468"/>
    <w:rsid w:val="00990BD1"/>
    <w:rsid w:val="00990F1F"/>
    <w:rsid w:val="00991899"/>
    <w:rsid w:val="009922AE"/>
    <w:rsid w:val="009927C7"/>
    <w:rsid w:val="00992AD7"/>
    <w:rsid w:val="009932D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F55"/>
    <w:rsid w:val="009B7CB9"/>
    <w:rsid w:val="009C0303"/>
    <w:rsid w:val="009C0796"/>
    <w:rsid w:val="009C1305"/>
    <w:rsid w:val="009C1D12"/>
    <w:rsid w:val="009C248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7CBE"/>
    <w:rsid w:val="009E0903"/>
    <w:rsid w:val="009E1DC8"/>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45E1"/>
    <w:rsid w:val="009F4950"/>
    <w:rsid w:val="009F5008"/>
    <w:rsid w:val="009F54EA"/>
    <w:rsid w:val="009F5ED0"/>
    <w:rsid w:val="009F6993"/>
    <w:rsid w:val="009F73F2"/>
    <w:rsid w:val="009F7486"/>
    <w:rsid w:val="009F7BDA"/>
    <w:rsid w:val="00A005A8"/>
    <w:rsid w:val="00A00802"/>
    <w:rsid w:val="00A00EF7"/>
    <w:rsid w:val="00A02789"/>
    <w:rsid w:val="00A02DF3"/>
    <w:rsid w:val="00A0315C"/>
    <w:rsid w:val="00A03341"/>
    <w:rsid w:val="00A03E2D"/>
    <w:rsid w:val="00A05592"/>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4A73"/>
    <w:rsid w:val="00A3510B"/>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E55"/>
    <w:rsid w:val="00A85D8C"/>
    <w:rsid w:val="00A860B1"/>
    <w:rsid w:val="00A86E8E"/>
    <w:rsid w:val="00A87357"/>
    <w:rsid w:val="00A879B5"/>
    <w:rsid w:val="00A91B93"/>
    <w:rsid w:val="00A92AA5"/>
    <w:rsid w:val="00A92E1E"/>
    <w:rsid w:val="00A94C9C"/>
    <w:rsid w:val="00A95730"/>
    <w:rsid w:val="00A95A64"/>
    <w:rsid w:val="00A9615E"/>
    <w:rsid w:val="00A9653B"/>
    <w:rsid w:val="00A97751"/>
    <w:rsid w:val="00A97A2F"/>
    <w:rsid w:val="00AA0236"/>
    <w:rsid w:val="00AA089A"/>
    <w:rsid w:val="00AA0C85"/>
    <w:rsid w:val="00AA10FC"/>
    <w:rsid w:val="00AA1FBD"/>
    <w:rsid w:val="00AA2701"/>
    <w:rsid w:val="00AA29D6"/>
    <w:rsid w:val="00AA2B8E"/>
    <w:rsid w:val="00AA4007"/>
    <w:rsid w:val="00AA4F4A"/>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4260"/>
    <w:rsid w:val="00AD45D6"/>
    <w:rsid w:val="00AD4A90"/>
    <w:rsid w:val="00AD549D"/>
    <w:rsid w:val="00AD6A9C"/>
    <w:rsid w:val="00AD7036"/>
    <w:rsid w:val="00AD74AF"/>
    <w:rsid w:val="00AD7AA2"/>
    <w:rsid w:val="00AD7ACB"/>
    <w:rsid w:val="00AD7B1D"/>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6EC"/>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38DA"/>
    <w:rsid w:val="00B33DC6"/>
    <w:rsid w:val="00B3417E"/>
    <w:rsid w:val="00B3604C"/>
    <w:rsid w:val="00B371C7"/>
    <w:rsid w:val="00B37423"/>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2E5"/>
    <w:rsid w:val="00B97504"/>
    <w:rsid w:val="00B97B38"/>
    <w:rsid w:val="00BA058F"/>
    <w:rsid w:val="00BA0648"/>
    <w:rsid w:val="00BA0B6E"/>
    <w:rsid w:val="00BA107A"/>
    <w:rsid w:val="00BA17F1"/>
    <w:rsid w:val="00BA1ACD"/>
    <w:rsid w:val="00BA1BA1"/>
    <w:rsid w:val="00BA2290"/>
    <w:rsid w:val="00BA3E61"/>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43C"/>
    <w:rsid w:val="00BC25BA"/>
    <w:rsid w:val="00BC52FF"/>
    <w:rsid w:val="00BC5636"/>
    <w:rsid w:val="00BC56F1"/>
    <w:rsid w:val="00BC5E3C"/>
    <w:rsid w:val="00BC7768"/>
    <w:rsid w:val="00BD12A7"/>
    <w:rsid w:val="00BD165D"/>
    <w:rsid w:val="00BD2118"/>
    <w:rsid w:val="00BD4EF4"/>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85"/>
    <w:rsid w:val="00BF1A08"/>
    <w:rsid w:val="00BF257D"/>
    <w:rsid w:val="00BF3C2C"/>
    <w:rsid w:val="00BF3CFC"/>
    <w:rsid w:val="00BF3D10"/>
    <w:rsid w:val="00BF5958"/>
    <w:rsid w:val="00BF61BA"/>
    <w:rsid w:val="00BF62DB"/>
    <w:rsid w:val="00BF6ED0"/>
    <w:rsid w:val="00BF7587"/>
    <w:rsid w:val="00C00B92"/>
    <w:rsid w:val="00C00FD1"/>
    <w:rsid w:val="00C0283B"/>
    <w:rsid w:val="00C0399F"/>
    <w:rsid w:val="00C03BF2"/>
    <w:rsid w:val="00C06AE9"/>
    <w:rsid w:val="00C06F62"/>
    <w:rsid w:val="00C07322"/>
    <w:rsid w:val="00C07E9D"/>
    <w:rsid w:val="00C11786"/>
    <w:rsid w:val="00C1206A"/>
    <w:rsid w:val="00C13400"/>
    <w:rsid w:val="00C16171"/>
    <w:rsid w:val="00C17D8D"/>
    <w:rsid w:val="00C20155"/>
    <w:rsid w:val="00C211E5"/>
    <w:rsid w:val="00C21459"/>
    <w:rsid w:val="00C21705"/>
    <w:rsid w:val="00C21C5D"/>
    <w:rsid w:val="00C21D09"/>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754"/>
    <w:rsid w:val="00C51834"/>
    <w:rsid w:val="00C52F34"/>
    <w:rsid w:val="00C5336E"/>
    <w:rsid w:val="00C53D25"/>
    <w:rsid w:val="00C540C7"/>
    <w:rsid w:val="00C5456A"/>
    <w:rsid w:val="00C5537F"/>
    <w:rsid w:val="00C56336"/>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E50"/>
    <w:rsid w:val="00C668BA"/>
    <w:rsid w:val="00C67976"/>
    <w:rsid w:val="00C70A28"/>
    <w:rsid w:val="00C7112C"/>
    <w:rsid w:val="00C71524"/>
    <w:rsid w:val="00C718B3"/>
    <w:rsid w:val="00C725DF"/>
    <w:rsid w:val="00C72BD7"/>
    <w:rsid w:val="00C7318B"/>
    <w:rsid w:val="00C74053"/>
    <w:rsid w:val="00C7484D"/>
    <w:rsid w:val="00C74B62"/>
    <w:rsid w:val="00C74DD3"/>
    <w:rsid w:val="00C74F35"/>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6AC"/>
    <w:rsid w:val="00CA31AE"/>
    <w:rsid w:val="00CA413B"/>
    <w:rsid w:val="00CA48B3"/>
    <w:rsid w:val="00CA5570"/>
    <w:rsid w:val="00CA591B"/>
    <w:rsid w:val="00CA6D16"/>
    <w:rsid w:val="00CA7E16"/>
    <w:rsid w:val="00CB0157"/>
    <w:rsid w:val="00CB0584"/>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1236"/>
    <w:rsid w:val="00CD260D"/>
    <w:rsid w:val="00CD28A7"/>
    <w:rsid w:val="00CD3E2D"/>
    <w:rsid w:val="00CD42BA"/>
    <w:rsid w:val="00CD499C"/>
    <w:rsid w:val="00CD5FCC"/>
    <w:rsid w:val="00CD609A"/>
    <w:rsid w:val="00CE0260"/>
    <w:rsid w:val="00CE13D3"/>
    <w:rsid w:val="00CE1787"/>
    <w:rsid w:val="00CE2C44"/>
    <w:rsid w:val="00CE3491"/>
    <w:rsid w:val="00CE3959"/>
    <w:rsid w:val="00CE463C"/>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F24"/>
    <w:rsid w:val="00D240E8"/>
    <w:rsid w:val="00D24EC6"/>
    <w:rsid w:val="00D257CF"/>
    <w:rsid w:val="00D26047"/>
    <w:rsid w:val="00D26E34"/>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F7C"/>
    <w:rsid w:val="00DA5AF2"/>
    <w:rsid w:val="00DA6698"/>
    <w:rsid w:val="00DA6B7D"/>
    <w:rsid w:val="00DA6E9C"/>
    <w:rsid w:val="00DB0044"/>
    <w:rsid w:val="00DB0226"/>
    <w:rsid w:val="00DB0856"/>
    <w:rsid w:val="00DB314F"/>
    <w:rsid w:val="00DB3215"/>
    <w:rsid w:val="00DB4DAA"/>
    <w:rsid w:val="00DB5DA6"/>
    <w:rsid w:val="00DB5DF1"/>
    <w:rsid w:val="00DB60DF"/>
    <w:rsid w:val="00DB622C"/>
    <w:rsid w:val="00DB7115"/>
    <w:rsid w:val="00DC138E"/>
    <w:rsid w:val="00DC19D7"/>
    <w:rsid w:val="00DC1A9A"/>
    <w:rsid w:val="00DC2B92"/>
    <w:rsid w:val="00DC325E"/>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6020"/>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3268"/>
    <w:rsid w:val="00E03AE1"/>
    <w:rsid w:val="00E05000"/>
    <w:rsid w:val="00E0503E"/>
    <w:rsid w:val="00E05250"/>
    <w:rsid w:val="00E057A2"/>
    <w:rsid w:val="00E05DA7"/>
    <w:rsid w:val="00E06B62"/>
    <w:rsid w:val="00E07AB4"/>
    <w:rsid w:val="00E11BD1"/>
    <w:rsid w:val="00E12004"/>
    <w:rsid w:val="00E13704"/>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620B"/>
    <w:rsid w:val="00E36830"/>
    <w:rsid w:val="00E36DAC"/>
    <w:rsid w:val="00E40240"/>
    <w:rsid w:val="00E40914"/>
    <w:rsid w:val="00E40D54"/>
    <w:rsid w:val="00E420DA"/>
    <w:rsid w:val="00E42B68"/>
    <w:rsid w:val="00E4494A"/>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138"/>
    <w:rsid w:val="00E64265"/>
    <w:rsid w:val="00E648A0"/>
    <w:rsid w:val="00E64B16"/>
    <w:rsid w:val="00E65DBC"/>
    <w:rsid w:val="00E662AD"/>
    <w:rsid w:val="00E666AA"/>
    <w:rsid w:val="00E66883"/>
    <w:rsid w:val="00E6732F"/>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E34"/>
    <w:rsid w:val="00EA55B8"/>
    <w:rsid w:val="00EA5956"/>
    <w:rsid w:val="00EA5CFD"/>
    <w:rsid w:val="00EA6A93"/>
    <w:rsid w:val="00EA6DB6"/>
    <w:rsid w:val="00EA7EC4"/>
    <w:rsid w:val="00EB06B1"/>
    <w:rsid w:val="00EB30AC"/>
    <w:rsid w:val="00EB326E"/>
    <w:rsid w:val="00EB546E"/>
    <w:rsid w:val="00EB5989"/>
    <w:rsid w:val="00EB59E8"/>
    <w:rsid w:val="00EB5D4E"/>
    <w:rsid w:val="00EB73FC"/>
    <w:rsid w:val="00EC044E"/>
    <w:rsid w:val="00EC1136"/>
    <w:rsid w:val="00EC2030"/>
    <w:rsid w:val="00EC2959"/>
    <w:rsid w:val="00EC3630"/>
    <w:rsid w:val="00EC4B04"/>
    <w:rsid w:val="00EC4FB3"/>
    <w:rsid w:val="00EC5080"/>
    <w:rsid w:val="00EC53CF"/>
    <w:rsid w:val="00EC5759"/>
    <w:rsid w:val="00EC5C62"/>
    <w:rsid w:val="00EC6171"/>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5328"/>
    <w:rsid w:val="00EE73F6"/>
    <w:rsid w:val="00EE7CBB"/>
    <w:rsid w:val="00EF0C58"/>
    <w:rsid w:val="00EF0DE3"/>
    <w:rsid w:val="00EF1501"/>
    <w:rsid w:val="00EF1752"/>
    <w:rsid w:val="00EF2BAF"/>
    <w:rsid w:val="00EF379A"/>
    <w:rsid w:val="00EF4897"/>
    <w:rsid w:val="00EF4C9C"/>
    <w:rsid w:val="00EF5193"/>
    <w:rsid w:val="00EF6545"/>
    <w:rsid w:val="00EF65D4"/>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CC2"/>
    <w:rsid w:val="00F20D7E"/>
    <w:rsid w:val="00F212E0"/>
    <w:rsid w:val="00F232E4"/>
    <w:rsid w:val="00F23F33"/>
    <w:rsid w:val="00F23F62"/>
    <w:rsid w:val="00F25444"/>
    <w:rsid w:val="00F255EA"/>
    <w:rsid w:val="00F272AE"/>
    <w:rsid w:val="00F27815"/>
    <w:rsid w:val="00F27CAF"/>
    <w:rsid w:val="00F30084"/>
    <w:rsid w:val="00F3060A"/>
    <w:rsid w:val="00F31201"/>
    <w:rsid w:val="00F3156E"/>
    <w:rsid w:val="00F3219B"/>
    <w:rsid w:val="00F32439"/>
    <w:rsid w:val="00F345F8"/>
    <w:rsid w:val="00F35382"/>
    <w:rsid w:val="00F35872"/>
    <w:rsid w:val="00F367B8"/>
    <w:rsid w:val="00F36F45"/>
    <w:rsid w:val="00F40ECB"/>
    <w:rsid w:val="00F42A7A"/>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70C3"/>
    <w:rsid w:val="00F570C9"/>
    <w:rsid w:val="00F6312D"/>
    <w:rsid w:val="00F641AF"/>
    <w:rsid w:val="00F65E58"/>
    <w:rsid w:val="00F66192"/>
    <w:rsid w:val="00F6655F"/>
    <w:rsid w:val="00F66865"/>
    <w:rsid w:val="00F66AA4"/>
    <w:rsid w:val="00F67523"/>
    <w:rsid w:val="00F7015C"/>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610D"/>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A5F"/>
    <w:rsid w:val="00FC2BAF"/>
    <w:rsid w:val="00FC4872"/>
    <w:rsid w:val="00FC4D3C"/>
    <w:rsid w:val="00FC4DEE"/>
    <w:rsid w:val="00FC5045"/>
    <w:rsid w:val="00FC5248"/>
    <w:rsid w:val="00FC58CF"/>
    <w:rsid w:val="00FC5E41"/>
    <w:rsid w:val="00FC6D57"/>
    <w:rsid w:val="00FD1335"/>
    <w:rsid w:val="00FD13F5"/>
    <w:rsid w:val="00FD185A"/>
    <w:rsid w:val="00FD4A3B"/>
    <w:rsid w:val="00FD590F"/>
    <w:rsid w:val="00FD632C"/>
    <w:rsid w:val="00FD6465"/>
    <w:rsid w:val="00FD708C"/>
    <w:rsid w:val="00FD71E3"/>
    <w:rsid w:val="00FD7626"/>
    <w:rsid w:val="00FD7655"/>
    <w:rsid w:val="00FE07DA"/>
    <w:rsid w:val="00FE13B1"/>
    <w:rsid w:val="00FE1FC2"/>
    <w:rsid w:val="00FE270E"/>
    <w:rsid w:val="00FE3A05"/>
    <w:rsid w:val="00FE3D93"/>
    <w:rsid w:val="00FE421D"/>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E5EF6"/>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2.emf"/><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tology.eil.utoronto.ca/icity/Time.owl" TargetMode="External"/><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21.emf"/><Relationship Id="rId40" Type="http://schemas.openxmlformats.org/officeDocument/2006/relationships/hyperlink" Target="http://www"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image" Target="media/image20.emf"/><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image" Target="media/image16.emf"/><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franz.com/ns/allegrograph/5.0/geo/nd" TargetMode="External"/><Relationship Id="rId14" Type="http://schemas.microsoft.com/office/2011/relationships/commentsExtended" Target="commentsExtended.xm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image" Target="media/image19.emf"/><Relationship Id="rId43"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hyperlink" Target="mailto:ec2-user@ec2-35-183-119-164.ca-central-1.compute.amazonaws.com" TargetMode="External"/><Relationship Id="rId20" Type="http://schemas.openxmlformats.org/officeDocument/2006/relationships/image" Target="media/image8.emf"/><Relationship Id="rId41" Type="http://schemas.openxmlformats.org/officeDocument/2006/relationships/footer" Target="footer1.xml"/></Relationships>
</file>

<file path=word/_rels/footer2.xml.rels><?xml version="1.0" encoding="UTF-8" standalone="yes"?>
<Relationships xmlns="http://schemas.openxmlformats.org/package/2006/relationships"><Relationship Id="rId2" Type="http://schemas.openxmlformats.org/officeDocument/2006/relationships/image" Target="media/image24.png"/><Relationship Id="rId1" Type="http://schemas.openxmlformats.org/officeDocument/2006/relationships/image" Target="media/image23.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346EC737-5239-B14B-ABAC-E3DA284A6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99</Pages>
  <Words>30603</Words>
  <Characters>174440</Characters>
  <Application>Microsoft Office Word</Application>
  <DocSecurity>0</DocSecurity>
  <Lines>1453</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69</cp:revision>
  <cp:lastPrinted>2019-08-22T21:18:00Z</cp:lastPrinted>
  <dcterms:created xsi:type="dcterms:W3CDTF">2019-08-22T23:41:00Z</dcterms:created>
  <dcterms:modified xsi:type="dcterms:W3CDTF">2019-09-27T21:05:00Z</dcterms:modified>
</cp:coreProperties>
</file>